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313A2" w:rsidRDefault="00F313A2" w:rsidP="00F313A2">
      <w:pPr>
        <w:pStyle w:val="1"/>
        <w:spacing w:before="0" w:after="0" w:line="360" w:lineRule="auto"/>
        <w:rPr>
          <w:rFonts w:ascii="Arial Unicode MS" w:eastAsia="Arial Unicode MS" w:hAnsi="Arial Unicode MS" w:cs="Arial Unicode MS"/>
          <w:sz w:val="32"/>
          <w:szCs w:val="32"/>
        </w:rPr>
      </w:pPr>
      <w:bookmarkStart w:id="0" w:name="_Toc337630754"/>
      <w:r>
        <w:rPr>
          <w:rFonts w:ascii="Arial Unicode MS" w:eastAsia="Arial Unicode MS" w:hAnsi="Arial Unicode MS" w:cs="Arial Unicode MS" w:hint="eastAsia"/>
          <w:sz w:val="32"/>
          <w:szCs w:val="32"/>
        </w:rPr>
        <w:t>Supporting</w:t>
      </w:r>
      <w:r>
        <w:rPr>
          <w:rFonts w:ascii="Arial Unicode MS" w:eastAsia="Arial Unicode MS" w:hAnsi="Arial Unicode MS" w:cs="Arial Unicode MS"/>
          <w:sz w:val="32"/>
          <w:szCs w:val="32"/>
        </w:rPr>
        <w:t xml:space="preserve"> Online Materials for “</w:t>
      </w:r>
      <w:proofErr w:type="spellStart"/>
      <w:r>
        <w:rPr>
          <w:rFonts w:ascii="Arial Unicode MS" w:eastAsia="Arial Unicode MS" w:hAnsi="Arial Unicode MS" w:cs="Arial Unicode MS" w:hint="eastAsia"/>
          <w:sz w:val="32"/>
          <w:szCs w:val="32"/>
        </w:rPr>
        <w:t>MetaSee</w:t>
      </w:r>
      <w:proofErr w:type="spellEnd"/>
      <w:r>
        <w:rPr>
          <w:rFonts w:ascii="Arial Unicode MS" w:eastAsia="Arial Unicode MS" w:hAnsi="Arial Unicode MS" w:cs="Arial Unicode MS" w:hint="eastAsia"/>
          <w:sz w:val="32"/>
          <w:szCs w:val="32"/>
        </w:rPr>
        <w:t>: An interactive</w:t>
      </w:r>
      <w:r>
        <w:rPr>
          <w:rFonts w:ascii="宋体" w:hAnsi="宋体" w:hint="eastAsia"/>
          <w:sz w:val="32"/>
          <w:szCs w:val="32"/>
        </w:rPr>
        <w:t xml:space="preserve"> and e</w:t>
      </w:r>
      <w:r>
        <w:rPr>
          <w:rFonts w:ascii="Arial Unicode MS" w:eastAsia="Arial Unicode MS" w:hAnsi="Arial Unicode MS" w:cs="Arial Unicode MS" w:hint="eastAsia"/>
          <w:sz w:val="32"/>
          <w:szCs w:val="32"/>
        </w:rPr>
        <w:t>xtendable visualization toolbox for metagenomic sample analysis and comparison</w:t>
      </w:r>
      <w:r>
        <w:rPr>
          <w:rFonts w:ascii="Arial Unicode MS" w:eastAsia="Arial Unicode MS" w:hAnsi="Arial Unicode MS" w:cs="Arial Unicode MS"/>
          <w:sz w:val="32"/>
          <w:szCs w:val="32"/>
        </w:rPr>
        <w:t>”</w:t>
      </w:r>
      <w:bookmarkEnd w:id="0"/>
    </w:p>
    <w:p w:rsidR="00F313A2" w:rsidRPr="00F313A2" w:rsidRDefault="00F313A2">
      <w:pPr>
        <w:pStyle w:val="10"/>
        <w:tabs>
          <w:tab w:val="right" w:leader="dot" w:pos="9060"/>
        </w:tabs>
      </w:pPr>
    </w:p>
    <w:p w:rsidR="00F313A2" w:rsidRDefault="00F313A2">
      <w:pPr>
        <w:pStyle w:val="10"/>
        <w:tabs>
          <w:tab w:val="right" w:leader="dot" w:pos="9060"/>
        </w:tabs>
      </w:pPr>
    </w:p>
    <w:p w:rsidR="00DA2617" w:rsidRDefault="00476BF9">
      <w:pPr>
        <w:pStyle w:val="1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337630754" w:history="1">
        <w:r w:rsidR="00DA2617" w:rsidRPr="005B400E">
          <w:rPr>
            <w:rStyle w:val="a6"/>
            <w:rFonts w:ascii="Arial Unicode MS" w:eastAsia="Arial Unicode MS" w:hAnsi="Arial Unicode MS" w:cs="Arial Unicode MS"/>
            <w:noProof/>
          </w:rPr>
          <w:t>Supporting Online Materials for “MetaSee: An interactive</w:t>
        </w:r>
        <w:r w:rsidR="00DA2617" w:rsidRPr="005B400E">
          <w:rPr>
            <w:rStyle w:val="a6"/>
            <w:rFonts w:ascii="宋体" w:hAnsi="宋体"/>
            <w:noProof/>
          </w:rPr>
          <w:t xml:space="preserve"> and e</w:t>
        </w:r>
        <w:r w:rsidR="00DA2617" w:rsidRPr="005B400E">
          <w:rPr>
            <w:rStyle w:val="a6"/>
            <w:rFonts w:ascii="Arial Unicode MS" w:eastAsia="Arial Unicode MS" w:hAnsi="Arial Unicode MS" w:cs="Arial Unicode MS"/>
            <w:noProof/>
          </w:rPr>
          <w:t>xtendable visualization toolbox for metagenomic sample analysis and comparison”</w:t>
        </w:r>
        <w:r w:rsidR="00DA2617">
          <w:rPr>
            <w:noProof/>
            <w:webHidden/>
          </w:rPr>
          <w:tab/>
        </w:r>
        <w:r w:rsidR="00DA2617">
          <w:rPr>
            <w:noProof/>
            <w:webHidden/>
          </w:rPr>
          <w:fldChar w:fldCharType="begin"/>
        </w:r>
        <w:r w:rsidR="00DA2617">
          <w:rPr>
            <w:noProof/>
            <w:webHidden/>
          </w:rPr>
          <w:instrText xml:space="preserve"> PAGEREF _Toc337630754 \h </w:instrText>
        </w:r>
        <w:r w:rsidR="00DA2617">
          <w:rPr>
            <w:noProof/>
            <w:webHidden/>
          </w:rPr>
        </w:r>
        <w:r w:rsidR="00DA2617">
          <w:rPr>
            <w:noProof/>
            <w:webHidden/>
          </w:rPr>
          <w:fldChar w:fldCharType="separate"/>
        </w:r>
        <w:r w:rsidR="00DA2617">
          <w:rPr>
            <w:noProof/>
            <w:webHidden/>
          </w:rPr>
          <w:t>1</w:t>
        </w:r>
        <w:r w:rsidR="00DA2617">
          <w:rPr>
            <w:noProof/>
            <w:webHidden/>
          </w:rPr>
          <w:fldChar w:fldCharType="end"/>
        </w:r>
      </w:hyperlink>
    </w:p>
    <w:p w:rsidR="00DA2617" w:rsidRDefault="00DA2617">
      <w:pPr>
        <w:pStyle w:val="1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55" w:history="1">
        <w:r w:rsidRPr="005B400E">
          <w:rPr>
            <w:rStyle w:val="a6"/>
            <w:noProof/>
          </w:rPr>
          <w:t>Introdu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1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56" w:history="1">
        <w:r w:rsidRPr="005B400E">
          <w:rPr>
            <w:rStyle w:val="a6"/>
            <w:noProof/>
          </w:rPr>
          <w:t>The visualization resul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2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57" w:history="1">
        <w:r w:rsidRPr="005B400E">
          <w:rPr>
            <w:rStyle w:val="a6"/>
            <w:noProof/>
          </w:rPr>
          <w:t>Result of Kron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2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58" w:history="1">
        <w:r w:rsidRPr="005B400E">
          <w:rPr>
            <w:rStyle w:val="a6"/>
            <w:noProof/>
          </w:rPr>
          <w:t>Result of iTO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2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59" w:history="1">
        <w:r w:rsidRPr="005B400E">
          <w:rPr>
            <w:rStyle w:val="a6"/>
            <w:noProof/>
          </w:rPr>
          <w:t>Result of MEG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2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60" w:history="1">
        <w:r w:rsidRPr="005B400E">
          <w:rPr>
            <w:rStyle w:val="a6"/>
            <w:noProof/>
          </w:rPr>
          <w:t>Result of MetaSe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1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61" w:history="1">
        <w:r w:rsidRPr="005B400E">
          <w:rPr>
            <w:rStyle w:val="a6"/>
            <w:noProof/>
          </w:rPr>
          <w:t>Appendi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2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62" w:history="1">
        <w:r w:rsidRPr="005B400E">
          <w:rPr>
            <w:rStyle w:val="a6"/>
            <w:noProof/>
          </w:rPr>
          <w:t>File used for iTO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3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63" w:history="1">
        <w:r w:rsidRPr="005B400E">
          <w:rPr>
            <w:rStyle w:val="a6"/>
            <w:noProof/>
          </w:rPr>
          <w:t>Tree 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3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64" w:history="1">
        <w:r w:rsidRPr="005B400E">
          <w:rPr>
            <w:rStyle w:val="a6"/>
            <w:noProof/>
          </w:rPr>
          <w:t>Dataset 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2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65" w:history="1">
        <w:r w:rsidRPr="005B400E">
          <w:rPr>
            <w:rStyle w:val="a6"/>
            <w:noProof/>
          </w:rPr>
          <w:t>File used for MEG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DA2617" w:rsidRDefault="00DA2617">
      <w:pPr>
        <w:pStyle w:val="10"/>
        <w:tabs>
          <w:tab w:val="right" w:leader="dot" w:pos="9060"/>
        </w:tabs>
        <w:rPr>
          <w:rFonts w:asciiTheme="minorHAnsi" w:eastAsiaTheme="minorEastAsia" w:hAnsiTheme="minorHAnsi" w:cstheme="minorBidi"/>
          <w:noProof/>
        </w:rPr>
      </w:pPr>
      <w:hyperlink w:anchor="_Toc337630766" w:history="1">
        <w:r w:rsidRPr="005B400E">
          <w:rPr>
            <w:rStyle w:val="a6"/>
            <w:noProof/>
          </w:rPr>
          <w:t>Referen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37630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6</w:t>
        </w:r>
        <w:r>
          <w:rPr>
            <w:noProof/>
            <w:webHidden/>
          </w:rPr>
          <w:fldChar w:fldCharType="end"/>
        </w:r>
      </w:hyperlink>
    </w:p>
    <w:p w:rsidR="00476BF9" w:rsidRDefault="00476BF9" w:rsidP="00F313A2">
      <w:pPr>
        <w:pStyle w:val="30"/>
        <w:tabs>
          <w:tab w:val="right" w:leader="dot" w:pos="8296"/>
        </w:tabs>
      </w:pPr>
      <w:r>
        <w:fldChar w:fldCharType="end"/>
      </w:r>
    </w:p>
    <w:p w:rsidR="00476BF9" w:rsidRPr="0040717E" w:rsidRDefault="00476BF9" w:rsidP="0040717E"/>
    <w:p w:rsidR="00476BF9" w:rsidRDefault="00476BF9" w:rsidP="00A92036">
      <w:pPr>
        <w:pStyle w:val="1"/>
      </w:pPr>
      <w:bookmarkStart w:id="1" w:name="_Toc337630755"/>
      <w:r>
        <w:t>I</w:t>
      </w:r>
      <w:r w:rsidRPr="0040710E">
        <w:t>ntroduction</w:t>
      </w:r>
      <w:bookmarkEnd w:id="1"/>
    </w:p>
    <w:p w:rsidR="00EF20BB" w:rsidRDefault="00476BF9" w:rsidP="00405E8B">
      <w:pPr>
        <w:spacing w:line="360" w:lineRule="auto"/>
        <w:jc w:val="left"/>
        <w:rPr>
          <w:rFonts w:ascii="Times New Roman" w:hAnsi="Times New Roman"/>
          <w:kern w:val="36"/>
          <w:sz w:val="24"/>
          <w:szCs w:val="24"/>
        </w:rPr>
      </w:pPr>
      <w:r w:rsidRPr="00952EED">
        <w:rPr>
          <w:rFonts w:ascii="Times New Roman" w:hAnsi="Times New Roman"/>
          <w:kern w:val="36"/>
          <w:sz w:val="24"/>
          <w:szCs w:val="24"/>
        </w:rPr>
        <w:t>To evaluate the ability</w:t>
      </w:r>
      <w:r>
        <w:rPr>
          <w:rFonts w:ascii="Times New Roman" w:hAnsi="Times New Roman"/>
          <w:kern w:val="36"/>
          <w:sz w:val="24"/>
          <w:szCs w:val="24"/>
        </w:rPr>
        <w:t xml:space="preserve"> of </w:t>
      </w:r>
      <w:proofErr w:type="spellStart"/>
      <w:r>
        <w:rPr>
          <w:rFonts w:ascii="Times New Roman" w:hAnsi="Times New Roman"/>
          <w:kern w:val="36"/>
          <w:sz w:val="24"/>
          <w:szCs w:val="24"/>
        </w:rPr>
        <w:t>MetaSee</w:t>
      </w:r>
      <w:proofErr w:type="spellEnd"/>
      <w:r>
        <w:rPr>
          <w:rFonts w:ascii="Times New Roman" w:hAnsi="Times New Roman"/>
          <w:kern w:val="36"/>
          <w:sz w:val="24"/>
          <w:szCs w:val="24"/>
        </w:rPr>
        <w:t xml:space="preserve"> to visualize </w:t>
      </w:r>
      <w:proofErr w:type="spellStart"/>
      <w:r>
        <w:rPr>
          <w:rFonts w:ascii="Times New Roman" w:hAnsi="Times New Roman"/>
          <w:kern w:val="36"/>
          <w:sz w:val="24"/>
          <w:szCs w:val="24"/>
        </w:rPr>
        <w:t>metagenomics</w:t>
      </w:r>
      <w:proofErr w:type="spellEnd"/>
      <w:r>
        <w:rPr>
          <w:rFonts w:ascii="Times New Roman" w:hAnsi="Times New Roman"/>
          <w:kern w:val="36"/>
          <w:sz w:val="24"/>
          <w:szCs w:val="24"/>
        </w:rPr>
        <w:t xml:space="preserve">, here we take the visualization results of four saliva metagenomic samples </w:t>
      </w:r>
      <w:r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ZYW5nPC9BdXRob3I+PFllYXI+MjAxMjwvWWVhcj48UmVj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</w:fldData>
        </w:fldChar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ZYW5nPC9BdXRob3I+PFllYXI+MjAxMjwvWWVhcj48UmVj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</w:fldData>
        </w:fldChar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kern w:val="36"/>
          <w:sz w:val="24"/>
          <w:szCs w:val="24"/>
        </w:rPr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1" w:tooltip="Yang, 2012 #109" w:history="1">
        <w:r>
          <w:rPr>
            <w:rFonts w:ascii="Times New Roman" w:hAnsi="Times New Roman"/>
            <w:kern w:val="36"/>
            <w:sz w:val="24"/>
            <w:szCs w:val="24"/>
          </w:rPr>
          <w:t>1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 as the </w:t>
      </w:r>
      <w:bookmarkStart w:id="2" w:name="OLE_LINK1"/>
      <w:bookmarkStart w:id="3" w:name="OLE_LINK2"/>
      <w:r>
        <w:rPr>
          <w:rFonts w:ascii="Times New Roman" w:hAnsi="Times New Roman"/>
          <w:kern w:val="36"/>
          <w:sz w:val="24"/>
          <w:szCs w:val="24"/>
        </w:rPr>
        <w:t>example</w:t>
      </w:r>
      <w:bookmarkEnd w:id="2"/>
      <w:bookmarkEnd w:id="3"/>
      <w:r>
        <w:rPr>
          <w:rFonts w:ascii="Times New Roman" w:hAnsi="Times New Roman"/>
          <w:kern w:val="36"/>
          <w:sz w:val="24"/>
          <w:szCs w:val="24"/>
        </w:rPr>
        <w:t xml:space="preserve"> data, and compare </w:t>
      </w:r>
      <w:proofErr w:type="spellStart"/>
      <w:r>
        <w:rPr>
          <w:rFonts w:ascii="Times New Roman" w:hAnsi="Times New Roman"/>
          <w:kern w:val="36"/>
          <w:sz w:val="24"/>
          <w:szCs w:val="24"/>
        </w:rPr>
        <w:t>MetaSee</w:t>
      </w:r>
      <w:proofErr w:type="spellEnd"/>
      <w:r>
        <w:rPr>
          <w:rFonts w:ascii="Times New Roman" w:hAnsi="Times New Roman"/>
          <w:kern w:val="36"/>
          <w:sz w:val="24"/>
          <w:szCs w:val="24"/>
        </w:rPr>
        <w:t xml:space="preserve"> against other </w:t>
      </w:r>
      <w:proofErr w:type="spellStart"/>
      <w:r>
        <w:rPr>
          <w:rFonts w:ascii="Times New Roman" w:hAnsi="Times New Roman"/>
          <w:kern w:val="36"/>
          <w:sz w:val="24"/>
          <w:szCs w:val="24"/>
        </w:rPr>
        <w:t>metagenomic</w:t>
      </w:r>
      <w:proofErr w:type="spellEnd"/>
      <w:r>
        <w:rPr>
          <w:rFonts w:ascii="Times New Roman" w:hAnsi="Times New Roman"/>
          <w:kern w:val="36"/>
          <w:sz w:val="24"/>
          <w:szCs w:val="24"/>
        </w:rPr>
        <w:t xml:space="preserve"> visualization tool. As for the biological background </w:t>
      </w:r>
      <w:r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ZYW5nPC9BdXRob3I+PFllYXI+MjAxMjwvWWVhcj48UmVj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</w:fldData>
        </w:fldChar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ZYW5nPC9BdXRob3I+PFllYXI+MjAxMjwvWWVhcj48UmVj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</w:fldData>
        </w:fldChar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kern w:val="36"/>
          <w:sz w:val="24"/>
          <w:szCs w:val="24"/>
        </w:rPr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1" w:tooltip="Yang, 2012 #109" w:history="1">
        <w:r>
          <w:rPr>
            <w:rFonts w:ascii="Times New Roman" w:hAnsi="Times New Roman"/>
            <w:kern w:val="36"/>
            <w:sz w:val="24"/>
            <w:szCs w:val="24"/>
          </w:rPr>
          <w:t>1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, the study’s focuses include: 1) the difference between caries-active and healthy human populations, and find some taxa that may distinguish caries-active from healthy human populations, 2) </w:t>
      </w:r>
      <w:r w:rsidRPr="007905D9">
        <w:rPr>
          <w:rFonts w:ascii="Times New Roman" w:hAnsi="Times New Roman"/>
          <w:kern w:val="36"/>
          <w:sz w:val="24"/>
          <w:szCs w:val="24"/>
        </w:rPr>
        <w:t>whether</w:t>
      </w:r>
      <w:r>
        <w:rPr>
          <w:rFonts w:ascii="Times New Roman" w:hAnsi="Times New Roman"/>
          <w:kern w:val="36"/>
          <w:sz w:val="24"/>
          <w:szCs w:val="24"/>
        </w:rPr>
        <w:t xml:space="preserve"> there is a organismal core and the phylogenetic diversity between two caries-active or two healthy human, 3) the difference of community structure between two kind of samples. There are 4 samples used in </w:t>
      </w:r>
      <w:r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ZYW5nPC9BdXRob3I+PFllYXI+MjAxMjwvWWVhcj48UmVj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</w:fldData>
        </w:fldChar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kern w:val="36"/>
          <w:sz w:val="24"/>
          <w:szCs w:val="24"/>
        </w:rPr>
        <w:fldChar w:fldCharType="begin">
          <w:fldData xml:space="preserve">PEVuZE5vdGU+PENpdGU+PEF1dGhvcj5ZYW5nPC9BdXRob3I+PFllYXI+MjAxMjwvWWVhcj48UmVj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</w:fldData>
        </w:fldChar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kern w:val="36"/>
          <w:sz w:val="24"/>
          <w:szCs w:val="24"/>
        </w:rPr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1" w:tooltip="Yang, 2012 #109" w:history="1">
        <w:r>
          <w:rPr>
            <w:rFonts w:ascii="Times New Roman" w:hAnsi="Times New Roman"/>
            <w:kern w:val="36"/>
            <w:sz w:val="24"/>
            <w:szCs w:val="24"/>
          </w:rPr>
          <w:t>1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>, with details as in Table S1.</w:t>
      </w:r>
    </w:p>
    <w:p w:rsidR="00476BF9" w:rsidRDefault="00476BF9" w:rsidP="00EF4970">
      <w:pPr>
        <w:spacing w:line="360" w:lineRule="auto"/>
        <w:ind w:firstLine="420"/>
        <w:jc w:val="left"/>
        <w:rPr>
          <w:rFonts w:ascii="Times New Roman" w:hAnsi="Times New Roman"/>
          <w:kern w:val="36"/>
          <w:sz w:val="24"/>
          <w:szCs w:val="24"/>
        </w:rPr>
      </w:pPr>
      <w:r>
        <w:rPr>
          <w:rFonts w:ascii="Times New Roman" w:hAnsi="Times New Roman"/>
          <w:kern w:val="36"/>
          <w:sz w:val="24"/>
          <w:szCs w:val="24"/>
        </w:rPr>
        <w:t xml:space="preserve">The </w:t>
      </w:r>
      <w:bookmarkStart w:id="4" w:name="OLE_LINK67"/>
      <w:r>
        <w:rPr>
          <w:rFonts w:ascii="Times New Roman" w:hAnsi="Times New Roman"/>
          <w:kern w:val="36"/>
          <w:sz w:val="24"/>
          <w:szCs w:val="24"/>
        </w:rPr>
        <w:t>Strainer</w:t>
      </w:r>
      <w:bookmarkEnd w:id="4"/>
      <w:r>
        <w:rPr>
          <w:rFonts w:ascii="Times New Roman" w:hAnsi="Times New Roman"/>
          <w:kern w:val="36"/>
          <w:sz w:val="24"/>
          <w:szCs w:val="24"/>
        </w:rPr>
        <w:fldChar w:fldCharType="begin"/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&lt;EndNote&gt;&lt;Cite&gt;&lt;Author&gt;Eppley&lt;/Author&gt;&lt;Year&gt;2007&lt;/Year&gt;&lt;RecNum&gt;110&lt;/RecNum&gt;&lt;DisplayText&gt;[2]&lt;/DisplayText&gt;&lt;record&gt;&lt;rec-number&gt;110&lt;/rec-number&gt;&lt;foreign-keys&gt;&lt;key app="EN" db-id="t5w0evda7pp5w7ezzvzvds5aeswxfr0r2sp2"&gt;110&lt;/key&gt;&lt;/foreign-keys&gt;&lt;ref-type name="Journal Article"&gt;17&lt;/ref-type&gt;&lt;contributors&gt;&lt;authors&gt;&lt;author&gt;Eppley, John M.&lt;/author&gt;&lt;author&gt;Tyson, Gene W.&lt;/author&gt;&lt;author&gt;Getz, Wayne M.&lt;/author&gt;&lt;author&gt;Banfield, Jillian F.&lt;/author&gt;&lt;/authors&gt;&lt;/contributors&gt;&lt;titles&gt;&lt;title&gt;Strainer: software for analysis of population variation in community genomic datasets&lt;/title&gt;&lt;secondary-title&gt;BMC Bioinformatics&lt;/secondary-title&gt;&lt;/titles&gt;&lt;periodical&gt;&lt;full-title&gt;BMC Bioinformatics&lt;/full-title&gt;&lt;/periodical&gt;&lt;volume&gt;8&lt;/volume&gt;&lt;dates&gt;&lt;year&gt;2007&lt;/year&gt;&lt;pub-dates&gt;&lt;date&gt;Oct 17&lt;/date&gt;&lt;/pub-dates&gt;&lt;/dates&gt;&lt;isbn&gt;1471-2105&lt;/isbn&gt;&lt;accession-num&gt;WOS:000251411800001&lt;/accession-num&gt;&lt;urls&gt;&lt;related-urls&gt;&lt;url&gt;&amp;lt;Go to ISI&amp;gt;://WOS:000251411800001&lt;/url&gt;&lt;/related-urls&gt;&lt;/urls&gt;&lt;custom7&gt;398&lt;/custom7&gt;&lt;electronic-resource-num&gt;10.1186/1471-2105-8-398&lt;/electronic-resource-num&gt;&lt;/record&gt;&lt;/Cite&gt;&lt;/EndNote&gt;</w:instrText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2" w:tooltip="Eppley, 2007 #110" w:history="1">
        <w:r>
          <w:rPr>
            <w:rFonts w:ascii="Times New Roman" w:hAnsi="Times New Roman"/>
            <w:kern w:val="36"/>
            <w:sz w:val="24"/>
            <w:szCs w:val="24"/>
          </w:rPr>
          <w:t>2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 and </w:t>
      </w:r>
      <w:proofErr w:type="spellStart"/>
      <w:r>
        <w:rPr>
          <w:rFonts w:ascii="Times New Roman" w:hAnsi="Times New Roman"/>
          <w:kern w:val="36"/>
          <w:sz w:val="24"/>
          <w:szCs w:val="24"/>
        </w:rPr>
        <w:t>BlastTaslas</w:t>
      </w:r>
      <w:proofErr w:type="spellEnd"/>
      <w:r>
        <w:rPr>
          <w:rFonts w:ascii="Times New Roman" w:hAnsi="Times New Roman"/>
          <w:kern w:val="36"/>
          <w:sz w:val="24"/>
          <w:szCs w:val="24"/>
        </w:rPr>
        <w:fldChar w:fldCharType="begin"/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&lt;EndNote&gt;&lt;Cite&gt;&lt;Author&gt;Hallin&lt;/Author&gt;&lt;Year&gt;2008&lt;/Year&gt;&lt;RecNum&gt;111&lt;/RecNum&gt;&lt;DisplayText&gt;[3]&lt;/DisplayText&gt;&lt;record&gt;&lt;rec-number&gt;111&lt;/rec-number&gt;&lt;foreign-keys&gt;&lt;key app="EN" db-id="t5w0evda7pp5w7ezzvzvds5aeswxfr0r2sp2"&gt;111&lt;/key&gt;&lt;/foreign-keys&gt;&lt;ref-type name="Journal Article"&gt;17&lt;/ref-type&gt;&lt;contributors&gt;&lt;authors&gt;&lt;author&gt;Hallin, Peter F.&lt;/author&gt;&lt;author&gt;Binnewies, Tim T.&lt;/author&gt;&lt;author&gt;Ussery, David W.&lt;/author&gt;&lt;/authors&gt;&lt;/contributors&gt;&lt;titles&gt;&lt;title&gt;The genome BLASTatlas - a GeneWiz extension for visualization of whole-genome homology&lt;/title&gt;&lt;secondary-title&gt;Molecular Biosystems&lt;/secondary-title&gt;&lt;/titles&gt;&lt;periodical&gt;&lt;full-title&gt;Molecular Biosystems&lt;/full-title&gt;&lt;/periodical&gt;&lt;pages&gt;363-371&lt;/pages&gt;&lt;volume&gt;4&lt;/volume&gt;&lt;number&gt;5&lt;/number&gt;&lt;dates&gt;&lt;year&gt;2008&lt;/year&gt;&lt;pub-dates&gt;&lt;date&gt;2008&lt;/date&gt;&lt;/pub-dates&gt;&lt;/dates&gt;&lt;isbn&gt;1742-206X&lt;/isbn&gt;&lt;accession-num&gt;WOS:000254998800001&lt;/accession-num&gt;&lt;urls&gt;&lt;related-urls&gt;&lt;url&gt;&amp;lt;Go to ISI&amp;gt;://WOS:000254998800001&lt;/url&gt;&lt;/related-urls&gt;&lt;/urls&gt;&lt;electronic-resource-num&gt;10.1039/b717118h&lt;/electronic-resource-num&gt;&lt;/record&gt;&lt;/Cite&gt;&lt;/EndNote&gt;</w:instrText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3" w:tooltip="Hallin, 2008 #111" w:history="1">
        <w:r>
          <w:rPr>
            <w:rFonts w:ascii="Times New Roman" w:hAnsi="Times New Roman"/>
            <w:kern w:val="36"/>
            <w:sz w:val="24"/>
            <w:szCs w:val="24"/>
          </w:rPr>
          <w:t>3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 can’t provide the comparison of multiple </w:t>
      </w:r>
      <w:r>
        <w:rPr>
          <w:rFonts w:ascii="Times New Roman" w:hAnsi="Times New Roman"/>
          <w:kern w:val="36"/>
          <w:sz w:val="24"/>
          <w:szCs w:val="24"/>
        </w:rPr>
        <w:lastRenderedPageBreak/>
        <w:t>metagenomics and IMG/M</w:t>
      </w:r>
      <w:r>
        <w:rPr>
          <w:rFonts w:ascii="Times New Roman" w:hAnsi="Times New Roman"/>
          <w:kern w:val="36"/>
          <w:sz w:val="24"/>
          <w:szCs w:val="24"/>
        </w:rPr>
        <w:fldChar w:fldCharType="begin"/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&lt;EndNote&gt;&lt;Cite&gt;&lt;Author&gt;Markowitz&lt;/Author&gt;&lt;Year&gt;2012&lt;/Year&gt;&lt;RecNum&gt;112&lt;/RecNum&gt;&lt;DisplayText&gt;[4]&lt;/DisplayText&gt;&lt;record&gt;&lt;rec-number&gt;112&lt;/rec-number&gt;&lt;foreign-keys&gt;&lt;key app="EN" db-id="t5w0evda7pp5w7ezzvzvds5aeswxfr0r2sp2"&gt;112&lt;/key&gt;&lt;/foreign-keys&gt;&lt;ref-type name="Journal Article"&gt;17&lt;/ref-type&gt;&lt;contributors&gt;&lt;authors&gt;&lt;author&gt;Markowitz, Victor M.&lt;/author&gt;&lt;author&gt;Chen, I. Min A.&lt;/author&gt;&lt;author&gt;Chu, Ken&lt;/author&gt;&lt;author&gt;Szeto, Ernest&lt;/author&gt;&lt;author&gt;Palaniappan, Krishna&lt;/author&gt;&lt;author&gt;Grechkin, Yuri&lt;/author&gt;&lt;author&gt;Ratner, Anna&lt;/author&gt;&lt;author&gt;Jacob, Biju&lt;/author&gt;&lt;author&gt;Pati, Amrita&lt;/author&gt;&lt;author&gt;Huntemann, Marcel&lt;/author&gt;&lt;author&gt;Liolios, Konstantinos&lt;/author&gt;&lt;author&gt;Pagani, Ioanna&lt;/author&gt;&lt;author&gt;Anderson, Iain&lt;/author&gt;&lt;author&gt;Mavromatis, Konstantinos&lt;/author&gt;&lt;author&gt;Ivanova, Natalia N.&lt;/author&gt;&lt;author&gt;Kyrpides, Nikos C.&lt;/author&gt;&lt;/authors&gt;&lt;/contributors&gt;&lt;titles&gt;&lt;title&gt;IMG/M: the integrated metagenome data management and comparative analysis system&lt;/title&gt;&lt;secondary-title&gt;Nucleic Acids Research&lt;/secondary-title&gt;&lt;/titles&gt;&lt;periodical&gt;&lt;full-title&gt;Nucleic Acids Research&lt;/full-title&gt;&lt;/periodical&gt;&lt;pages&gt;D123-D129&lt;/pages&gt;&lt;volume&gt;40&lt;/volume&gt;&lt;number&gt;D1&lt;/number&gt;&lt;dates&gt;&lt;year&gt;2012&lt;/year&gt;&lt;pub-dates&gt;&lt;date&gt;Jan&lt;/date&gt;&lt;/pub-dates&gt;&lt;/dates&gt;&lt;isbn&gt;0305-1048&lt;/isbn&gt;&lt;accession-num&gt;WOS:000298601300019&lt;/accession-num&gt;&lt;urls&gt;&lt;related-urls&gt;&lt;url&gt;&amp;lt;Go to ISI&amp;gt;://WOS:000298601300019&lt;/url&gt;&lt;/related-urls&gt;&lt;/urls&gt;&lt;electronic-resource-num&gt;10.1093/nar/gkr975&lt;/electronic-resource-num&gt;&lt;/record&gt;&lt;/Cite&gt;&lt;/EndNote&gt;</w:instrText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4" w:tooltip="Markowitz, 2012 #112" w:history="1">
        <w:r>
          <w:rPr>
            <w:rFonts w:ascii="Times New Roman" w:hAnsi="Times New Roman"/>
            <w:kern w:val="36"/>
            <w:sz w:val="24"/>
            <w:szCs w:val="24"/>
          </w:rPr>
          <w:t>4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 provide the comparison of evolutional relationship and structure among multiple metagenomics by table. So here we visualization the analysis result of Parallel-META</w:t>
      </w:r>
      <w:r>
        <w:rPr>
          <w:rFonts w:ascii="Times New Roman" w:hAnsi="Times New Roman"/>
          <w:kern w:val="36"/>
          <w:sz w:val="24"/>
          <w:szCs w:val="24"/>
        </w:rPr>
        <w:fldChar w:fldCharType="begin"/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&lt;EndNote&gt;&lt;Cite&gt;&lt;Author&gt;Su Xiaoquan&lt;/Author&gt;&lt;Year&gt;2011&lt;/Year&gt;&lt;RecNum&gt;99&lt;/RecNum&gt;&lt;DisplayText&gt;[5]&lt;/DisplayText&gt;&lt;record&gt;&lt;rec-number&gt;99&lt;/rec-number&gt;&lt;foreign-keys&gt;&lt;key app="EN" db-id="t5w0evda7pp5w7ezzvzvds5aeswxfr0r2sp2"&gt;99&lt;/key&gt;&lt;/foreign-keys&gt;&lt;ref-type name="Journal Article"&gt;17&lt;/ref-type&gt;&lt;contributors&gt;&lt;authors&gt;&lt;author&gt;Su Xiaoquan, Xu Jian, Ning Kang&lt;/author&gt;&lt;/authors&gt;&lt;/contributors&gt;&lt;titles&gt;&lt;title&gt;Parallel-META: A High-Performance Computational Pipeline for Metagenomic Data Analysis&lt;/title&gt;&lt;secondary-title&gt;IEEE ISB&lt;/secondary-title&gt;&lt;/titles&gt;&lt;periodical&gt;&lt;full-title&gt;IEEE ISB&lt;/full-title&gt;&lt;/periodical&gt;&lt;pages&gt;173 - 178&lt;/pages&gt;&lt;dates&gt;&lt;year&gt;2011&lt;/year&gt;&lt;pub-dates&gt;&lt;date&gt;2011-09-20&lt;/date&gt;&lt;/pub-dates&gt;&lt;/dates&gt;&lt;urls&gt;&lt;/urls&gt;&lt;/record&gt;&lt;/Cite&gt;&lt;/EndNote&gt;</w:instrText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5" w:tooltip="Su Xiaoquan, 2011 #99" w:history="1">
        <w:r>
          <w:rPr>
            <w:rFonts w:ascii="Times New Roman" w:hAnsi="Times New Roman"/>
            <w:kern w:val="36"/>
            <w:sz w:val="24"/>
            <w:szCs w:val="24"/>
          </w:rPr>
          <w:t>5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 with </w:t>
      </w:r>
      <w:proofErr w:type="spellStart"/>
      <w:r>
        <w:rPr>
          <w:rFonts w:ascii="Times New Roman" w:hAnsi="Times New Roman"/>
          <w:kern w:val="36"/>
          <w:sz w:val="24"/>
          <w:szCs w:val="24"/>
        </w:rPr>
        <w:t>MetaSee</w:t>
      </w:r>
      <w:proofErr w:type="spellEnd"/>
      <w:r>
        <w:rPr>
          <w:rFonts w:ascii="Times New Roman" w:hAnsi="Times New Roman"/>
          <w:kern w:val="36"/>
          <w:sz w:val="24"/>
          <w:szCs w:val="24"/>
        </w:rPr>
        <w:t>, Krona</w:t>
      </w:r>
      <w:r>
        <w:rPr>
          <w:rFonts w:ascii="Times New Roman" w:hAnsi="Times New Roman"/>
          <w:kern w:val="36"/>
          <w:sz w:val="24"/>
          <w:szCs w:val="24"/>
        </w:rPr>
        <w:fldChar w:fldCharType="begin"/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&lt;EndNote&gt;&lt;Cite&gt;&lt;Author&gt;Ondov&lt;/Author&gt;&lt;Year&gt;2011&lt;/Year&gt;&lt;RecNum&gt;104&lt;/RecNum&gt;&lt;DisplayText&gt;[6]&lt;/DisplayText&gt;&lt;record&gt;&lt;rec-number&gt;104&lt;/rec-number&gt;&lt;foreign-keys&gt;&lt;key app="EN" db-id="t5w0evda7pp5w7ezzvzvds5aeswxfr0r2sp2"&gt;104&lt;/key&gt;&lt;/foreign-keys&gt;&lt;ref-type name="Journal Article"&gt;17&lt;/ref-type&gt;&lt;contributors&gt;&lt;authors&gt;&lt;author&gt;Ondov, Brian&lt;/author&gt;&lt;author&gt;Bergman, Nicholas&lt;/author&gt;&lt;author&gt;Phillippy, Adam&lt;/author&gt;&lt;/authors&gt;&lt;/contributors&gt;&lt;titles&gt;&lt;title&gt;Interactive metagenomic visualization in a Web browser&lt;/title&gt;&lt;secondary-title&gt;BMC Bioinformatics&lt;/secondary-title&gt;&lt;/titles&gt;&lt;periodical&gt;&lt;full-title&gt;BMC Bioinformatics&lt;/full-title&gt;&lt;/periodical&gt;&lt;pages&gt;385&lt;/pages&gt;&lt;volume&gt;12&lt;/volume&gt;&lt;number&gt;1&lt;/number&gt;&lt;dates&gt;&lt;year&gt;2011&lt;/year&gt;&lt;/dates&gt;&lt;isbn&gt;1471-2105&lt;/isbn&gt;&lt;accession-num&gt;doi:10.1186/1471-2105-12-385&lt;/accession-num&gt;&lt;urls&gt;&lt;related-urls&gt;&lt;url&gt;http://www.biomedcentral.com/1471-2105/12/385&lt;/url&gt;&lt;/related-urls&gt;&lt;/urls&gt;&lt;/record&gt;&lt;/Cite&gt;&lt;/EndNote&gt;</w:instrText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6" w:tooltip="Ondov, 2011 #104" w:history="1">
        <w:r>
          <w:rPr>
            <w:rFonts w:ascii="Times New Roman" w:hAnsi="Times New Roman"/>
            <w:kern w:val="36"/>
            <w:sz w:val="24"/>
            <w:szCs w:val="24"/>
          </w:rPr>
          <w:t>6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kern w:val="36"/>
          <w:sz w:val="24"/>
          <w:szCs w:val="24"/>
        </w:rPr>
        <w:t>iTOL</w:t>
      </w:r>
      <w:proofErr w:type="spellEnd"/>
      <w:r>
        <w:rPr>
          <w:rFonts w:ascii="Times New Roman" w:hAnsi="Times New Roman"/>
          <w:kern w:val="36"/>
          <w:sz w:val="24"/>
          <w:szCs w:val="24"/>
        </w:rPr>
        <w:fldChar w:fldCharType="begin"/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&lt;EndNote&gt;&lt;Cite&gt;&lt;Author&gt;Letunic&lt;/Author&gt;&lt;Year&gt;2011&lt;/Year&gt;&lt;RecNum&gt;9&lt;/RecNum&gt;&lt;DisplayText&gt;[7]&lt;/DisplayText&gt;&lt;record&gt;&lt;rec-number&gt;9&lt;/rec-number&gt;&lt;foreign-keys&gt;&lt;key app="EN" db-id="t5w0evda7pp5w7ezzvzvds5aeswxfr0r2sp2"&gt;9&lt;/key&gt;&lt;/foreign-keys&gt;&lt;ref-type name="Journal Article"&gt;17&lt;/ref-type&gt;&lt;contributors&gt;&lt;authors&gt;&lt;author&gt;Letunic, Ivica&lt;/author&gt;&lt;author&gt;Bork, Peer&lt;/author&gt;&lt;/authors&gt;&lt;/contributors&gt;&lt;titles&gt;&lt;title&gt;Interactive Tree Of Life v2: online annotation and display of phylogenetic trees made easy&lt;/title&gt;&lt;secondary-title&gt;Nucleic Acids Research&lt;/secondary-title&gt;&lt;/titles&gt;&lt;periodical&gt;&lt;full-title&gt;Nucleic Acids Research&lt;/full-title&gt;&lt;/periodical&gt;&lt;pages&gt;W475-W478&lt;/pages&gt;&lt;volume&gt;39&lt;/volume&gt;&lt;number&gt;suppl 2&lt;/number&gt;&lt;dates&gt;&lt;year&gt;2011&lt;/year&gt;&lt;pub-dates&gt;&lt;date&gt;July 1, 2011&lt;/date&gt;&lt;/pub-dates&gt;&lt;/dates&gt;&lt;urls&gt;&lt;related-urls&gt;&lt;url&gt;http://nar.oxfordjournals.org/content/39/suppl_2/W475.abstract&lt;/url&gt;&lt;/related-urls&gt;&lt;/urls&gt;&lt;electronic-resource-num&gt;10.1093/nar/gkr201&lt;/electronic-resource-num&gt;&lt;/record&gt;&lt;/Cite&gt;&lt;/EndNote&gt;</w:instrText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7" w:tooltip="Letunic, 2011 #9" w:history="1">
        <w:r>
          <w:rPr>
            <w:rFonts w:ascii="Times New Roman" w:hAnsi="Times New Roman"/>
            <w:kern w:val="36"/>
            <w:sz w:val="24"/>
            <w:szCs w:val="24"/>
          </w:rPr>
          <w:t>7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 and MEGAN</w:t>
      </w:r>
      <w:r>
        <w:rPr>
          <w:rFonts w:ascii="Times New Roman" w:hAnsi="Times New Roman"/>
          <w:kern w:val="36"/>
          <w:sz w:val="24"/>
          <w:szCs w:val="24"/>
        </w:rPr>
        <w:fldChar w:fldCharType="begin"/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&lt;EndNote&gt;&lt;Cite&gt;&lt;Author&gt;Huson&lt;/Author&gt;&lt;Year&gt;2007&lt;/Year&gt;&lt;RecNum&gt;113&lt;/RecNum&gt;&lt;DisplayText&gt;[8]&lt;/DisplayText&gt;&lt;record&gt;&lt;rec-number&gt;113&lt;/rec-number&gt;&lt;foreign-keys&gt;&lt;key app="EN" db-id="t5w0evda7pp5w7ezzvzvds5aeswxfr0r2sp2"&gt;113&lt;/key&gt;&lt;/foreign-keys&gt;&lt;ref-type name="Journal Article"&gt;17&lt;/ref-type&gt;&lt;contributors&gt;&lt;authors&gt;&lt;author&gt;Huson, Daniel H.&lt;/author&gt;&lt;author&gt;Auch, Alexander F.&lt;/author&gt;&lt;author&gt;Qi, Ji&lt;/author&gt;&lt;author&gt;Schuster, Stephan C.&lt;/author&gt;&lt;/authors&gt;&lt;/contributors&gt;&lt;titles&gt;&lt;title&gt;MEGAN analysis of metagenomic data&lt;/title&gt;&lt;secondary-title&gt;Genome Research&lt;/secondary-title&gt;&lt;/titles&gt;&lt;periodical&gt;&lt;full-title&gt;Genome Research&lt;/full-title&gt;&lt;/periodical&gt;&lt;pages&gt;377-386&lt;/pages&gt;&lt;volume&gt;17&lt;/volume&gt;&lt;number&gt;3&lt;/number&gt;&lt;dates&gt;&lt;year&gt;2007&lt;/year&gt;&lt;pub-dates&gt;&lt;date&gt;Mar&lt;/date&gt;&lt;/pub-dates&gt;&lt;/dates&gt;&lt;isbn&gt;1088-9051&lt;/isbn&gt;&lt;accession-num&gt;WOS:000244573300014&lt;/accession-num&gt;&lt;urls&gt;&lt;related-urls&gt;&lt;url&gt;&amp;lt;Go to ISI&amp;gt;://WOS:000244573300014&lt;/url&gt;&lt;/related-urls&gt;&lt;/urls&gt;&lt;electronic-resource-num&gt;10.1101/gr.5969107&lt;/electronic-resource-num&gt;&lt;/record&gt;&lt;/Cite&gt;&lt;/EndNote&gt;</w:instrText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8" w:tooltip="Huson, 2007 #113" w:history="1">
        <w:r>
          <w:rPr>
            <w:rFonts w:ascii="Times New Roman" w:hAnsi="Times New Roman"/>
            <w:kern w:val="36"/>
            <w:sz w:val="24"/>
            <w:szCs w:val="24"/>
          </w:rPr>
          <w:t>8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>.</w:t>
      </w:r>
    </w:p>
    <w:p w:rsidR="00476BF9" w:rsidRDefault="00476BF9" w:rsidP="00F53056">
      <w:pPr>
        <w:spacing w:line="360" w:lineRule="auto"/>
        <w:ind w:firstLine="420"/>
        <w:jc w:val="left"/>
        <w:rPr>
          <w:rFonts w:ascii="Times New Roman" w:hAnsi="Times New Roman"/>
          <w:kern w:val="36"/>
          <w:sz w:val="24"/>
          <w:szCs w:val="24"/>
        </w:rPr>
      </w:pPr>
      <w:r>
        <w:rPr>
          <w:rFonts w:ascii="Times New Roman" w:hAnsi="Times New Roman"/>
          <w:kern w:val="36"/>
          <w:sz w:val="24"/>
          <w:szCs w:val="24"/>
        </w:rPr>
        <w:t xml:space="preserve">Firstly, we get the </w:t>
      </w:r>
      <w:proofErr w:type="spellStart"/>
      <w:r>
        <w:rPr>
          <w:rFonts w:ascii="Times New Roman" w:hAnsi="Times New Roman"/>
          <w:kern w:val="36"/>
          <w:sz w:val="24"/>
          <w:szCs w:val="24"/>
        </w:rPr>
        <w:t>gDNA</w:t>
      </w:r>
      <w:proofErr w:type="spellEnd"/>
      <w:r>
        <w:rPr>
          <w:rFonts w:ascii="Times New Roman" w:hAnsi="Times New Roman"/>
          <w:kern w:val="36"/>
          <w:sz w:val="24"/>
          <w:szCs w:val="24"/>
        </w:rPr>
        <w:t xml:space="preserve"> sequence of these four saliva dataset and analyzed them with Parallel-META, when do </w:t>
      </w:r>
      <w:r w:rsidRPr="00855F1D">
        <w:rPr>
          <w:rFonts w:ascii="Times New Roman" w:hAnsi="Times New Roman"/>
          <w:kern w:val="36"/>
          <w:sz w:val="24"/>
          <w:szCs w:val="24"/>
        </w:rPr>
        <w:t>sequence alignment</w:t>
      </w:r>
      <w:r>
        <w:rPr>
          <w:rFonts w:ascii="Times New Roman" w:hAnsi="Times New Roman"/>
          <w:kern w:val="36"/>
          <w:sz w:val="24"/>
          <w:szCs w:val="24"/>
        </w:rPr>
        <w:t xml:space="preserve">, we set 1e-10 as the E-value and selected </w:t>
      </w:r>
      <w:proofErr w:type="spellStart"/>
      <w:r w:rsidRPr="00A66D26">
        <w:rPr>
          <w:rFonts w:ascii="Times New Roman" w:hAnsi="Times New Roman"/>
          <w:kern w:val="36"/>
          <w:sz w:val="24"/>
          <w:szCs w:val="24"/>
        </w:rPr>
        <w:t>greengenes</w:t>
      </w:r>
      <w:proofErr w:type="spellEnd"/>
      <w:r>
        <w:rPr>
          <w:rFonts w:ascii="Times New Roman" w:hAnsi="Times New Roman"/>
          <w:kern w:val="36"/>
          <w:sz w:val="24"/>
          <w:szCs w:val="24"/>
        </w:rPr>
        <w:fldChar w:fldCharType="begin"/>
      </w:r>
      <w:r>
        <w:rPr>
          <w:rFonts w:ascii="Times New Roman" w:hAnsi="Times New Roman"/>
          <w:kern w:val="36"/>
          <w:sz w:val="24"/>
          <w:szCs w:val="24"/>
        </w:rPr>
        <w:instrText xml:space="preserve"> ADDIN EN.CITE &lt;EndNote&gt;&lt;Cite&gt;&lt;Author&gt;DeSantis&lt;/Author&gt;&lt;Year&gt;2006&lt;/Year&gt;&lt;RecNum&gt;115&lt;/RecNum&gt;&lt;DisplayText&gt;[9]&lt;/DisplayText&gt;&lt;record&gt;&lt;rec-number&gt;115&lt;/rec-number&gt;&lt;foreign-keys&gt;&lt;key app="EN" db-id="t5w0evda7pp5w7ezzvzvds5aeswxfr0r2sp2"&gt;115&lt;/key&gt;&lt;/foreign-keys&gt;&lt;ref-type name="Journal Article"&gt;17&lt;/ref-type&gt;&lt;contributors&gt;&lt;authors&gt;&lt;author&gt;DeSantis, T. Z.&lt;/author&gt;&lt;author&gt;Hugenholtz, P.&lt;/author&gt;&lt;author&gt;Larsen, N.&lt;/author&gt;&lt;author&gt;Rojas, M.&lt;/author&gt;&lt;author&gt;Brodie, E. L.&lt;/author&gt;&lt;author&gt;Keller, K.&lt;/author&gt;&lt;author&gt;Huber, T.&lt;/author&gt;&lt;author&gt;Dalevi, D.&lt;/author&gt;&lt;author&gt;Hu, P.&lt;/author&gt;&lt;author&gt;Andersen, G. L.&lt;/author&gt;&lt;/authors&gt;&lt;/contributors&gt;&lt;titles&gt;&lt;title&gt;Greengenes, a chimera-checked 16S rRNA gene database and workbench compatible with ARB&lt;/title&gt;&lt;secondary-title&gt;Applied and Environmental Microbiology&lt;/secondary-title&gt;&lt;/titles&gt;&lt;periodical&gt;&lt;full-title&gt;Applied and Environmental Microbiology&lt;/full-title&gt;&lt;/periodical&gt;&lt;pages&gt;5069-5072&lt;/pages&gt;&lt;volume&gt;72&lt;/volume&gt;&lt;number&gt;7&lt;/number&gt;&lt;dates&gt;&lt;year&gt;2006&lt;/year&gt;&lt;pub-dates&gt;&lt;date&gt;Jul&lt;/date&gt;&lt;/pub-dates&gt;&lt;/dates&gt;&lt;isbn&gt;0099-2240&lt;/isbn&gt;&lt;accession-num&gt;WOS:000238961000071&lt;/accession-num&gt;&lt;urls&gt;&lt;related-urls&gt;&lt;url&gt;&amp;lt;Go to ISI&amp;gt;://WOS:000238961000071&lt;/url&gt;&lt;/related-urls&gt;&lt;/urls&gt;&lt;electronic-resource-num&gt;10.1128/aem.03006-05&lt;/electronic-resource-num&gt;&lt;/record&gt;&lt;/Cite&gt;&lt;/EndNote&gt;</w:instrText>
      </w:r>
      <w:r>
        <w:rPr>
          <w:rFonts w:ascii="Times New Roman" w:hAnsi="Times New Roman"/>
          <w:kern w:val="36"/>
          <w:sz w:val="24"/>
          <w:szCs w:val="24"/>
        </w:rPr>
        <w:fldChar w:fldCharType="separate"/>
      </w:r>
      <w:r>
        <w:rPr>
          <w:rFonts w:ascii="Times New Roman" w:hAnsi="Times New Roman"/>
          <w:kern w:val="36"/>
          <w:sz w:val="24"/>
          <w:szCs w:val="24"/>
        </w:rPr>
        <w:t>[</w:t>
      </w:r>
      <w:hyperlink w:anchor="_ENREF_9" w:tooltip="DeSantis, 2006 #115" w:history="1">
        <w:r>
          <w:rPr>
            <w:rFonts w:ascii="Times New Roman" w:hAnsi="Times New Roman"/>
            <w:kern w:val="36"/>
            <w:sz w:val="24"/>
            <w:szCs w:val="24"/>
          </w:rPr>
          <w:t>9</w:t>
        </w:r>
      </w:hyperlink>
      <w:r>
        <w:rPr>
          <w:rFonts w:ascii="Times New Roman" w:hAnsi="Times New Roman"/>
          <w:kern w:val="36"/>
          <w:sz w:val="24"/>
          <w:szCs w:val="24"/>
        </w:rPr>
        <w:t>]</w:t>
      </w:r>
      <w:r>
        <w:rPr>
          <w:rFonts w:ascii="Times New Roman" w:hAnsi="Times New Roman"/>
          <w:kern w:val="36"/>
          <w:sz w:val="24"/>
          <w:szCs w:val="24"/>
        </w:rPr>
        <w:fldChar w:fldCharType="end"/>
      </w:r>
      <w:r>
        <w:rPr>
          <w:rFonts w:ascii="Times New Roman" w:hAnsi="Times New Roman"/>
          <w:kern w:val="36"/>
          <w:sz w:val="24"/>
          <w:szCs w:val="24"/>
        </w:rPr>
        <w:t xml:space="preserve"> as </w:t>
      </w:r>
      <w:r w:rsidRPr="00A66D26">
        <w:rPr>
          <w:rFonts w:ascii="Times New Roman" w:hAnsi="Times New Roman"/>
          <w:kern w:val="36"/>
          <w:sz w:val="24"/>
          <w:szCs w:val="24"/>
        </w:rPr>
        <w:t>reference</w:t>
      </w:r>
      <w:r>
        <w:rPr>
          <w:rFonts w:ascii="Times New Roman" w:hAnsi="Times New Roman"/>
          <w:kern w:val="36"/>
          <w:sz w:val="24"/>
          <w:szCs w:val="24"/>
        </w:rPr>
        <w:t xml:space="preserve"> database, the command just like:</w:t>
      </w:r>
      <w:r w:rsidRPr="00B46A08">
        <w:rPr>
          <w:rFonts w:ascii="Times New Roman" w:hAnsi="Times New Roman"/>
          <w:kern w:val="36"/>
          <w:sz w:val="24"/>
          <w:szCs w:val="24"/>
        </w:rPr>
        <w:t xml:space="preserve"> parallel-meta -m c2.fa -o ggc2 -d $</w:t>
      </w:r>
      <w:proofErr w:type="spellStart"/>
      <w:r w:rsidRPr="00B46A08">
        <w:rPr>
          <w:rFonts w:ascii="Times New Roman" w:hAnsi="Times New Roman"/>
          <w:kern w:val="36"/>
          <w:sz w:val="24"/>
          <w:szCs w:val="24"/>
        </w:rPr>
        <w:t>ParallelMETA</w:t>
      </w:r>
      <w:proofErr w:type="spellEnd"/>
      <w:r w:rsidRPr="00B46A08">
        <w:rPr>
          <w:rFonts w:ascii="Times New Roman" w:hAnsi="Times New Roman"/>
          <w:kern w:val="36"/>
          <w:sz w:val="24"/>
          <w:szCs w:val="24"/>
        </w:rPr>
        <w:t>/databases/</w:t>
      </w:r>
      <w:proofErr w:type="spellStart"/>
      <w:r w:rsidRPr="00B46A08">
        <w:rPr>
          <w:rFonts w:ascii="Times New Roman" w:hAnsi="Times New Roman"/>
          <w:kern w:val="36"/>
          <w:sz w:val="24"/>
          <w:szCs w:val="24"/>
        </w:rPr>
        <w:t>gg_coreset</w:t>
      </w:r>
      <w:proofErr w:type="spellEnd"/>
      <w:r w:rsidRPr="00B46A08">
        <w:rPr>
          <w:rFonts w:ascii="Times New Roman" w:hAnsi="Times New Roman"/>
          <w:kern w:val="36"/>
          <w:sz w:val="24"/>
          <w:szCs w:val="24"/>
        </w:rPr>
        <w:t xml:space="preserve"> -e 1e-10</w:t>
      </w:r>
      <w:r>
        <w:rPr>
          <w:rFonts w:ascii="Times New Roman" w:hAnsi="Times New Roman"/>
          <w:kern w:val="36"/>
          <w:sz w:val="24"/>
          <w:szCs w:val="24"/>
        </w:rPr>
        <w:t xml:space="preserve">. </w:t>
      </w:r>
    </w:p>
    <w:p w:rsidR="00476BF9" w:rsidRPr="00B46A08" w:rsidRDefault="00476BF9" w:rsidP="00F53056">
      <w:pPr>
        <w:ind w:firstLine="420"/>
        <w:rPr>
          <w:rFonts w:ascii="Times New Roman" w:hAnsi="Times New Roman"/>
          <w:kern w:val="36"/>
          <w:sz w:val="24"/>
          <w:szCs w:val="24"/>
        </w:rPr>
      </w:pPr>
      <w:r w:rsidRPr="00B46A08">
        <w:rPr>
          <w:rFonts w:ascii="Times New Roman" w:hAnsi="Times New Roman"/>
          <w:kern w:val="36"/>
          <w:sz w:val="24"/>
          <w:szCs w:val="24"/>
        </w:rPr>
        <w:t>Secondly we input the result file</w:t>
      </w:r>
      <w:r>
        <w:rPr>
          <w:rFonts w:ascii="Times New Roman" w:hAnsi="Times New Roman"/>
          <w:kern w:val="36"/>
          <w:sz w:val="24"/>
          <w:szCs w:val="24"/>
        </w:rPr>
        <w:t xml:space="preserve"> </w:t>
      </w:r>
      <w:r w:rsidRPr="00B46A08">
        <w:rPr>
          <w:rFonts w:ascii="Times New Roman" w:hAnsi="Times New Roman"/>
          <w:kern w:val="36"/>
          <w:sz w:val="24"/>
          <w:szCs w:val="24"/>
        </w:rPr>
        <w:t>(classification.txt) to every visualization tool separately.</w:t>
      </w:r>
    </w:p>
    <w:p w:rsidR="00476BF9" w:rsidRPr="00B46A08" w:rsidRDefault="00476BF9" w:rsidP="00F53056">
      <w:pPr>
        <w:ind w:firstLine="420"/>
        <w:rPr>
          <w:rFonts w:ascii="Times New Roman" w:hAnsi="Times New Roman"/>
          <w:kern w:val="36"/>
          <w:sz w:val="24"/>
          <w:szCs w:val="24"/>
        </w:rPr>
      </w:pPr>
      <w:r w:rsidRPr="00B46A08">
        <w:rPr>
          <w:rFonts w:ascii="Times New Roman" w:hAnsi="Times New Roman"/>
          <w:kern w:val="36"/>
          <w:sz w:val="24"/>
          <w:szCs w:val="24"/>
        </w:rPr>
        <w:t>Finally we compared the visualization result of these tool</w:t>
      </w:r>
      <w:r>
        <w:rPr>
          <w:rFonts w:ascii="Times New Roman" w:hAnsi="Times New Roman"/>
          <w:kern w:val="36"/>
          <w:sz w:val="24"/>
          <w:szCs w:val="24"/>
        </w:rPr>
        <w:t>s</w:t>
      </w:r>
      <w:r w:rsidRPr="00B46A08">
        <w:rPr>
          <w:rFonts w:ascii="Times New Roman" w:hAnsi="Times New Roman"/>
          <w:kern w:val="36"/>
          <w:sz w:val="24"/>
          <w:szCs w:val="24"/>
        </w:rPr>
        <w:t>, and try to get some useful information of these four dataset.</w:t>
      </w:r>
    </w:p>
    <w:p w:rsidR="00476BF9" w:rsidRDefault="00476BF9" w:rsidP="003D3FA3">
      <w:pPr>
        <w:pStyle w:val="1"/>
      </w:pPr>
      <w:bookmarkStart w:id="5" w:name="_Toc337630756"/>
      <w:r>
        <w:t>The visualization result</w:t>
      </w:r>
      <w:bookmarkEnd w:id="5"/>
    </w:p>
    <w:p w:rsidR="00476BF9" w:rsidRDefault="00476BF9" w:rsidP="00ED5343">
      <w:pPr>
        <w:pStyle w:val="2"/>
      </w:pPr>
      <w:bookmarkStart w:id="6" w:name="OLE_LINK55"/>
      <w:bookmarkStart w:id="7" w:name="OLE_LINK56"/>
      <w:bookmarkStart w:id="8" w:name="_Toc337630757"/>
      <w:r>
        <w:t>Result of Krona</w:t>
      </w:r>
      <w:bookmarkEnd w:id="8"/>
    </w:p>
    <w:bookmarkEnd w:id="6"/>
    <w:bookmarkEnd w:id="7"/>
    <w:p w:rsidR="00476BF9" w:rsidRPr="007E4D9F" w:rsidRDefault="00476BF9" w:rsidP="00ED5343">
      <w:pPr>
        <w:rPr>
          <w:rFonts w:ascii="Times New Roman" w:hAnsi="Times New Roman"/>
          <w:kern w:val="36"/>
          <w:sz w:val="24"/>
          <w:szCs w:val="24"/>
        </w:rPr>
      </w:pPr>
      <w:r w:rsidRPr="007E4D9F">
        <w:rPr>
          <w:rFonts w:ascii="Times New Roman" w:hAnsi="Times New Roman"/>
          <w:kern w:val="36"/>
          <w:sz w:val="24"/>
          <w:szCs w:val="24"/>
        </w:rPr>
        <w:t>The Krona is a great tool to show the structure of single sample, it can show the detail information of a specific node; the max depth also can be set.</w:t>
      </w:r>
    </w:p>
    <w:p w:rsidR="00476BF9" w:rsidRDefault="00046845" w:rsidP="003E28DE">
      <w:pPr>
        <w:jc w:val="center"/>
      </w:pPr>
      <w:r>
        <w:rPr>
          <w:noProof/>
        </w:rPr>
        <w:drawing>
          <wp:inline distT="0" distB="0" distL="0" distR="0" wp14:anchorId="7795B0DB" wp14:editId="44AEC043">
            <wp:extent cx="5262245" cy="370078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2245" cy="3700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ED5343">
      <w:r>
        <w:t xml:space="preserve">Figure </w:t>
      </w:r>
      <w:r w:rsidR="00F6471D">
        <w:rPr>
          <w:rFonts w:hint="eastAsia"/>
        </w:rPr>
        <w:t>S</w:t>
      </w:r>
      <w:r>
        <w:t xml:space="preserve">1 (A) The visualization result of the Krona of </w:t>
      </w:r>
      <w:r w:rsidRPr="009D099F">
        <w:t>Decayed Saliva Sample 1</w:t>
      </w:r>
      <w:r>
        <w:t>.</w:t>
      </w:r>
    </w:p>
    <w:p w:rsidR="00476BF9" w:rsidRDefault="00476BF9" w:rsidP="00ED5343"/>
    <w:p w:rsidR="00476BF9" w:rsidRDefault="00046845" w:rsidP="003E28DE">
      <w:pPr>
        <w:jc w:val="center"/>
      </w:pPr>
      <w:r>
        <w:rPr>
          <w:noProof/>
        </w:rPr>
        <w:lastRenderedPageBreak/>
        <w:drawing>
          <wp:inline distT="0" distB="0" distL="0" distR="0" wp14:anchorId="7F12AA2B" wp14:editId="0A17400A">
            <wp:extent cx="5201920" cy="366649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920" cy="3666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ED5343"/>
    <w:p w:rsidR="00476BF9" w:rsidRDefault="00476BF9" w:rsidP="00823346">
      <w:r>
        <w:t xml:space="preserve">Figure </w:t>
      </w:r>
      <w:r w:rsidR="00F6471D">
        <w:rPr>
          <w:rFonts w:hint="eastAsia"/>
        </w:rPr>
        <w:t>S</w:t>
      </w:r>
      <w:r>
        <w:t>1 (B) The visualization result of the Krona of Decayed Saliva Sample 2.</w:t>
      </w:r>
    </w:p>
    <w:p w:rsidR="00476BF9" w:rsidRPr="00823346" w:rsidRDefault="00476BF9" w:rsidP="00ED5343"/>
    <w:p w:rsidR="00476BF9" w:rsidRDefault="00046845" w:rsidP="003E28DE">
      <w:pPr>
        <w:jc w:val="center"/>
      </w:pPr>
      <w:r>
        <w:rPr>
          <w:noProof/>
        </w:rPr>
        <w:drawing>
          <wp:inline distT="0" distB="0" distL="0" distR="0" wp14:anchorId="3900823F" wp14:editId="639170B8">
            <wp:extent cx="5201920" cy="366649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920" cy="3666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895860">
      <w:r>
        <w:t xml:space="preserve">Figure </w:t>
      </w:r>
      <w:r w:rsidR="00F6471D">
        <w:rPr>
          <w:rFonts w:hint="eastAsia"/>
        </w:rPr>
        <w:t>S</w:t>
      </w:r>
      <w:r>
        <w:t xml:space="preserve">1 (C) The visualization result of the Krona of </w:t>
      </w:r>
      <w:r w:rsidRPr="00125BC4">
        <w:t>Healthy Saliva Sample 1</w:t>
      </w:r>
    </w:p>
    <w:p w:rsidR="00476BF9" w:rsidRDefault="00476BF9" w:rsidP="00ED5343"/>
    <w:p w:rsidR="00476BF9" w:rsidRDefault="00476BF9" w:rsidP="00ED5343">
      <w:r>
        <w:lastRenderedPageBreak/>
        <w:tab/>
      </w:r>
      <w:r w:rsidR="00046845">
        <w:rPr>
          <w:noProof/>
        </w:rPr>
        <w:drawing>
          <wp:inline distT="0" distB="0" distL="0" distR="0" wp14:anchorId="5D9E27C5" wp14:editId="1768A41C">
            <wp:extent cx="5201920" cy="3631565"/>
            <wp:effectExtent l="0" t="0" r="0" b="6985"/>
            <wp:docPr id="4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920" cy="3631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ED5343"/>
    <w:p w:rsidR="00476BF9" w:rsidRDefault="00476BF9" w:rsidP="00C00F66">
      <w:r>
        <w:t xml:space="preserve">Figure </w:t>
      </w:r>
      <w:r w:rsidR="00F6471D">
        <w:rPr>
          <w:rFonts w:hint="eastAsia"/>
        </w:rPr>
        <w:t>S</w:t>
      </w:r>
      <w:r>
        <w:t>1 (D) The visualization result of the Krona of Healthy Saliva Sample 2.</w:t>
      </w:r>
    </w:p>
    <w:p w:rsidR="00476BF9" w:rsidRPr="00C00F66" w:rsidRDefault="00476BF9" w:rsidP="00ED5343"/>
    <w:p w:rsidR="00476BF9" w:rsidRPr="007E4D9F" w:rsidRDefault="00476BF9" w:rsidP="00394EB4">
      <w:pPr>
        <w:rPr>
          <w:rFonts w:ascii="Times New Roman" w:hAnsi="Times New Roman"/>
          <w:kern w:val="36"/>
          <w:sz w:val="24"/>
          <w:szCs w:val="24"/>
        </w:rPr>
      </w:pPr>
      <w:r w:rsidRPr="007E4D9F">
        <w:rPr>
          <w:rFonts w:ascii="Times New Roman" w:hAnsi="Times New Roman"/>
          <w:kern w:val="36"/>
          <w:sz w:val="24"/>
          <w:szCs w:val="24"/>
        </w:rPr>
        <w:t>But when showing multiple</w:t>
      </w:r>
      <w:r w:rsidR="00EB1840">
        <w:rPr>
          <w:rFonts w:ascii="Times New Roman" w:hAnsi="Times New Roman" w:hint="eastAsia"/>
          <w:kern w:val="36"/>
          <w:sz w:val="24"/>
          <w:szCs w:val="24"/>
        </w:rPr>
        <w:t xml:space="preserve"> </w:t>
      </w:r>
      <w:r w:rsidR="00EB1840">
        <w:rPr>
          <w:rFonts w:ascii="Times New Roman" w:hAnsi="Times New Roman"/>
          <w:kern w:val="36"/>
          <w:sz w:val="24"/>
          <w:szCs w:val="24"/>
        </w:rPr>
        <w:t>metagenom</w:t>
      </w:r>
      <w:r w:rsidR="00EB1840">
        <w:rPr>
          <w:rFonts w:ascii="Times New Roman" w:hAnsi="Times New Roman" w:hint="eastAsia"/>
          <w:kern w:val="36"/>
          <w:sz w:val="24"/>
          <w:szCs w:val="24"/>
        </w:rPr>
        <w:t>ic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sample</w:t>
      </w:r>
      <w:r>
        <w:rPr>
          <w:rFonts w:ascii="Times New Roman" w:hAnsi="Times New Roman"/>
          <w:kern w:val="36"/>
          <w:sz w:val="24"/>
          <w:szCs w:val="24"/>
        </w:rPr>
        <w:t>s</w:t>
      </w:r>
      <w:r w:rsidRPr="007E4D9F">
        <w:rPr>
          <w:rFonts w:ascii="Times New Roman" w:hAnsi="Times New Roman"/>
          <w:kern w:val="36"/>
          <w:sz w:val="24"/>
          <w:szCs w:val="24"/>
        </w:rPr>
        <w:t>, it can’t provide a “real” multiple samples visualization result. Though can switch among visualizations of different sample</w:t>
      </w:r>
      <w:r>
        <w:rPr>
          <w:rFonts w:ascii="Times New Roman" w:hAnsi="Times New Roman"/>
          <w:kern w:val="36"/>
          <w:sz w:val="24"/>
          <w:szCs w:val="24"/>
        </w:rPr>
        <w:t>s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dynamically and interactively, it </w:t>
      </w:r>
      <w:r w:rsidR="00573DD5">
        <w:rPr>
          <w:rFonts w:ascii="Times New Roman" w:hAnsi="Times New Roman" w:hint="eastAsia"/>
          <w:kern w:val="36"/>
          <w:sz w:val="24"/>
          <w:szCs w:val="24"/>
        </w:rPr>
        <w:t xml:space="preserve">is </w:t>
      </w:r>
      <w:r w:rsidRPr="007E4D9F">
        <w:rPr>
          <w:rFonts w:ascii="Times New Roman" w:hAnsi="Times New Roman"/>
          <w:kern w:val="36"/>
          <w:sz w:val="24"/>
          <w:szCs w:val="24"/>
        </w:rPr>
        <w:t>still</w:t>
      </w:r>
      <w:r w:rsidR="00573DD5">
        <w:rPr>
          <w:rFonts w:ascii="Times New Roman" w:hAnsi="Times New Roman" w:hint="eastAsia"/>
          <w:kern w:val="36"/>
          <w:sz w:val="24"/>
          <w:szCs w:val="24"/>
        </w:rPr>
        <w:t xml:space="preserve"> </w:t>
      </w:r>
      <w:r w:rsidR="00D61E0E" w:rsidRPr="00D61E0E">
        <w:rPr>
          <w:rFonts w:ascii="Times New Roman" w:hAnsi="Times New Roman"/>
          <w:kern w:val="36"/>
          <w:sz w:val="24"/>
          <w:szCs w:val="24"/>
        </w:rPr>
        <w:t>difficult</w:t>
      </w:r>
      <w:bookmarkStart w:id="9" w:name="_GoBack"/>
      <w:bookmarkEnd w:id="9"/>
      <w:r w:rsidR="00573DD5">
        <w:rPr>
          <w:rFonts w:ascii="Times New Roman" w:hAnsi="Times New Roman" w:hint="eastAsia"/>
          <w:kern w:val="36"/>
          <w:sz w:val="24"/>
          <w:szCs w:val="24"/>
        </w:rPr>
        <w:t xml:space="preserve"> to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be used to compare multiple samples.</w:t>
      </w:r>
    </w:p>
    <w:p w:rsidR="00476BF9" w:rsidRDefault="00476BF9" w:rsidP="00394EB4"/>
    <w:p w:rsidR="00476BF9" w:rsidRDefault="00476BF9" w:rsidP="00461A04">
      <w:pPr>
        <w:pStyle w:val="2"/>
      </w:pPr>
      <w:bookmarkStart w:id="10" w:name="_Toc337630758"/>
      <w:r>
        <w:t xml:space="preserve">Result of </w:t>
      </w:r>
      <w:proofErr w:type="spellStart"/>
      <w:r>
        <w:t>iTOL</w:t>
      </w:r>
      <w:bookmarkEnd w:id="10"/>
      <w:proofErr w:type="spellEnd"/>
    </w:p>
    <w:p w:rsidR="00476BF9" w:rsidRPr="007E4D9F" w:rsidRDefault="00476BF9" w:rsidP="00461A04">
      <w:pPr>
        <w:rPr>
          <w:rFonts w:ascii="Times New Roman" w:hAnsi="Times New Roman"/>
          <w:kern w:val="36"/>
          <w:sz w:val="24"/>
          <w:szCs w:val="24"/>
        </w:rPr>
      </w:pPr>
      <w:r w:rsidRPr="007E4D9F">
        <w:rPr>
          <w:rFonts w:ascii="Times New Roman" w:hAnsi="Times New Roman"/>
          <w:kern w:val="36"/>
          <w:sz w:val="24"/>
          <w:szCs w:val="24"/>
        </w:rPr>
        <w:t>Though</w:t>
      </w:r>
      <w:r>
        <w:rPr>
          <w:rFonts w:ascii="Times New Roman" w:hAnsi="Times New Roman"/>
          <w:kern w:val="36"/>
          <w:sz w:val="24"/>
          <w:szCs w:val="24"/>
        </w:rPr>
        <w:t xml:space="preserve"> it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can be used to visualize </w:t>
      </w:r>
      <w:proofErr w:type="spellStart"/>
      <w:r w:rsidRPr="007E4D9F">
        <w:rPr>
          <w:rFonts w:ascii="Times New Roman" w:hAnsi="Times New Roman"/>
          <w:kern w:val="36"/>
          <w:sz w:val="24"/>
          <w:szCs w:val="24"/>
        </w:rPr>
        <w:t>metagenomic</w:t>
      </w:r>
      <w:proofErr w:type="spellEnd"/>
      <w:r w:rsidRPr="007E4D9F">
        <w:rPr>
          <w:rFonts w:ascii="Times New Roman" w:hAnsi="Times New Roman"/>
          <w:kern w:val="36"/>
          <w:sz w:val="24"/>
          <w:szCs w:val="24"/>
        </w:rPr>
        <w:t xml:space="preserve"> data, the </w:t>
      </w:r>
      <w:proofErr w:type="spellStart"/>
      <w:r w:rsidRPr="007E4D9F">
        <w:rPr>
          <w:rFonts w:ascii="Times New Roman" w:hAnsi="Times New Roman"/>
          <w:kern w:val="36"/>
          <w:sz w:val="24"/>
          <w:szCs w:val="24"/>
        </w:rPr>
        <w:t>iTOL</w:t>
      </w:r>
      <w:proofErr w:type="spellEnd"/>
      <w:r w:rsidRPr="007E4D9F">
        <w:rPr>
          <w:rFonts w:ascii="Times New Roman" w:hAnsi="Times New Roman"/>
          <w:kern w:val="36"/>
          <w:sz w:val="24"/>
          <w:szCs w:val="24"/>
        </w:rPr>
        <w:t xml:space="preserve"> was not designed for the visualization of this kind of data. And it will </w:t>
      </w:r>
      <w:r>
        <w:rPr>
          <w:rFonts w:ascii="Times New Roman" w:hAnsi="Times New Roman"/>
          <w:kern w:val="36"/>
          <w:sz w:val="24"/>
          <w:szCs w:val="24"/>
        </w:rPr>
        <w:t>miss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a lot of information of middle nodes</w:t>
      </w:r>
      <w:r>
        <w:rPr>
          <w:rFonts w:ascii="Times New Roman" w:hAnsi="Times New Roman"/>
          <w:kern w:val="36"/>
          <w:sz w:val="24"/>
          <w:szCs w:val="24"/>
        </w:rPr>
        <w:t>.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</w:t>
      </w:r>
      <w:r>
        <w:rPr>
          <w:rFonts w:ascii="Times New Roman" w:hAnsi="Times New Roman"/>
          <w:kern w:val="36"/>
          <w:sz w:val="24"/>
          <w:szCs w:val="24"/>
        </w:rPr>
        <w:t>W</w:t>
      </w:r>
      <w:r w:rsidRPr="007E4D9F">
        <w:rPr>
          <w:rFonts w:ascii="Times New Roman" w:hAnsi="Times New Roman"/>
          <w:kern w:val="36"/>
          <w:sz w:val="24"/>
          <w:szCs w:val="24"/>
        </w:rPr>
        <w:t>hat’s more it can only</w:t>
      </w:r>
      <w:r w:rsidR="0017494A">
        <w:rPr>
          <w:rFonts w:ascii="Times New Roman" w:hAnsi="Times New Roman" w:hint="eastAsia"/>
          <w:kern w:val="36"/>
          <w:sz w:val="24"/>
          <w:szCs w:val="24"/>
        </w:rPr>
        <w:t xml:space="preserve"> be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use</w:t>
      </w:r>
      <w:r w:rsidR="0017494A">
        <w:rPr>
          <w:rFonts w:ascii="Times New Roman" w:hAnsi="Times New Roman" w:hint="eastAsia"/>
          <w:kern w:val="36"/>
          <w:sz w:val="24"/>
          <w:szCs w:val="24"/>
        </w:rPr>
        <w:t>d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to visualization of small metagenomic dataset or else it will be a hard work to use the visualization result to analysis the metagenomic data. Finally, there have no API for the </w:t>
      </w:r>
      <w:bookmarkStart w:id="11" w:name="OLE_LINK61"/>
      <w:r w:rsidRPr="007E4D9F">
        <w:rPr>
          <w:rFonts w:ascii="Times New Roman" w:hAnsi="Times New Roman"/>
          <w:kern w:val="36"/>
          <w:sz w:val="24"/>
          <w:szCs w:val="24"/>
        </w:rPr>
        <w:t>producing</w:t>
      </w:r>
      <w:bookmarkEnd w:id="11"/>
      <w:r w:rsidRPr="007E4D9F">
        <w:rPr>
          <w:rFonts w:ascii="Times New Roman" w:hAnsi="Times New Roman"/>
          <w:kern w:val="36"/>
          <w:sz w:val="24"/>
          <w:szCs w:val="24"/>
        </w:rPr>
        <w:t xml:space="preserve"> of dataset file</w:t>
      </w:r>
      <w:r w:rsidR="00634DD4">
        <w:rPr>
          <w:rFonts w:ascii="Times New Roman" w:hAnsi="Times New Roman" w:hint="eastAsia"/>
          <w:kern w:val="36"/>
          <w:sz w:val="24"/>
          <w:szCs w:val="24"/>
        </w:rPr>
        <w:t>,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needed by </w:t>
      </w:r>
      <w:proofErr w:type="spellStart"/>
      <w:r w:rsidRPr="007E4D9F">
        <w:rPr>
          <w:rFonts w:ascii="Times New Roman" w:hAnsi="Times New Roman"/>
          <w:kern w:val="36"/>
          <w:sz w:val="24"/>
          <w:szCs w:val="24"/>
        </w:rPr>
        <w:t>iTOL</w:t>
      </w:r>
      <w:proofErr w:type="spellEnd"/>
      <w:r w:rsidR="00634DD4">
        <w:rPr>
          <w:rFonts w:ascii="Times New Roman" w:hAnsi="Times New Roman" w:hint="eastAsia"/>
          <w:kern w:val="36"/>
          <w:sz w:val="24"/>
          <w:szCs w:val="24"/>
        </w:rPr>
        <w:t>,</w:t>
      </w:r>
      <w:r w:rsidRPr="007E4D9F">
        <w:rPr>
          <w:rFonts w:ascii="Times New Roman" w:hAnsi="Times New Roman"/>
          <w:kern w:val="36"/>
          <w:sz w:val="24"/>
          <w:szCs w:val="24"/>
        </w:rPr>
        <w:t xml:space="preserve"> from other popular metagenomic analysis software.</w:t>
      </w:r>
    </w:p>
    <w:p w:rsidR="00476BF9" w:rsidRPr="00461A04" w:rsidRDefault="00046845" w:rsidP="003E28DE">
      <w:pPr>
        <w:jc w:val="center"/>
      </w:pPr>
      <w:r>
        <w:rPr>
          <w:noProof/>
        </w:rPr>
        <w:lastRenderedPageBreak/>
        <w:drawing>
          <wp:inline distT="0" distB="0" distL="0" distR="0" wp14:anchorId="246C7D19" wp14:editId="7107E106">
            <wp:extent cx="5253355" cy="5313680"/>
            <wp:effectExtent l="0" t="0" r="4445" b="1270"/>
            <wp:docPr id="5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3355" cy="5313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ED5343"/>
    <w:p w:rsidR="00476BF9" w:rsidRDefault="00476BF9" w:rsidP="00ED5343"/>
    <w:p w:rsidR="00476BF9" w:rsidRDefault="00476BF9" w:rsidP="00254861">
      <w:bookmarkStart w:id="12" w:name="OLE_LINK59"/>
      <w:bookmarkStart w:id="13" w:name="OLE_LINK60"/>
      <w:r>
        <w:t xml:space="preserve">Figure </w:t>
      </w:r>
      <w:r w:rsidR="00A45825">
        <w:rPr>
          <w:rFonts w:hint="eastAsia"/>
        </w:rPr>
        <w:t>S</w:t>
      </w:r>
      <w:r>
        <w:t xml:space="preserve">2 (A) The visualization result of the </w:t>
      </w:r>
      <w:proofErr w:type="spellStart"/>
      <w:r>
        <w:t>iTOL</w:t>
      </w:r>
      <w:proofErr w:type="spellEnd"/>
      <w:r>
        <w:t xml:space="preserve"> of </w:t>
      </w:r>
      <w:r w:rsidRPr="00254861">
        <w:t>comparison</w:t>
      </w:r>
      <w:r>
        <w:t xml:space="preserve"> four saliva metagenomic dataset.</w:t>
      </w:r>
    </w:p>
    <w:bookmarkEnd w:id="12"/>
    <w:bookmarkEnd w:id="13"/>
    <w:p w:rsidR="00476BF9" w:rsidRPr="00254861" w:rsidRDefault="00476BF9" w:rsidP="00ED5343"/>
    <w:p w:rsidR="00476BF9" w:rsidRDefault="00476BF9" w:rsidP="00ED5343"/>
    <w:p w:rsidR="00476BF9" w:rsidRDefault="00476BF9" w:rsidP="00ED5343"/>
    <w:p w:rsidR="00476BF9" w:rsidRDefault="00046845" w:rsidP="003E28DE">
      <w:pPr>
        <w:jc w:val="center"/>
      </w:pPr>
      <w:r>
        <w:rPr>
          <w:noProof/>
        </w:rPr>
        <w:lastRenderedPageBreak/>
        <w:drawing>
          <wp:inline distT="0" distB="0" distL="0" distR="0" wp14:anchorId="5650A52E" wp14:editId="6EDDB53E">
            <wp:extent cx="5227320" cy="5831205"/>
            <wp:effectExtent l="0" t="0" r="0" b="0"/>
            <wp:docPr id="6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7320" cy="5831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5019F5">
      <w:r>
        <w:t xml:space="preserve">Figure </w:t>
      </w:r>
      <w:r w:rsidR="00A45825">
        <w:rPr>
          <w:rFonts w:hint="eastAsia"/>
        </w:rPr>
        <w:t>S</w:t>
      </w:r>
      <w:r>
        <w:t xml:space="preserve">2 (B) The zoom-in visualization result of the </w:t>
      </w:r>
      <w:proofErr w:type="spellStart"/>
      <w:r>
        <w:t>iTOL</w:t>
      </w:r>
      <w:proofErr w:type="spellEnd"/>
      <w:r>
        <w:t xml:space="preserve"> of </w:t>
      </w:r>
      <w:r w:rsidRPr="00254861">
        <w:t>comparison</w:t>
      </w:r>
      <w:r>
        <w:t xml:space="preserve"> four saliva metagenomic dataset.</w:t>
      </w:r>
    </w:p>
    <w:p w:rsidR="00476BF9" w:rsidRDefault="00476BF9" w:rsidP="005C7A63">
      <w:pPr>
        <w:pStyle w:val="2"/>
      </w:pPr>
      <w:bookmarkStart w:id="14" w:name="_Toc337630759"/>
      <w:r>
        <w:t>Result of MEGAN</w:t>
      </w:r>
      <w:bookmarkEnd w:id="14"/>
      <w:r>
        <w:t xml:space="preserve"> </w:t>
      </w:r>
    </w:p>
    <w:p w:rsidR="00476BF9" w:rsidRPr="007E4D9F" w:rsidRDefault="00476BF9" w:rsidP="00ED5343">
      <w:pPr>
        <w:rPr>
          <w:rFonts w:ascii="Times New Roman" w:hAnsi="Times New Roman"/>
          <w:kern w:val="36"/>
          <w:sz w:val="24"/>
          <w:szCs w:val="24"/>
        </w:rPr>
      </w:pPr>
      <w:r w:rsidRPr="007E4D9F">
        <w:rPr>
          <w:rFonts w:ascii="Times New Roman" w:hAnsi="Times New Roman"/>
          <w:kern w:val="36"/>
          <w:sz w:val="24"/>
          <w:szCs w:val="24"/>
        </w:rPr>
        <w:t xml:space="preserve">The MEGAN </w:t>
      </w:r>
      <w:r w:rsidR="00770BA8">
        <w:rPr>
          <w:rFonts w:ascii="Times New Roman" w:hAnsi="Times New Roman"/>
          <w:kern w:val="36"/>
          <w:sz w:val="24"/>
          <w:szCs w:val="24"/>
        </w:rPr>
        <w:t xml:space="preserve">software </w:t>
      </w:r>
      <w:r>
        <w:rPr>
          <w:rFonts w:ascii="Times New Roman" w:hAnsi="Times New Roman"/>
          <w:kern w:val="36"/>
          <w:sz w:val="24"/>
          <w:szCs w:val="24"/>
        </w:rPr>
        <w:t xml:space="preserve">can </w:t>
      </w:r>
      <w:r w:rsidR="00770BA8">
        <w:rPr>
          <w:rFonts w:ascii="Times New Roman" w:hAnsi="Times New Roman"/>
          <w:kern w:val="36"/>
          <w:sz w:val="24"/>
          <w:szCs w:val="24"/>
        </w:rPr>
        <w:t xml:space="preserve">be </w:t>
      </w:r>
      <w:r>
        <w:rPr>
          <w:rFonts w:ascii="Times New Roman" w:hAnsi="Times New Roman"/>
          <w:kern w:val="36"/>
          <w:sz w:val="24"/>
          <w:szCs w:val="24"/>
        </w:rPr>
        <w:t xml:space="preserve">used to </w:t>
      </w:r>
      <w:r w:rsidR="00770BA8">
        <w:rPr>
          <w:rFonts w:ascii="Times New Roman" w:hAnsi="Times New Roman"/>
          <w:kern w:val="36"/>
          <w:sz w:val="24"/>
          <w:szCs w:val="24"/>
        </w:rPr>
        <w:t>compare</w:t>
      </w:r>
      <w:r>
        <w:rPr>
          <w:rFonts w:ascii="Times New Roman" w:hAnsi="Times New Roman"/>
          <w:kern w:val="36"/>
          <w:sz w:val="24"/>
          <w:szCs w:val="24"/>
        </w:rPr>
        <w:t xml:space="preserve"> multiple metagenomic samples. But it is not a</w:t>
      </w:r>
      <w:r w:rsidR="00647AA1">
        <w:rPr>
          <w:rFonts w:ascii="Times New Roman" w:hAnsi="Times New Roman" w:hint="eastAsia"/>
          <w:kern w:val="36"/>
          <w:sz w:val="24"/>
          <w:szCs w:val="24"/>
        </w:rPr>
        <w:t>n</w:t>
      </w:r>
      <w:r>
        <w:rPr>
          <w:rFonts w:ascii="Times New Roman" w:hAnsi="Times New Roman"/>
          <w:kern w:val="36"/>
          <w:sz w:val="24"/>
          <w:szCs w:val="24"/>
        </w:rPr>
        <w:t xml:space="preserve"> independent and open source visualization</w:t>
      </w:r>
      <w:r w:rsidR="00D5665A">
        <w:rPr>
          <w:rFonts w:ascii="Times New Roman" w:hAnsi="Times New Roman" w:hint="eastAsia"/>
          <w:kern w:val="36"/>
          <w:sz w:val="24"/>
          <w:szCs w:val="24"/>
        </w:rPr>
        <w:t xml:space="preserve"> tool</w:t>
      </w:r>
      <w:r>
        <w:rPr>
          <w:rFonts w:ascii="Times New Roman" w:hAnsi="Times New Roman"/>
          <w:kern w:val="36"/>
          <w:sz w:val="24"/>
          <w:szCs w:val="24"/>
        </w:rPr>
        <w:t>, and it cannot be easily imported into other applications</w:t>
      </w:r>
      <w:r w:rsidR="00251FDA">
        <w:rPr>
          <w:rFonts w:ascii="Times New Roman" w:hAnsi="Times New Roman" w:hint="eastAsia"/>
          <w:kern w:val="36"/>
          <w:sz w:val="24"/>
          <w:szCs w:val="24"/>
        </w:rPr>
        <w:t xml:space="preserve"> or used as an online visualization solution</w:t>
      </w:r>
      <w:r>
        <w:rPr>
          <w:rFonts w:ascii="Times New Roman" w:hAnsi="Times New Roman"/>
          <w:kern w:val="36"/>
          <w:sz w:val="24"/>
          <w:szCs w:val="24"/>
        </w:rPr>
        <w:t>.</w:t>
      </w:r>
    </w:p>
    <w:p w:rsidR="00476BF9" w:rsidRDefault="00476BF9" w:rsidP="00ED5343"/>
    <w:p w:rsidR="00476BF9" w:rsidRDefault="00046845" w:rsidP="003E28DE">
      <w:pPr>
        <w:jc w:val="center"/>
      </w:pPr>
      <w:r>
        <w:rPr>
          <w:noProof/>
        </w:rPr>
        <w:lastRenderedPageBreak/>
        <w:drawing>
          <wp:inline distT="0" distB="0" distL="0" distR="0" wp14:anchorId="4A7EFC11" wp14:editId="0498EB46">
            <wp:extent cx="4865370" cy="5486400"/>
            <wp:effectExtent l="0" t="0" r="0" b="0"/>
            <wp:docPr id="7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5370" cy="548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ED5343"/>
    <w:p w:rsidR="00476BF9" w:rsidRDefault="00476BF9" w:rsidP="002C233D">
      <w:r>
        <w:t xml:space="preserve">Figure </w:t>
      </w:r>
      <w:r w:rsidR="00A45825">
        <w:rPr>
          <w:rFonts w:hint="eastAsia"/>
        </w:rPr>
        <w:t>S3</w:t>
      </w:r>
      <w:r>
        <w:t xml:space="preserve"> The zoom-in visualization result of the MEGAN of </w:t>
      </w:r>
      <w:r w:rsidRPr="00254861">
        <w:t>comparison</w:t>
      </w:r>
      <w:r>
        <w:t xml:space="preserve"> four saliva metagenomic dataset.</w:t>
      </w:r>
    </w:p>
    <w:p w:rsidR="00476BF9" w:rsidRDefault="00476BF9" w:rsidP="00AA6840">
      <w:pPr>
        <w:pStyle w:val="2"/>
      </w:pPr>
      <w:bookmarkStart w:id="15" w:name="_Toc337630760"/>
      <w:r>
        <w:t xml:space="preserve">Result of </w:t>
      </w:r>
      <w:proofErr w:type="spellStart"/>
      <w:r>
        <w:t>MetaSee</w:t>
      </w:r>
      <w:bookmarkEnd w:id="15"/>
      <w:proofErr w:type="spellEnd"/>
    </w:p>
    <w:p w:rsidR="00476BF9" w:rsidRPr="007E4D9F" w:rsidRDefault="00476BF9" w:rsidP="00AA6840">
      <w:pPr>
        <w:rPr>
          <w:rFonts w:ascii="Times New Roman" w:hAnsi="Times New Roman"/>
          <w:kern w:val="36"/>
          <w:sz w:val="24"/>
          <w:szCs w:val="24"/>
        </w:rPr>
      </w:pPr>
      <w:r w:rsidRPr="007E4D9F">
        <w:rPr>
          <w:rFonts w:ascii="Times New Roman" w:hAnsi="Times New Roman"/>
          <w:kern w:val="36"/>
          <w:sz w:val="24"/>
          <w:szCs w:val="24"/>
        </w:rPr>
        <w:t xml:space="preserve">The </w:t>
      </w:r>
      <w:proofErr w:type="spellStart"/>
      <w:r w:rsidRPr="007E4D9F">
        <w:rPr>
          <w:rFonts w:ascii="Times New Roman" w:hAnsi="Times New Roman"/>
          <w:kern w:val="36"/>
          <w:sz w:val="24"/>
          <w:szCs w:val="24"/>
        </w:rPr>
        <w:t>MetaSee</w:t>
      </w:r>
      <w:proofErr w:type="spellEnd"/>
      <w:r w:rsidRPr="007E4D9F">
        <w:rPr>
          <w:rFonts w:ascii="Times New Roman" w:hAnsi="Times New Roman"/>
          <w:kern w:val="36"/>
          <w:sz w:val="24"/>
          <w:szCs w:val="24"/>
        </w:rPr>
        <w:t xml:space="preserve"> provided a lot of ways to comparison multiple samples. Here we used our Global view for example to analysis these four datasets.</w:t>
      </w:r>
    </w:p>
    <w:p w:rsidR="00476BF9" w:rsidRPr="007E4D9F" w:rsidRDefault="0095303C" w:rsidP="00F90944">
      <w:pPr>
        <w:ind w:firstLine="420"/>
        <w:rPr>
          <w:rFonts w:ascii="Times New Roman" w:hAnsi="Times New Roman"/>
          <w:kern w:val="36"/>
          <w:sz w:val="24"/>
          <w:szCs w:val="24"/>
        </w:rPr>
      </w:pPr>
      <w:r>
        <w:rPr>
          <w:rFonts w:ascii="Times New Roman" w:hAnsi="Times New Roman"/>
          <w:kern w:val="36"/>
          <w:sz w:val="24"/>
          <w:szCs w:val="24"/>
        </w:rPr>
        <w:t xml:space="preserve">The </w:t>
      </w:r>
      <w:r>
        <w:rPr>
          <w:rFonts w:ascii="Times New Roman" w:hAnsi="Times New Roman" w:hint="eastAsia"/>
          <w:kern w:val="36"/>
          <w:sz w:val="24"/>
          <w:szCs w:val="24"/>
        </w:rPr>
        <w:t>G</w:t>
      </w:r>
      <w:r w:rsidR="00476BF9" w:rsidRPr="007E4D9F">
        <w:rPr>
          <w:rFonts w:ascii="Times New Roman" w:hAnsi="Times New Roman"/>
          <w:kern w:val="36"/>
          <w:sz w:val="24"/>
          <w:szCs w:val="24"/>
        </w:rPr>
        <w:t xml:space="preserve">lobal view of </w:t>
      </w:r>
      <w:proofErr w:type="spellStart"/>
      <w:r w:rsidR="00476BF9" w:rsidRPr="007E4D9F">
        <w:rPr>
          <w:rFonts w:ascii="Times New Roman" w:hAnsi="Times New Roman"/>
          <w:kern w:val="36"/>
          <w:sz w:val="24"/>
          <w:szCs w:val="24"/>
        </w:rPr>
        <w:t>MetaSee</w:t>
      </w:r>
      <w:proofErr w:type="spellEnd"/>
      <w:r w:rsidR="00476BF9" w:rsidRPr="007E4D9F">
        <w:rPr>
          <w:rFonts w:ascii="Times New Roman" w:hAnsi="Times New Roman"/>
          <w:kern w:val="36"/>
          <w:sz w:val="24"/>
          <w:szCs w:val="24"/>
        </w:rPr>
        <w:t xml:space="preserve"> is a taxonomical hierarchy tree that contains every taxa and their proportion in the sample and shows the whole picture of</w:t>
      </w:r>
      <w:r w:rsidR="00C56078">
        <w:rPr>
          <w:rFonts w:ascii="Times New Roman" w:hAnsi="Times New Roman"/>
          <w:kern w:val="36"/>
          <w:sz w:val="24"/>
          <w:szCs w:val="24"/>
        </w:rPr>
        <w:t xml:space="preserve"> all samples been compared. In </w:t>
      </w:r>
      <w:r w:rsidR="00C56078">
        <w:rPr>
          <w:rFonts w:ascii="Times New Roman" w:hAnsi="Times New Roman" w:hint="eastAsia"/>
          <w:kern w:val="36"/>
          <w:sz w:val="24"/>
          <w:szCs w:val="24"/>
        </w:rPr>
        <w:t>G</w:t>
      </w:r>
      <w:r w:rsidR="00476BF9" w:rsidRPr="007E4D9F">
        <w:rPr>
          <w:rFonts w:ascii="Times New Roman" w:hAnsi="Times New Roman"/>
          <w:kern w:val="36"/>
          <w:sz w:val="24"/>
          <w:szCs w:val="24"/>
        </w:rPr>
        <w:t>lobal view all the taxonomy units in the same level are in the same rank, and the height of each pillar stand</w:t>
      </w:r>
      <w:r w:rsidR="006D0B2A">
        <w:rPr>
          <w:rFonts w:ascii="Times New Roman" w:hAnsi="Times New Roman" w:hint="eastAsia"/>
          <w:kern w:val="36"/>
          <w:sz w:val="24"/>
          <w:szCs w:val="24"/>
        </w:rPr>
        <w:t>s</w:t>
      </w:r>
      <w:r w:rsidR="00476BF9" w:rsidRPr="007E4D9F">
        <w:rPr>
          <w:rFonts w:ascii="Times New Roman" w:hAnsi="Times New Roman"/>
          <w:kern w:val="36"/>
          <w:sz w:val="24"/>
          <w:szCs w:val="24"/>
        </w:rPr>
        <w:t xml:space="preserve"> for the relative abundance of each sample at this taxonomy unit. If you are interested in the detail information of a certain taxonomy unit, just click a small bar chart, then you can get a pair of pie chart</w:t>
      </w:r>
      <w:r w:rsidR="002E5186">
        <w:rPr>
          <w:rFonts w:ascii="Times New Roman" w:hAnsi="Times New Roman" w:hint="eastAsia"/>
          <w:kern w:val="36"/>
          <w:sz w:val="24"/>
          <w:szCs w:val="24"/>
        </w:rPr>
        <w:t>s</w:t>
      </w:r>
      <w:r w:rsidR="00476BF9" w:rsidRPr="007E4D9F">
        <w:rPr>
          <w:rFonts w:ascii="Times New Roman" w:hAnsi="Times New Roman"/>
          <w:kern w:val="36"/>
          <w:sz w:val="24"/>
          <w:szCs w:val="24"/>
        </w:rPr>
        <w:t xml:space="preserve"> and a pair of bar chart</w:t>
      </w:r>
      <w:r w:rsidR="002E5186">
        <w:rPr>
          <w:rFonts w:ascii="Times New Roman" w:hAnsi="Times New Roman" w:hint="eastAsia"/>
          <w:kern w:val="36"/>
          <w:sz w:val="24"/>
          <w:szCs w:val="24"/>
        </w:rPr>
        <w:t>s</w:t>
      </w:r>
      <w:r w:rsidR="00476BF9" w:rsidRPr="007E4D9F">
        <w:rPr>
          <w:rFonts w:ascii="Times New Roman" w:hAnsi="Times New Roman"/>
          <w:kern w:val="36"/>
          <w:sz w:val="24"/>
          <w:szCs w:val="24"/>
        </w:rPr>
        <w:t xml:space="preserve"> with relative abundance and absolutely abundance. Combined with </w:t>
      </w:r>
      <w:r w:rsidR="00BD7D55">
        <w:rPr>
          <w:rFonts w:ascii="Times New Roman" w:hAnsi="Times New Roman" w:hint="eastAsia"/>
          <w:kern w:val="36"/>
          <w:sz w:val="24"/>
          <w:szCs w:val="24"/>
        </w:rPr>
        <w:t>Taxa</w:t>
      </w:r>
      <w:r w:rsidR="00476BF9" w:rsidRPr="007E4D9F">
        <w:rPr>
          <w:rFonts w:ascii="Times New Roman" w:hAnsi="Times New Roman"/>
          <w:kern w:val="36"/>
          <w:sz w:val="24"/>
          <w:szCs w:val="24"/>
        </w:rPr>
        <w:t xml:space="preserve"> view, Global view can show the difference among multiple samples at the global level as well as a taxonomy level.</w:t>
      </w:r>
    </w:p>
    <w:p w:rsidR="00476BF9" w:rsidRPr="00304198" w:rsidRDefault="00476BF9" w:rsidP="00AA6840"/>
    <w:p w:rsidR="00476BF9" w:rsidRDefault="00046845" w:rsidP="003E28DE">
      <w:pPr>
        <w:jc w:val="center"/>
      </w:pPr>
      <w:r>
        <w:rPr>
          <w:noProof/>
        </w:rPr>
        <w:lastRenderedPageBreak/>
        <w:drawing>
          <wp:inline distT="0" distB="0" distL="0" distR="0" wp14:anchorId="7986A0C3" wp14:editId="3CD24BDB">
            <wp:extent cx="5245100" cy="3467735"/>
            <wp:effectExtent l="0" t="0" r="0" b="0"/>
            <wp:docPr id="8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5100" cy="3467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580FE6">
      <w:r>
        <w:t>Figure 4</w:t>
      </w:r>
      <w:r w:rsidR="00966CB8">
        <w:rPr>
          <w:rFonts w:hint="eastAsia"/>
        </w:rPr>
        <w:t>S</w:t>
      </w:r>
      <w:r w:rsidR="00653399">
        <w:rPr>
          <w:rFonts w:hint="eastAsia"/>
        </w:rPr>
        <w:t xml:space="preserve"> </w:t>
      </w:r>
      <w:r>
        <w:t xml:space="preserve">(A) The legend </w:t>
      </w:r>
      <w:r w:rsidR="00770BA8">
        <w:t>in</w:t>
      </w:r>
      <w:r>
        <w:t xml:space="preserve"> global view of </w:t>
      </w:r>
      <w:proofErr w:type="spellStart"/>
      <w:r>
        <w:t>MetaSee</w:t>
      </w:r>
      <w:proofErr w:type="spellEnd"/>
    </w:p>
    <w:p w:rsidR="00476BF9" w:rsidRDefault="00476BF9" w:rsidP="00AA6840"/>
    <w:p w:rsidR="00476BF9" w:rsidRPr="00580FE6" w:rsidRDefault="00476BF9" w:rsidP="00AA6840"/>
    <w:p w:rsidR="00476BF9" w:rsidRDefault="00046845" w:rsidP="003E28DE">
      <w:pPr>
        <w:jc w:val="center"/>
      </w:pPr>
      <w:r>
        <w:rPr>
          <w:noProof/>
        </w:rPr>
        <w:drawing>
          <wp:inline distT="0" distB="0" distL="0" distR="0" wp14:anchorId="6AB4E380" wp14:editId="3888A8A0">
            <wp:extent cx="5253355" cy="3924935"/>
            <wp:effectExtent l="0" t="0" r="4445" b="0"/>
            <wp:docPr id="9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8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3355" cy="3924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Default="00476BF9" w:rsidP="00AA6840">
      <w:r>
        <w:t>Figure 4</w:t>
      </w:r>
      <w:r w:rsidR="00653399">
        <w:rPr>
          <w:rFonts w:hint="eastAsia"/>
        </w:rPr>
        <w:t xml:space="preserve">S </w:t>
      </w:r>
      <w:r>
        <w:t>(B) The d</w:t>
      </w:r>
      <w:r w:rsidRPr="00552AB9">
        <w:t xml:space="preserve">ecayed </w:t>
      </w:r>
      <w:r>
        <w:t>s</w:t>
      </w:r>
      <w:r w:rsidRPr="00552AB9">
        <w:t xml:space="preserve">aliva </w:t>
      </w:r>
      <w:r>
        <w:t>s</w:t>
      </w:r>
      <w:r w:rsidRPr="00552AB9">
        <w:t>ample</w:t>
      </w:r>
      <w:r>
        <w:t xml:space="preserve"> may more diversity in community structure. From this figure we can see that the two saliva samples </w:t>
      </w:r>
      <w:r w:rsidRPr="0013294C">
        <w:t>distribute</w:t>
      </w:r>
      <w:r>
        <w:t xml:space="preserve"> in some taxonomy with diversity number.</w:t>
      </w:r>
    </w:p>
    <w:p w:rsidR="00476BF9" w:rsidRDefault="00046845" w:rsidP="003E28DE">
      <w:pPr>
        <w:jc w:val="center"/>
      </w:pPr>
      <w:r>
        <w:rPr>
          <w:noProof/>
        </w:rPr>
        <w:lastRenderedPageBreak/>
        <w:drawing>
          <wp:inline distT="0" distB="0" distL="0" distR="0" wp14:anchorId="6DB9D704" wp14:editId="0D7AACF1">
            <wp:extent cx="5193030" cy="4934585"/>
            <wp:effectExtent l="0" t="0" r="762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0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3030" cy="4934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Pr="003C142A" w:rsidRDefault="00476BF9" w:rsidP="00AA6840">
      <w:r>
        <w:t>Figure 4</w:t>
      </w:r>
      <w:r w:rsidR="00806BC7">
        <w:rPr>
          <w:rFonts w:hint="eastAsia"/>
        </w:rPr>
        <w:t xml:space="preserve">S </w:t>
      </w:r>
      <w:r>
        <w:t>(C) The d</w:t>
      </w:r>
      <w:r w:rsidRPr="00552AB9">
        <w:t xml:space="preserve">ecayed </w:t>
      </w:r>
      <w:r>
        <w:t>s</w:t>
      </w:r>
      <w:r w:rsidRPr="00552AB9">
        <w:t xml:space="preserve">aliva </w:t>
      </w:r>
      <w:r>
        <w:t>s</w:t>
      </w:r>
      <w:r w:rsidRPr="00552AB9">
        <w:t>ample</w:t>
      </w:r>
      <w:r>
        <w:t>s may share a common community structure core. From this figure we can see that the two d</w:t>
      </w:r>
      <w:r w:rsidRPr="00552AB9">
        <w:t xml:space="preserve">ecayed </w:t>
      </w:r>
      <w:r>
        <w:t>s</w:t>
      </w:r>
      <w:r w:rsidRPr="00552AB9">
        <w:t xml:space="preserve">aliva </w:t>
      </w:r>
      <w:r>
        <w:t>s</w:t>
      </w:r>
      <w:r w:rsidRPr="00552AB9">
        <w:t>ample</w:t>
      </w:r>
      <w:r>
        <w:t xml:space="preserve">s distribute in some taxonomy with similar number but </w:t>
      </w:r>
      <w:bookmarkStart w:id="16" w:name="OLE_LINK77"/>
      <w:bookmarkStart w:id="17" w:name="OLE_LINK78"/>
      <w:r>
        <w:t>healthy</w:t>
      </w:r>
      <w:bookmarkEnd w:id="16"/>
      <w:bookmarkEnd w:id="17"/>
      <w:r w:rsidRPr="00552AB9">
        <w:t xml:space="preserve"> </w:t>
      </w:r>
      <w:r>
        <w:t>s</w:t>
      </w:r>
      <w:r w:rsidRPr="00552AB9">
        <w:t xml:space="preserve">aliva </w:t>
      </w:r>
      <w:r>
        <w:t>s</w:t>
      </w:r>
      <w:r w:rsidRPr="00552AB9">
        <w:t>ample</w:t>
      </w:r>
      <w:r>
        <w:t>s almost have no distribution at these taxonomies.</w:t>
      </w:r>
    </w:p>
    <w:p w:rsidR="00476BF9" w:rsidRDefault="00046845" w:rsidP="003E28DE">
      <w:pPr>
        <w:jc w:val="center"/>
      </w:pPr>
      <w:r>
        <w:rPr>
          <w:noProof/>
        </w:rPr>
        <w:lastRenderedPageBreak/>
        <w:drawing>
          <wp:inline distT="0" distB="0" distL="0" distR="0" wp14:anchorId="36495006" wp14:editId="358FD20B">
            <wp:extent cx="5210175" cy="6788785"/>
            <wp:effectExtent l="0" t="0" r="952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175" cy="6788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6BF9" w:rsidRPr="003C142A" w:rsidRDefault="00476BF9" w:rsidP="006776A4">
      <w:r>
        <w:t>Fig 4</w:t>
      </w:r>
      <w:r w:rsidR="00A97358">
        <w:rPr>
          <w:rFonts w:hint="eastAsia"/>
        </w:rPr>
        <w:t xml:space="preserve">S </w:t>
      </w:r>
      <w:r>
        <w:t>(</w:t>
      </w:r>
      <w:r w:rsidR="00B32E68">
        <w:rPr>
          <w:rFonts w:hint="eastAsia"/>
        </w:rPr>
        <w:t>D</w:t>
      </w:r>
      <w:r>
        <w:t>) All the</w:t>
      </w:r>
      <w:r w:rsidRPr="00552AB9">
        <w:t xml:space="preserve"> </w:t>
      </w:r>
      <w:r>
        <w:t>s</w:t>
      </w:r>
      <w:r w:rsidRPr="00552AB9">
        <w:t xml:space="preserve">aliva </w:t>
      </w:r>
      <w:r>
        <w:t>s</w:t>
      </w:r>
      <w:r w:rsidRPr="00552AB9">
        <w:t>ample</w:t>
      </w:r>
      <w:r>
        <w:t>s may share a common community structure core.</w:t>
      </w:r>
      <w:r w:rsidRPr="006776A4">
        <w:t xml:space="preserve"> </w:t>
      </w:r>
      <w:r>
        <w:t>From this figure we can see that the both two d</w:t>
      </w:r>
      <w:r w:rsidRPr="00552AB9">
        <w:t xml:space="preserve">ecayed </w:t>
      </w:r>
      <w:r>
        <w:t>s</w:t>
      </w:r>
      <w:r w:rsidRPr="00552AB9">
        <w:t xml:space="preserve">aliva </w:t>
      </w:r>
      <w:r>
        <w:t>s</w:t>
      </w:r>
      <w:r w:rsidRPr="00552AB9">
        <w:t>ample</w:t>
      </w:r>
      <w:r>
        <w:t>s and healthy</w:t>
      </w:r>
      <w:r w:rsidRPr="00552AB9">
        <w:t xml:space="preserve"> </w:t>
      </w:r>
      <w:r>
        <w:t>s</w:t>
      </w:r>
      <w:r w:rsidRPr="00552AB9">
        <w:t xml:space="preserve">aliva </w:t>
      </w:r>
      <w:r>
        <w:t>s</w:t>
      </w:r>
      <w:r w:rsidRPr="00552AB9">
        <w:t>ample</w:t>
      </w:r>
      <w:r>
        <w:t>s distribute in some taxonomy with similar number.</w:t>
      </w:r>
    </w:p>
    <w:p w:rsidR="00476BF9" w:rsidRDefault="00476BF9" w:rsidP="00AA6840"/>
    <w:p w:rsidR="00476BF9" w:rsidRDefault="00476BF9" w:rsidP="007052A3"/>
    <w:p w:rsidR="00476BF9" w:rsidRPr="007052A3" w:rsidRDefault="00476BF9" w:rsidP="007052A3">
      <w:pPr>
        <w:tabs>
          <w:tab w:val="left" w:pos="7567"/>
        </w:tabs>
      </w:pPr>
      <w:r>
        <w:tab/>
      </w:r>
    </w:p>
    <w:p w:rsidR="00476BF9" w:rsidRDefault="00476BF9" w:rsidP="00FA2937">
      <w:pPr>
        <w:pStyle w:val="1"/>
      </w:pPr>
      <w:bookmarkStart w:id="18" w:name="_Toc337630761"/>
      <w:r>
        <w:lastRenderedPageBreak/>
        <w:t>A</w:t>
      </w:r>
      <w:r w:rsidRPr="000D6210">
        <w:t>ppendix</w:t>
      </w:r>
      <w:bookmarkEnd w:id="18"/>
    </w:p>
    <w:p w:rsidR="00476BF9" w:rsidRDefault="00476BF9" w:rsidP="00CD3460">
      <w:pPr>
        <w:pStyle w:val="2"/>
      </w:pPr>
      <w:bookmarkStart w:id="19" w:name="_Toc337630762"/>
      <w:r>
        <w:t xml:space="preserve">File used for </w:t>
      </w:r>
      <w:proofErr w:type="spellStart"/>
      <w:r>
        <w:t>iTOL</w:t>
      </w:r>
      <w:bookmarkEnd w:id="19"/>
      <w:proofErr w:type="spellEnd"/>
    </w:p>
    <w:p w:rsidR="00476BF9" w:rsidRDefault="00476BF9" w:rsidP="00CD3460">
      <w:pPr>
        <w:pStyle w:val="3"/>
      </w:pPr>
      <w:bookmarkStart w:id="20" w:name="_Toc337630763"/>
      <w:r>
        <w:t>Tree file</w:t>
      </w:r>
      <w:bookmarkEnd w:id="20"/>
    </w:p>
    <w:p w:rsidR="00476BF9" w:rsidRPr="00CD3460" w:rsidRDefault="00476BF9" w:rsidP="00CD3460">
      <w:r w:rsidRPr="00A21980">
        <w:t>((((((Desulfuromonas),(Pelobacter),(Geobacter,Geoalkalibacter)),((Bdellovibrio,Bacteriovorax),(Bacteriovorax)),((Desulfobacula,Desulfococcus,Desulfobacterium,Desulfobacter),(Desulfoarculus)),(((Myxococcus),(Cystobacter)),((Chondromyces)),Enhygromyxa,((Polyangium))),((Desulfovibrio)),((Thermodesulforhabdus,Desulforhabdus,Syntrophobacter),(Syntrophus)),((Desulfurella))),(((Pseudomonas),(Acinetobacter,Moraxella,Psychrobacter)),((Stenotrophomonas,Panacagrimonas,Dyella,Lysobacter,Nevskia,Xylella,Xanthomonas)),((Vibrio)),((Halomonas,((Portiera)),Chromohalobacter),Marinomonas,Oceanospirillum,Neptunomonas),((Pectobacterium,Citrobacter,Sodalis,Serratia,Escherichia,Buchnera,Rahnella,Buttiauxella,Photorhabdus,(Saintpaul),Klebsiella,Providencia,Pantoea,Arsenophonus,Enterobacter)),((Microbulbifer,Marinobacter,Glaciecola,Alteromonas),(Pseudoalteromonas),(Shewanella),(Colwellia),(Psychromonas)),((Dichelobacter)),((Legionella),(Coxiella,Rickettsiella)),((Halothiobacillus),(Natronocella,Thioalkalivibrio,Alkalilimnicola,Halorhodospira,Aquasalina),(Allochromatium,Chromatium,Thiocapsa,Thiorhodococcus)),((Methylocaldum,Methylobacter,Methylococcus)),symbionts,((Pasteurella,Gallibacterium,Haemophilus,Mannheimia)),((Methylophaga,Thiomicrospira),(Thioploca,Thiothrix,Beggiatoa),(Francisella)),((Succinimonas),(Aeromonas,Zobellella)),Nitrincola,((Acidithiobacillus)),Solimonas,Riesia,Methylonatronum),(((Burkholderia,Ralstonia),(Hydrogenophaga,Variovorax,Rhodoferax,Acidovorax,Diaphorobacter,Comamonas,Polaromonas,Delftia),(Herbaspirillum,Janthinobacterium,Collimonas),Rubrivivax,(Bordetella,Achromobacter,Taylorella),Leptothrix,Thiomonas,Mitsuaria),((Sterolibacterium,Garrityella,Thauera)),((Nitrosospira,Nitrosomonas)),((Neisseria,Iodobacter,Paludimonas,Chromobacterium,Laribacter)),((Methylophilus,Methylobacillus))),(((Sphingomonas,Kaistobacter,Sphingobium,Zymomonas),(Erythrobacter)),((Nitrobacter,Afipia,Bradyrhizobium),(Hyphomicrobium,Devosia),(Mesorhizobium),(Azorhizobium),(Methylobacterium,Microvirga,Roseomonas),(Rhizobium,Liberibacter,(Rhizobium),Agrobacterium),Kaistina,(Methylocystis),(Chelatococcus)),(Rhodocista,Magnetospirillum,Azospirillum),(Stella,Acetobacter)),((Kopriimonas)),(Odyssella,((Rickettsia)),(Anaplasma),Holosporaceae),((Roseinatronobacter,Rhodobacter,Paracoccus),(Maricaulis))),(((Sulfurospirillum,Campylobacter,Arcobacter),(Helicobacter,Sulfurimonas)),Nitratiruptor,Sulfurovum),Magnetococcus),(((Streptococcus,Lactococcus),Weissella,(Carnobacterium,Alkalibacterium,Marinilactibacillus),(Lactobacillus,Pediococcus),(Enterococcus),(Aerococcus,Globicatella,Facklamia),(Oscillospira),Leuconostoc),((Bacillus,Geobacillus,Exiguobacterium,Anoxybacillus,Lysinibacillus,Lentibacillus),(Paenibacillus,Brevibacillus),Gemella,Staphylococcus,(Sulfobacillus,Alicyclobacillus),(Sporolactobacillus),Salinicoccus,(Listeria),(Planifilum),Macrococcus),(((Clostridium,Faecalibacterium,Alkaliphilus,Tepidimicrobium,Geosporobacter,Tindallia,Acetivibrio,Caloramator,Dorea,Gracilibacter),(Peptoniphilus,Sporanaerobacter,Peptostreptococcus,Sedimentibacter,Anaerococcus),(Schwartzia,Megasphaera,Acidaminococcus,Selenomonas,Anaeroglobus,Dialister,Veillonella,Sporomusa,Thermosinus),(Acidaminococcus),Epulopiscium,(Pelotomaculum,Desulfotomaculum,Carboxydothermus,Desulfosporosinus,Cryptanaerobacter,Desulfitobacterium,Peptococcus,Dehalobacter),(Eubacterium,Mogibacterium,Pseudoramibacter,Acetobacterium),(Roseburia,Dorea,Ruminococcus,Butyrivibrio,Anaerostipes,Lachnospira,Coprococcus,Pseudobutyrivibrio,Lachnobacterium,Sporobacterium),Heliobacteriaceae,Natronoanaerobium,(Ruminococcus),(</w:t>
      </w:r>
      <w:r w:rsidRPr="00A21980">
        <w:lastRenderedPageBreak/>
        <w:t>Thermaerobacter),(Syntrophomonas,Thermaerobacter,Syntrophospora,Caldicellulosiruptor),(Oscillibacter)),(((Moorella),Thermoanaerobacter,Thermovenabulum,Thermosediminibacter,Thermoanaerobacterium)),((Halanaerobium)),((Natranaerobius))),(((Erysipelothrix,Bulleidia)),((Acholeplasma)),((Spiroplasma)),(Mycoplasma,Ureaplasma))),(((((Tetrasphaera,II),(Arthrobacter,Micrococcus),(Pseudoclavibacter,Microbacterium,Curtobacterium,Cryocola),(Isoptericola),(Cellulomonas),(Brevibacterium),(Brachybacterium)),((Mycobacterium),(Corynebacterium),(Rhodococcus)),((Actinokineospora,Lechevalieria,Lentzea),(Saccharomonospora,Saccharopolyspora)),((Actinomyces,Arcanobacterium)),((Streptomyces,Parastreptomyces,Streptacidiphilus)),((Friedmanniella,Pimelobacter,Propionicimonas),(Propionibacterium,Brooklawnia)),((Salinispora,Micromonospora,Longispora)),((Glycomyces)),((Thermomonospora,Actinocorallia),(Streptomonospora,Nocardiopsis)),((Acidothermus),(Frankia))),((Bifidobacterium))),((((Denitrobacterium,Atopobium,Collinsella,Eggerthella,Olsenella,Coriobacterium)))),Microthrix,(((Rubrobacterineae,(Rubrobacter),(Thermoleophilum)),Rubrobacterales)),Acidimicrobidae,Symbiobacterium),((((Paraprevotella),(Porphyromonadaceae,Parabacteroides),(Bacteroides),(Alistipes))),(((Polaribacter,Flavobacterium,Capnocytophaga,Chryseobacterium,Empedobacter,Wautersiella,Leptobacterium,Pibocella,Zobellia,Psychroserpens,Galbibacter,Tenacibaculum,Gelidibacter,Coccinistipes,Cellulophaga),(Owenweeksia))),(((Cytophaga,Marinicola,Flexibacter,Hongiella,Sporocytophaga,Arcicella),(Sphingobacterium,Pedobacter,Sphingoterrabacterium),(Lewinella,Saprospira),(Chitinophaga),(Sediminibacterium),(Rhodothermus),(Persicobacter))),((Prevotella),(Bacteroides),(Tannerella,Parabacteroides,Porphyromonas,Dysgonomonas,Barnesiella,Paludibacter),(Alistipes,Ruminofilibacter)),Niastella),(((Leptotrichia,Streptobacillus,Fusobacterium,Ilyobacter),(Cetobacterium)),((Fusobacterium))),(((Holophaga)),(((Solibacter)))),(((Anabaena)),(Synechococcus,Cyanobium),((Prochlorococcus)),(Limnothrix,Leptolyngbya,Microcoleus)),(((Spirochaeta,Treponema),Sphaerochaeta,(Leptospira))),((((Chlorobaculum,(Pelodictyon,Chlorobium))))),(((Roseiflexus,Chloroflexus)),(Dehalococcoides),((Herpetosiphon))),Ferribacter,Gulbenkianus,(((((Meiothermus))))),((Desulfurobacterium)),((((Pirellula,Isosphaera,Rhodopirellula),Brocadia),Planctomycetacia)),(((Gemmatimonas))),(((Mucispirillum))),(Spartobacteria),Thermolithobacter,Antarctic,(((Thermodesulfovibrio,Nitrospira))),(((Thermotoga))),((((Phytoplasma)))),((((Ktedobacter))),Ktedobacteria),Tammella,Fervidomicrobium,(((Thermodesulfatator)))),(((Pyrenomonas)),(((((((Calyptogena))))))),(((((((Polytrichum))),((((Physcomitrella))))),((((((((((Cuscuta)))),(((((Lactuca))))))),((Platanus))))),(((((Angiopteris)))),((((Equisetum)))))))),((((Auxenochlorella,Chlorella))))),((((Palmaria)),((Ceramium)),((Paralemanea)))),(((Lepocinclis,Monomorphina))),((((((Thalassiosira))),(((Chaetoceros))))))),((vectors)),(((((Picrophilus))),(((Archaeoglobus))),(((Methanopyrus))))));</w:t>
      </w:r>
    </w:p>
    <w:p w:rsidR="00476BF9" w:rsidRPr="00FA2937" w:rsidRDefault="00476BF9" w:rsidP="00CD3460">
      <w:pPr>
        <w:pStyle w:val="3"/>
      </w:pPr>
      <w:bookmarkStart w:id="21" w:name="_Toc337630764"/>
      <w:r>
        <w:t>Dataset file</w:t>
      </w:r>
      <w:bookmarkEnd w:id="21"/>
    </w:p>
    <w:p w:rsidR="00476BF9" w:rsidRDefault="00476BF9" w:rsidP="004F03A6">
      <w:proofErr w:type="spellStart"/>
      <w:r>
        <w:t>LABELS,Decayed</w:t>
      </w:r>
      <w:proofErr w:type="spellEnd"/>
      <w:r>
        <w:t xml:space="preserve"> Saliva Sample 1,Decayed Saliva Sample 2,Healthy Saliva Sample 1,Healthy Saliva Sample 2,</w:t>
      </w:r>
    </w:p>
    <w:p w:rsidR="00476BF9" w:rsidRDefault="00476BF9" w:rsidP="004F03A6">
      <w:r>
        <w:t>COLORS,#F082B2,#0057AE,#006E28,#F2BA88,</w:t>
      </w:r>
    </w:p>
    <w:p w:rsidR="00476BF9" w:rsidRDefault="00476BF9" w:rsidP="004F03A6">
      <w:r>
        <w:t>Geobacteraceae|Archaeoglobus,R50,17107,6467,2406,2118</w:t>
      </w:r>
    </w:p>
    <w:p w:rsidR="00476BF9" w:rsidRDefault="00476BF9" w:rsidP="004F03A6">
      <w:r>
        <w:t>Geobacteraceae|Thermodesulfatator,R1000,16545,6436,2355,2096</w:t>
      </w:r>
    </w:p>
    <w:p w:rsidR="00476BF9" w:rsidRDefault="00476BF9" w:rsidP="004F03A6">
      <w:r>
        <w:t>Geobacteraceae|Nitratiruptor,R1000,1908,921,1288,1064</w:t>
      </w:r>
    </w:p>
    <w:p w:rsidR="00476BF9" w:rsidRDefault="00476BF9" w:rsidP="004F03A6">
      <w:r>
        <w:t>Geobacteraceae|Desulfoarculus,R1000,126,174,267,51</w:t>
      </w:r>
    </w:p>
    <w:p w:rsidR="00476BF9" w:rsidRDefault="00476BF9" w:rsidP="004F03A6">
      <w:r>
        <w:t>Desulfuromonas|Geobacteraceae,R1000,53,106,191,30</w:t>
      </w:r>
    </w:p>
    <w:p w:rsidR="00476BF9" w:rsidRDefault="00476BF9" w:rsidP="004F03A6">
      <w:r>
        <w:t>Desulfuromonas,R1000,20,12,0,0</w:t>
      </w:r>
    </w:p>
    <w:p w:rsidR="00476BF9" w:rsidRDefault="00476BF9" w:rsidP="004F03A6">
      <w:r>
        <w:t>Pelobacter,R1000,18,58,161,13</w:t>
      </w:r>
    </w:p>
    <w:p w:rsidR="00476BF9" w:rsidRDefault="00476BF9" w:rsidP="004F03A6">
      <w:r>
        <w:t>Geobacter|Geoalkalibacter,R1000,15,36,30,17</w:t>
      </w:r>
    </w:p>
    <w:p w:rsidR="00476BF9" w:rsidRDefault="00476BF9" w:rsidP="004F03A6">
      <w:r>
        <w:lastRenderedPageBreak/>
        <w:t>Geobacter,R1000,14,32,30,17</w:t>
      </w:r>
    </w:p>
    <w:p w:rsidR="00476BF9" w:rsidRDefault="00476BF9" w:rsidP="004F03A6">
      <w:r>
        <w:t>Geoalkalibacter,R1000,1,4,0,0</w:t>
      </w:r>
    </w:p>
    <w:p w:rsidR="00476BF9" w:rsidRDefault="00476BF9" w:rsidP="004F03A6">
      <w:r>
        <w:t>Bdellovibrio|Bacteriovoracaceae,R1000,16,22,15,2</w:t>
      </w:r>
    </w:p>
    <w:p w:rsidR="00476BF9" w:rsidRDefault="00476BF9" w:rsidP="004F03A6">
      <w:r>
        <w:t>Bdellovibrio|Bacteriovorax,R1000,15,21,15,2</w:t>
      </w:r>
    </w:p>
    <w:p w:rsidR="00476BF9" w:rsidRDefault="00476BF9" w:rsidP="004F03A6">
      <w:r>
        <w:t>Bdellovibrio,R1000,14,18,11,2</w:t>
      </w:r>
    </w:p>
    <w:p w:rsidR="00476BF9" w:rsidRDefault="00476BF9" w:rsidP="004F03A6">
      <w:r>
        <w:t>Bacteriovorax,R1000,1,3,4,0</w:t>
      </w:r>
    </w:p>
    <w:p w:rsidR="00476BF9" w:rsidRDefault="00476BF9" w:rsidP="004F03A6">
      <w:r>
        <w:t>Bacteriovoracaceae,R1000,1,1,0,0</w:t>
      </w:r>
    </w:p>
    <w:p w:rsidR="00476BF9" w:rsidRDefault="00476BF9" w:rsidP="004F03A6">
      <w:r>
        <w:t>Desulfobacula|Desulfoarculus,R1000,7,3,0,0</w:t>
      </w:r>
    </w:p>
    <w:p w:rsidR="00476BF9" w:rsidRDefault="00476BF9" w:rsidP="004F03A6">
      <w:r>
        <w:t>Desulfobacula|Desulfobacterium,R1000,5,1,0,0</w:t>
      </w:r>
    </w:p>
    <w:p w:rsidR="00476BF9" w:rsidRDefault="00476BF9" w:rsidP="004F03A6">
      <w:r>
        <w:t>Desulfobacula,R1000,2,0,0,0</w:t>
      </w:r>
    </w:p>
    <w:p w:rsidR="00476BF9" w:rsidRDefault="00476BF9" w:rsidP="004F03A6">
      <w:r>
        <w:t>Desulfococcus,R1000,1,0,0,0</w:t>
      </w:r>
    </w:p>
    <w:p w:rsidR="00476BF9" w:rsidRDefault="00476BF9" w:rsidP="004F03A6">
      <w:r>
        <w:t>Desulfobacterium,R1000,2,0,0,0</w:t>
      </w:r>
    </w:p>
    <w:p w:rsidR="00476BF9" w:rsidRDefault="00476BF9" w:rsidP="004F03A6">
      <w:r>
        <w:t>Desulfobacter,R1000,0,1,0,0</w:t>
      </w:r>
    </w:p>
    <w:p w:rsidR="00476BF9" w:rsidRDefault="00476BF9" w:rsidP="004F03A6">
      <w:r>
        <w:t>Desulfoarculus,R1000,2,2,0,0</w:t>
      </w:r>
    </w:p>
    <w:p w:rsidR="00476BF9" w:rsidRDefault="00476BF9" w:rsidP="004F03A6">
      <w:r>
        <w:t>Myxococcus|Polyangium,R1000,22,10,8,4</w:t>
      </w:r>
    </w:p>
    <w:p w:rsidR="00476BF9" w:rsidRDefault="00476BF9" w:rsidP="004F03A6">
      <w:r>
        <w:t>Myxococcus|Cystobacter,R1000,9,9,7,2</w:t>
      </w:r>
    </w:p>
    <w:p w:rsidR="00476BF9" w:rsidRDefault="00476BF9" w:rsidP="004F03A6">
      <w:r>
        <w:t>Myxococcus,R1000,9,8,6,2</w:t>
      </w:r>
    </w:p>
    <w:p w:rsidR="00476BF9" w:rsidRDefault="00476BF9" w:rsidP="004F03A6">
      <w:r>
        <w:t>Cystobacter,R1000,0,1,1,0</w:t>
      </w:r>
    </w:p>
    <w:p w:rsidR="00476BF9" w:rsidRDefault="00476BF9" w:rsidP="004F03A6">
      <w:r>
        <w:t>Chondromyces,R1000,1,0,0,0</w:t>
      </w:r>
    </w:p>
    <w:p w:rsidR="00476BF9" w:rsidRDefault="00476BF9" w:rsidP="004F03A6">
      <w:r>
        <w:t>Enhygromyxa,R1000,5,0,0,0</w:t>
      </w:r>
    </w:p>
    <w:p w:rsidR="00476BF9" w:rsidRDefault="00476BF9" w:rsidP="004F03A6">
      <w:r>
        <w:t>Polyangium,R1000,0,1,1,2</w:t>
      </w:r>
    </w:p>
    <w:p w:rsidR="00476BF9" w:rsidRDefault="00476BF9" w:rsidP="004F03A6">
      <w:r>
        <w:t>Desulfovibrio,R1000,8,5,1,2</w:t>
      </w:r>
    </w:p>
    <w:p w:rsidR="00476BF9" w:rsidRDefault="00476BF9" w:rsidP="004F03A6">
      <w:r>
        <w:t>Thermodesulforhabdus|Syntrophus,R1000,1,4,0,0</w:t>
      </w:r>
    </w:p>
    <w:p w:rsidR="00476BF9" w:rsidRDefault="00476BF9" w:rsidP="004F03A6">
      <w:r>
        <w:t>Thermodesulforhabdus|Syntrophobacter,R1000,1,2,0,0</w:t>
      </w:r>
    </w:p>
    <w:p w:rsidR="00476BF9" w:rsidRDefault="00476BF9" w:rsidP="004F03A6">
      <w:r>
        <w:t>Thermodesulforhabdus,R1000,1,0,0,0</w:t>
      </w:r>
    </w:p>
    <w:p w:rsidR="00476BF9" w:rsidRDefault="00476BF9" w:rsidP="004F03A6">
      <w:r>
        <w:t>Desulforhabdus,R1000,0,1,0,0</w:t>
      </w:r>
    </w:p>
    <w:p w:rsidR="00476BF9" w:rsidRDefault="00476BF9" w:rsidP="004F03A6">
      <w:r>
        <w:t>Syntrophobacter,R1000,0,1,0,0</w:t>
      </w:r>
    </w:p>
    <w:p w:rsidR="00476BF9" w:rsidRDefault="00476BF9" w:rsidP="004F03A6">
      <w:r>
        <w:t>Syntrophus,R1000,0,2,0,0</w:t>
      </w:r>
    </w:p>
    <w:p w:rsidR="00476BF9" w:rsidRDefault="00476BF9" w:rsidP="004F03A6">
      <w:r>
        <w:t>Desulfurella,R1000,0,6,3,0</w:t>
      </w:r>
    </w:p>
    <w:p w:rsidR="00476BF9" w:rsidRDefault="00476BF9" w:rsidP="004F03A6">
      <w:r>
        <w:t>Pseudomonas|Methylonatronum,R1000,957,430,520,421</w:t>
      </w:r>
    </w:p>
    <w:p w:rsidR="00476BF9" w:rsidRDefault="00476BF9" w:rsidP="004F03A6">
      <w:r>
        <w:t>Pseudomonas|Psychrobacter,R1000,266,187,272,113</w:t>
      </w:r>
    </w:p>
    <w:p w:rsidR="00476BF9" w:rsidRDefault="00476BF9" w:rsidP="004F03A6">
      <w:r>
        <w:t>Pseudomonas,R1000,246,187,272,77</w:t>
      </w:r>
    </w:p>
    <w:p w:rsidR="00476BF9" w:rsidRDefault="00476BF9" w:rsidP="004F03A6">
      <w:r>
        <w:t>Moraxellaceae|Acinetobacter,R1000,20,36,0,0</w:t>
      </w:r>
    </w:p>
    <w:p w:rsidR="00476BF9" w:rsidRDefault="00476BF9" w:rsidP="004F03A6">
      <w:r>
        <w:t>Acinetobacter,R1000,20,4,0,0</w:t>
      </w:r>
    </w:p>
    <w:p w:rsidR="00476BF9" w:rsidRDefault="00476BF9" w:rsidP="004F03A6">
      <w:r>
        <w:t>Moraxella,R1000,0,0,0,26</w:t>
      </w:r>
    </w:p>
    <w:p w:rsidR="00476BF9" w:rsidRDefault="00476BF9" w:rsidP="004F03A6">
      <w:r>
        <w:t>Psychrobacter,R1000,0,0,0,6</w:t>
      </w:r>
    </w:p>
    <w:p w:rsidR="00476BF9" w:rsidRDefault="00476BF9" w:rsidP="004F03A6">
      <w:r>
        <w:t>Stenotrophomonas|Panacagrimonas,R1000,57,21,46,10</w:t>
      </w:r>
    </w:p>
    <w:p w:rsidR="00476BF9" w:rsidRDefault="00476BF9" w:rsidP="004F03A6">
      <w:r>
        <w:t>Stenotrophomonas,R1000,39,6,15,1</w:t>
      </w:r>
    </w:p>
    <w:p w:rsidR="00476BF9" w:rsidRDefault="00476BF9" w:rsidP="004F03A6">
      <w:r>
        <w:t>Panacagrimonas,R1000,3,0,0,0</w:t>
      </w:r>
    </w:p>
    <w:p w:rsidR="00476BF9" w:rsidRDefault="00476BF9" w:rsidP="004F03A6">
      <w:r>
        <w:t>Dyella,R1000,9,1,0,0</w:t>
      </w:r>
    </w:p>
    <w:p w:rsidR="00476BF9" w:rsidRDefault="00476BF9" w:rsidP="004F03A6">
      <w:r>
        <w:t>Lysobacter,R1000,1,1,22,1</w:t>
      </w:r>
    </w:p>
    <w:p w:rsidR="00476BF9" w:rsidRDefault="00476BF9" w:rsidP="004F03A6">
      <w:r>
        <w:t>Nevskia,R1000,2,4,9,6</w:t>
      </w:r>
    </w:p>
    <w:p w:rsidR="00476BF9" w:rsidRDefault="00476BF9" w:rsidP="004F03A6">
      <w:r>
        <w:t>Xylella,R1000,3,0,0,0</w:t>
      </w:r>
    </w:p>
    <w:p w:rsidR="00476BF9" w:rsidRDefault="00476BF9" w:rsidP="004F03A6">
      <w:r>
        <w:t>Xanthomonas,R1000,0,10,1,0</w:t>
      </w:r>
    </w:p>
    <w:p w:rsidR="00476BF9" w:rsidRDefault="00476BF9" w:rsidP="004F03A6">
      <w:r>
        <w:lastRenderedPageBreak/>
        <w:t>Vibrio,R1000,87,9,6,17</w:t>
      </w:r>
    </w:p>
    <w:p w:rsidR="00476BF9" w:rsidRDefault="00476BF9" w:rsidP="004F03A6">
      <w:r>
        <w:t>Halomonas|Neptunomonas,R1000,31,9,16,18</w:t>
      </w:r>
    </w:p>
    <w:p w:rsidR="00476BF9" w:rsidRDefault="00476BF9" w:rsidP="004F03A6">
      <w:r>
        <w:t>Halomonas|Portiera,R1000,20,1,7,0</w:t>
      </w:r>
    </w:p>
    <w:p w:rsidR="00476BF9" w:rsidRDefault="00476BF9" w:rsidP="004F03A6">
      <w:r>
        <w:t>Halomonas,R1000,19,1,6,0</w:t>
      </w:r>
    </w:p>
    <w:p w:rsidR="00476BF9" w:rsidRDefault="00476BF9" w:rsidP="004F03A6">
      <w:r>
        <w:t>Portiera,R1000,1,0,0,0</w:t>
      </w:r>
    </w:p>
    <w:p w:rsidR="00476BF9" w:rsidRDefault="00476BF9" w:rsidP="004F03A6">
      <w:r>
        <w:t>Chromohalobacter,R1000,0,0,0,1</w:t>
      </w:r>
    </w:p>
    <w:p w:rsidR="00476BF9" w:rsidRDefault="00476BF9" w:rsidP="004F03A6">
      <w:r>
        <w:t>Marinomonas,R1000,4,1,0,0</w:t>
      </w:r>
    </w:p>
    <w:p w:rsidR="00476BF9" w:rsidRDefault="00476BF9" w:rsidP="004F03A6">
      <w:r>
        <w:t>Oceanospirillum,R1000,3,7,16,10</w:t>
      </w:r>
    </w:p>
    <w:p w:rsidR="00476BF9" w:rsidRDefault="00476BF9" w:rsidP="004F03A6">
      <w:r>
        <w:t>Neptunomonas,R1000,4,1,0,0</w:t>
      </w:r>
    </w:p>
    <w:p w:rsidR="00476BF9" w:rsidRDefault="00476BF9" w:rsidP="004F03A6">
      <w:r>
        <w:t>Pectobacterium|Citrobacter,R1000,159,17,10,24</w:t>
      </w:r>
    </w:p>
    <w:p w:rsidR="00476BF9" w:rsidRDefault="00476BF9" w:rsidP="004F03A6">
      <w:r>
        <w:t>Pectobacterium,R1000,31,2,1,9</w:t>
      </w:r>
    </w:p>
    <w:p w:rsidR="00476BF9" w:rsidRDefault="00476BF9" w:rsidP="004F03A6">
      <w:r>
        <w:t>Citrobacter,R1000,52,3,3,1</w:t>
      </w:r>
    </w:p>
    <w:p w:rsidR="00476BF9" w:rsidRDefault="00476BF9" w:rsidP="004F03A6">
      <w:r>
        <w:t>Sodalis,R1000,6,1,0,0</w:t>
      </w:r>
    </w:p>
    <w:p w:rsidR="00476BF9" w:rsidRDefault="00476BF9" w:rsidP="004F03A6">
      <w:r>
        <w:t>Serratia,R1000,10,3,6,0</w:t>
      </w:r>
    </w:p>
    <w:p w:rsidR="00476BF9" w:rsidRDefault="00476BF9" w:rsidP="004F03A6">
      <w:r>
        <w:t>Escherichia,R1000,26,3,1,2</w:t>
      </w:r>
    </w:p>
    <w:p w:rsidR="00476BF9" w:rsidRDefault="00476BF9" w:rsidP="004F03A6">
      <w:r>
        <w:t>Buchnera,R1000,5,0,0,0</w:t>
      </w:r>
    </w:p>
    <w:p w:rsidR="00476BF9" w:rsidRDefault="00476BF9" w:rsidP="004F03A6">
      <w:r>
        <w:t>Rahnella,R1000,2,0,0,0</w:t>
      </w:r>
    </w:p>
    <w:p w:rsidR="00476BF9" w:rsidRDefault="00476BF9" w:rsidP="004F03A6">
      <w:r>
        <w:t>Buttiauxella,R1000,14,0,0,0</w:t>
      </w:r>
    </w:p>
    <w:p w:rsidR="00476BF9" w:rsidRDefault="00476BF9" w:rsidP="004F03A6">
      <w:r>
        <w:t>Photorhabdus,R1000,1,0,0,0</w:t>
      </w:r>
    </w:p>
    <w:p w:rsidR="00476BF9" w:rsidRDefault="00476BF9" w:rsidP="004F03A6">
      <w:r>
        <w:t>Salmonella,R1000,8,0,0,0</w:t>
      </w:r>
    </w:p>
    <w:p w:rsidR="00476BF9" w:rsidRDefault="00476BF9" w:rsidP="004F03A6">
      <w:r>
        <w:t>Saintpaul,R1000,8,0,0,0</w:t>
      </w:r>
    </w:p>
    <w:p w:rsidR="00476BF9" w:rsidRDefault="00476BF9" w:rsidP="004F03A6">
      <w:r>
        <w:t>Klebsiella,R1000,2,0,0,0</w:t>
      </w:r>
    </w:p>
    <w:p w:rsidR="00476BF9" w:rsidRDefault="00476BF9" w:rsidP="004F03A6">
      <w:r>
        <w:t>Providencia,R1000,1,0,0,0</w:t>
      </w:r>
    </w:p>
    <w:p w:rsidR="00476BF9" w:rsidRDefault="00476BF9" w:rsidP="004F03A6">
      <w:r>
        <w:t>Pantoea,R1000,1,0,0,0</w:t>
      </w:r>
    </w:p>
    <w:p w:rsidR="00476BF9" w:rsidRDefault="00476BF9" w:rsidP="004F03A6">
      <w:r>
        <w:t>Arsenophonus,R1000,0,2,3,0</w:t>
      </w:r>
    </w:p>
    <w:p w:rsidR="00476BF9" w:rsidRDefault="00476BF9" w:rsidP="004F03A6">
      <w:r>
        <w:t>Enterobacter,R1000,0,0,1,1</w:t>
      </w:r>
    </w:p>
    <w:p w:rsidR="00476BF9" w:rsidRDefault="00476BF9" w:rsidP="004F03A6">
      <w:r>
        <w:t>Microbulbifer|Psychromonas,R1000,94,27,9,17</w:t>
      </w:r>
    </w:p>
    <w:p w:rsidR="00476BF9" w:rsidRDefault="00476BF9" w:rsidP="004F03A6">
      <w:r>
        <w:t>Microbulbifer|Glaciecola,R1000,6,2,2,0</w:t>
      </w:r>
    </w:p>
    <w:p w:rsidR="00476BF9" w:rsidRDefault="00476BF9" w:rsidP="004F03A6">
      <w:r>
        <w:t>Microbulbifer,R1000,3,2,0,0</w:t>
      </w:r>
    </w:p>
    <w:p w:rsidR="00476BF9" w:rsidRDefault="00476BF9" w:rsidP="004F03A6">
      <w:r>
        <w:t>Marinobacter,R1000,2,0,0,0</w:t>
      </w:r>
    </w:p>
    <w:p w:rsidR="00476BF9" w:rsidRDefault="00476BF9" w:rsidP="004F03A6">
      <w:r>
        <w:t>Glaciecola,R1000,1,0,0,0</w:t>
      </w:r>
    </w:p>
    <w:p w:rsidR="00476BF9" w:rsidRDefault="00476BF9" w:rsidP="004F03A6">
      <w:r>
        <w:t>Alteromonas,R1000,0,2,0,0</w:t>
      </w:r>
    </w:p>
    <w:p w:rsidR="00476BF9" w:rsidRDefault="00476BF9" w:rsidP="004F03A6">
      <w:r>
        <w:t>Pseudoalteromonas,R1000,19,21,7,9</w:t>
      </w:r>
    </w:p>
    <w:p w:rsidR="00476BF9" w:rsidRDefault="00476BF9" w:rsidP="004F03A6">
      <w:r>
        <w:t>Shewanella,R1000,49,3,2,5</w:t>
      </w:r>
    </w:p>
    <w:p w:rsidR="00476BF9" w:rsidRDefault="00476BF9" w:rsidP="004F03A6">
      <w:r>
        <w:t>Colwellia,R1000,19,1,1,0</w:t>
      </w:r>
    </w:p>
    <w:p w:rsidR="00476BF9" w:rsidRDefault="00476BF9" w:rsidP="004F03A6">
      <w:r>
        <w:t>Psychromonas,R1000,1,0,0,0</w:t>
      </w:r>
    </w:p>
    <w:p w:rsidR="00476BF9" w:rsidRDefault="00476BF9" w:rsidP="004F03A6">
      <w:r>
        <w:t>Dichelobacter,R1000,3,3,0,0</w:t>
      </w:r>
    </w:p>
    <w:p w:rsidR="00476BF9" w:rsidRDefault="00476BF9" w:rsidP="004F03A6">
      <w:r>
        <w:t>Legionella|Coxiella,R1000,34,26,6,23</w:t>
      </w:r>
    </w:p>
    <w:p w:rsidR="00476BF9" w:rsidRDefault="00476BF9" w:rsidP="004F03A6">
      <w:r>
        <w:t>Legionella,R1000,12,1,3,0</w:t>
      </w:r>
    </w:p>
    <w:p w:rsidR="00476BF9" w:rsidRDefault="00476BF9" w:rsidP="004F03A6">
      <w:r>
        <w:t>Coxiella|Rickettsiella,R1000,7,5,3,8</w:t>
      </w:r>
    </w:p>
    <w:p w:rsidR="00476BF9" w:rsidRDefault="00476BF9" w:rsidP="004F03A6">
      <w:r>
        <w:t>Coxiella,R1000,2,3,0,0</w:t>
      </w:r>
    </w:p>
    <w:p w:rsidR="00476BF9" w:rsidRDefault="00476BF9" w:rsidP="004F03A6">
      <w:r>
        <w:t>Rickettsiella,R1000,5,5,3,5</w:t>
      </w:r>
    </w:p>
    <w:p w:rsidR="00476BF9" w:rsidRDefault="00476BF9" w:rsidP="004F03A6">
      <w:r>
        <w:t>Halothiobacillus|Natronocella,R1000,32,13,55,12</w:t>
      </w:r>
    </w:p>
    <w:p w:rsidR="00476BF9" w:rsidRDefault="00476BF9" w:rsidP="004F03A6">
      <w:r>
        <w:t>Halothiobacillus,R1000,5,0,0,0</w:t>
      </w:r>
    </w:p>
    <w:p w:rsidR="00476BF9" w:rsidRDefault="00476BF9" w:rsidP="004F03A6">
      <w:r>
        <w:lastRenderedPageBreak/>
        <w:t>Natronocella|Thioalkalivibrio,R1000,18,4,29,11</w:t>
      </w:r>
    </w:p>
    <w:p w:rsidR="00476BF9" w:rsidRDefault="00476BF9" w:rsidP="004F03A6">
      <w:r>
        <w:t>Natronocella,R1000,4,0,0,0</w:t>
      </w:r>
    </w:p>
    <w:p w:rsidR="00476BF9" w:rsidRDefault="00476BF9" w:rsidP="004F03A6">
      <w:r>
        <w:t>Thioalkalivibrio,R1000,9,2,0,0</w:t>
      </w:r>
    </w:p>
    <w:p w:rsidR="00476BF9" w:rsidRDefault="00476BF9" w:rsidP="004F03A6">
      <w:r>
        <w:t>Alkalilimnicola,R1000,4,3,29,8</w:t>
      </w:r>
    </w:p>
    <w:p w:rsidR="00476BF9" w:rsidRDefault="00476BF9" w:rsidP="004F03A6">
      <w:r>
        <w:t>Halorhodospira,R1000,1,0,0,0</w:t>
      </w:r>
    </w:p>
    <w:p w:rsidR="00476BF9" w:rsidRDefault="00476BF9" w:rsidP="004F03A6">
      <w:r>
        <w:t>Aquasalina,R1000,0,1,1,0</w:t>
      </w:r>
    </w:p>
    <w:p w:rsidR="00476BF9" w:rsidRDefault="00476BF9" w:rsidP="004F03A6">
      <w:r>
        <w:t>Allochromatium|Thiorhodococcus,R1000,9,9,26,1</w:t>
      </w:r>
    </w:p>
    <w:p w:rsidR="00476BF9" w:rsidRDefault="00476BF9" w:rsidP="004F03A6">
      <w:r>
        <w:t>Allochromatium,R1000,2,8,24,0</w:t>
      </w:r>
    </w:p>
    <w:p w:rsidR="00476BF9" w:rsidRDefault="00476BF9" w:rsidP="004F03A6">
      <w:r>
        <w:t>Chromatium,R1000,6,2,1,0</w:t>
      </w:r>
    </w:p>
    <w:p w:rsidR="00476BF9" w:rsidRDefault="00476BF9" w:rsidP="004F03A6">
      <w:r>
        <w:t>Thiocapsa,R1000,1,0,0,0</w:t>
      </w:r>
    </w:p>
    <w:p w:rsidR="00476BF9" w:rsidRDefault="00476BF9" w:rsidP="004F03A6">
      <w:r>
        <w:t>Thiorhodococcus,R1000,0,1,0,0</w:t>
      </w:r>
    </w:p>
    <w:p w:rsidR="00476BF9" w:rsidRDefault="00476BF9" w:rsidP="004F03A6">
      <w:r>
        <w:t>Methylocaldum|Methylobacter,R1000,6,5,38,15</w:t>
      </w:r>
    </w:p>
    <w:p w:rsidR="00476BF9" w:rsidRDefault="00476BF9" w:rsidP="004F03A6">
      <w:r>
        <w:t>Methylocaldum,R1000,1,1,1,0</w:t>
      </w:r>
    </w:p>
    <w:p w:rsidR="00476BF9" w:rsidRDefault="00476BF9" w:rsidP="004F03A6">
      <w:r>
        <w:t>Methylobacter,R1000,4,5,37,14</w:t>
      </w:r>
    </w:p>
    <w:p w:rsidR="00476BF9" w:rsidRDefault="00476BF9" w:rsidP="004F03A6">
      <w:r>
        <w:t>Methylococcus,R1000,1,0,0,0</w:t>
      </w:r>
    </w:p>
    <w:p w:rsidR="00476BF9" w:rsidRDefault="00476BF9" w:rsidP="004F03A6">
      <w:r>
        <w:t>symbionts,R1000,2,3,13,0</w:t>
      </w:r>
    </w:p>
    <w:p w:rsidR="00476BF9" w:rsidRDefault="00476BF9" w:rsidP="004F03A6">
      <w:r>
        <w:t>Pasteurella|Gallibacterium,R1000,47,62,2,101</w:t>
      </w:r>
    </w:p>
    <w:p w:rsidR="00476BF9" w:rsidRDefault="00476BF9" w:rsidP="004F03A6">
      <w:r>
        <w:t>Pasteurella,R1000,30,46,67,0</w:t>
      </w:r>
    </w:p>
    <w:p w:rsidR="00476BF9" w:rsidRDefault="00476BF9" w:rsidP="004F03A6">
      <w:r>
        <w:t>Gallibacterium,R1000,3,1,6,0</w:t>
      </w:r>
    </w:p>
    <w:p w:rsidR="00476BF9" w:rsidRDefault="00476BF9" w:rsidP="004F03A6">
      <w:r>
        <w:t>Haemophilus,R1000,5,13,0,0</w:t>
      </w:r>
    </w:p>
    <w:p w:rsidR="00476BF9" w:rsidRDefault="00476BF9" w:rsidP="004F03A6">
      <w:r>
        <w:t>Mannheimia,R1000,0,1,2,4</w:t>
      </w:r>
    </w:p>
    <w:p w:rsidR="00476BF9" w:rsidRDefault="00476BF9" w:rsidP="004F03A6">
      <w:r>
        <w:t>Methylophaga|Francisella,R1000,18,1,1,5</w:t>
      </w:r>
    </w:p>
    <w:p w:rsidR="00476BF9" w:rsidRDefault="00476BF9" w:rsidP="004F03A6">
      <w:r>
        <w:t>Methylophaga|Thiomicrospira,R1000,10,1,4,0</w:t>
      </w:r>
    </w:p>
    <w:p w:rsidR="00476BF9" w:rsidRDefault="00476BF9" w:rsidP="004F03A6">
      <w:r>
        <w:t>Methylophaga,R1000,10,3,0,0</w:t>
      </w:r>
    </w:p>
    <w:p w:rsidR="00476BF9" w:rsidRDefault="00476BF9" w:rsidP="004F03A6">
      <w:r>
        <w:t>Thiomicrospira,R1000,0,0,1,1</w:t>
      </w:r>
    </w:p>
    <w:p w:rsidR="00476BF9" w:rsidRDefault="00476BF9" w:rsidP="004F03A6">
      <w:r>
        <w:t>Thioploca|Thiothrix,R1000,7,1,0,0</w:t>
      </w:r>
    </w:p>
    <w:p w:rsidR="00476BF9" w:rsidRDefault="00476BF9" w:rsidP="004F03A6">
      <w:r>
        <w:t>Thioploca,R1000,1,1,0,0</w:t>
      </w:r>
    </w:p>
    <w:p w:rsidR="00476BF9" w:rsidRDefault="00476BF9" w:rsidP="004F03A6">
      <w:r>
        <w:t>Thiothrix,R1000,2,0,0,0</w:t>
      </w:r>
    </w:p>
    <w:p w:rsidR="00476BF9" w:rsidRDefault="00476BF9" w:rsidP="004F03A6">
      <w:r>
        <w:t>Beggiatoa,R1000,4,0,0,0</w:t>
      </w:r>
    </w:p>
    <w:p w:rsidR="00476BF9" w:rsidRDefault="00476BF9" w:rsidP="004F03A6">
      <w:r>
        <w:t>Francisella,R1000,1,1,0,0</w:t>
      </w:r>
    </w:p>
    <w:p w:rsidR="00476BF9" w:rsidRDefault="00476BF9" w:rsidP="004F03A6">
      <w:r>
        <w:t>Succinimonas|Aeromonas,R1000,44,25,1,11</w:t>
      </w:r>
    </w:p>
    <w:p w:rsidR="00476BF9" w:rsidRDefault="00476BF9" w:rsidP="004F03A6">
      <w:r>
        <w:t>Succinimonas,R1000,5,1,0,0</w:t>
      </w:r>
    </w:p>
    <w:p w:rsidR="00476BF9" w:rsidRDefault="00476BF9" w:rsidP="004F03A6">
      <w:r>
        <w:t>Aeromonas|Zobellella,R1000,39,24,1,11</w:t>
      </w:r>
    </w:p>
    <w:p w:rsidR="00476BF9" w:rsidRDefault="00476BF9" w:rsidP="004F03A6">
      <w:r>
        <w:t>Aeromonas,R1000,34,19,1,5</w:t>
      </w:r>
    </w:p>
    <w:p w:rsidR="00476BF9" w:rsidRDefault="00476BF9" w:rsidP="004F03A6">
      <w:r>
        <w:t>Zobellella,R1000,5,5,6,0</w:t>
      </w:r>
    </w:p>
    <w:p w:rsidR="00476BF9" w:rsidRDefault="00476BF9" w:rsidP="004F03A6">
      <w:r>
        <w:t>Nitrincola,R1000,1,0,0,0</w:t>
      </w:r>
    </w:p>
    <w:p w:rsidR="00476BF9" w:rsidRDefault="00476BF9" w:rsidP="004F03A6">
      <w:r>
        <w:t>Acidithiobacillus,R1000,19,14,0,0</w:t>
      </w:r>
    </w:p>
    <w:p w:rsidR="00476BF9" w:rsidRDefault="00476BF9" w:rsidP="004F03A6">
      <w:r>
        <w:t>Solimonas,R1000,1,0,0,0</w:t>
      </w:r>
    </w:p>
    <w:p w:rsidR="00476BF9" w:rsidRDefault="00476BF9" w:rsidP="004F03A6">
      <w:r>
        <w:t>Riesia,R1000,0,4,0,0</w:t>
      </w:r>
    </w:p>
    <w:p w:rsidR="00476BF9" w:rsidRDefault="00476BF9" w:rsidP="004F03A6">
      <w:r>
        <w:t>Methylonatronum,R1000,0,0,0,6</w:t>
      </w:r>
    </w:p>
    <w:p w:rsidR="00476BF9" w:rsidRDefault="00476BF9" w:rsidP="004F03A6">
      <w:r>
        <w:t>Ralstonia|Methylophilus,R1000,373,133,305,486</w:t>
      </w:r>
    </w:p>
    <w:p w:rsidR="00476BF9" w:rsidRDefault="00476BF9" w:rsidP="004F03A6">
      <w:r>
        <w:t>Ralstonia|Mitsuaria,R1000,126,76,212,82</w:t>
      </w:r>
    </w:p>
    <w:p w:rsidR="00476BF9" w:rsidRDefault="00476BF9" w:rsidP="004F03A6">
      <w:r>
        <w:t>Burkholderia|Ralstonia,R1000,42,51,205,67</w:t>
      </w:r>
    </w:p>
    <w:p w:rsidR="00476BF9" w:rsidRDefault="00476BF9" w:rsidP="004F03A6">
      <w:r>
        <w:t>Burkholderia,R1000,38,51,205,57</w:t>
      </w:r>
    </w:p>
    <w:p w:rsidR="00476BF9" w:rsidRDefault="00476BF9" w:rsidP="004F03A6">
      <w:r>
        <w:lastRenderedPageBreak/>
        <w:t>Ralstonia,R1000,4,10,0,0</w:t>
      </w:r>
    </w:p>
    <w:p w:rsidR="00476BF9" w:rsidRDefault="00476BF9" w:rsidP="004F03A6">
      <w:r>
        <w:t>Hydrogenophaga|Variovorax,R1000,59,13,3,0</w:t>
      </w:r>
    </w:p>
    <w:p w:rsidR="00476BF9" w:rsidRDefault="00476BF9" w:rsidP="004F03A6">
      <w:r>
        <w:t>Hydrogenophaga,R1000,6,1,1,0</w:t>
      </w:r>
    </w:p>
    <w:p w:rsidR="00476BF9" w:rsidRDefault="00476BF9" w:rsidP="004F03A6">
      <w:r>
        <w:t>Variovorax,R1000,27,1,1,0</w:t>
      </w:r>
    </w:p>
    <w:p w:rsidR="00476BF9" w:rsidRDefault="00476BF9" w:rsidP="004F03A6">
      <w:r>
        <w:t>Rhodoferax,R1000,2,0,0,0</w:t>
      </w:r>
    </w:p>
    <w:p w:rsidR="00476BF9" w:rsidRDefault="00476BF9" w:rsidP="004F03A6">
      <w:r>
        <w:t>Acidovorax,R1000,7,0,0,0</w:t>
      </w:r>
    </w:p>
    <w:p w:rsidR="00476BF9" w:rsidRDefault="00476BF9" w:rsidP="004F03A6">
      <w:r>
        <w:t>Diaphorobacter,R1000,8,0,0,0</w:t>
      </w:r>
    </w:p>
    <w:p w:rsidR="00476BF9" w:rsidRDefault="00476BF9" w:rsidP="004F03A6">
      <w:r>
        <w:t>Comamonas,R1000,6,11,1,0</w:t>
      </w:r>
    </w:p>
    <w:p w:rsidR="00476BF9" w:rsidRDefault="00476BF9" w:rsidP="004F03A6">
      <w:r>
        <w:t>Polaromonas,R1000,1,0,0,0</w:t>
      </w:r>
    </w:p>
    <w:p w:rsidR="00476BF9" w:rsidRDefault="00476BF9" w:rsidP="004F03A6">
      <w:r>
        <w:t>Delftia,R1000,2,0,0,0</w:t>
      </w:r>
    </w:p>
    <w:p w:rsidR="00476BF9" w:rsidRDefault="00476BF9" w:rsidP="004F03A6">
      <w:r>
        <w:t>Herbaspirillum|Janthinobacterium,R1000,3,3,4,0</w:t>
      </w:r>
    </w:p>
    <w:p w:rsidR="00476BF9" w:rsidRDefault="00476BF9" w:rsidP="004F03A6">
      <w:r>
        <w:t>Herbaspirillum,R1000,1,3,0,0</w:t>
      </w:r>
    </w:p>
    <w:p w:rsidR="00476BF9" w:rsidRDefault="00476BF9" w:rsidP="004F03A6">
      <w:r>
        <w:t>Janthinobacterium,R1000,1,3,1,0</w:t>
      </w:r>
    </w:p>
    <w:p w:rsidR="00476BF9" w:rsidRDefault="00476BF9" w:rsidP="004F03A6">
      <w:r>
        <w:t>Collimonas,R1000,1,0,0,0</w:t>
      </w:r>
    </w:p>
    <w:p w:rsidR="00476BF9" w:rsidRDefault="00476BF9" w:rsidP="004F03A6">
      <w:r>
        <w:t>Rubrivivax,R1000,9,3,1,2</w:t>
      </w:r>
    </w:p>
    <w:p w:rsidR="00476BF9" w:rsidRDefault="00476BF9" w:rsidP="004F03A6">
      <w:r>
        <w:t>Bordetella|Achromobacter,R1000,8,4,5,6</w:t>
      </w:r>
    </w:p>
    <w:p w:rsidR="00476BF9" w:rsidRDefault="00476BF9" w:rsidP="004F03A6">
      <w:r>
        <w:t>Bordetella,R1000,7,3,5,5</w:t>
      </w:r>
    </w:p>
    <w:p w:rsidR="00476BF9" w:rsidRDefault="00476BF9" w:rsidP="004F03A6">
      <w:r>
        <w:t>Achromobacter,R1000,1,1,0,0</w:t>
      </w:r>
    </w:p>
    <w:p w:rsidR="00476BF9" w:rsidRDefault="00476BF9" w:rsidP="004F03A6">
      <w:r>
        <w:t>Taylorella,R1000,0,0,0,1</w:t>
      </w:r>
    </w:p>
    <w:p w:rsidR="00476BF9" w:rsidRDefault="00476BF9" w:rsidP="004F03A6">
      <w:r>
        <w:t>Leptothrix,R1000,3,2,1,0</w:t>
      </w:r>
    </w:p>
    <w:p w:rsidR="00476BF9" w:rsidRDefault="00476BF9" w:rsidP="004F03A6">
      <w:r>
        <w:t>Thiomonas,R1000,1,0,0,0</w:t>
      </w:r>
    </w:p>
    <w:p w:rsidR="00476BF9" w:rsidRDefault="00476BF9" w:rsidP="004F03A6">
      <w:r>
        <w:t>Mitsuaria,R1000,1,0,0,0</w:t>
      </w:r>
    </w:p>
    <w:p w:rsidR="00476BF9" w:rsidRDefault="00476BF9" w:rsidP="004F03A6">
      <w:r>
        <w:t>Garrityella|Thauera,R1000,29,9,26,37</w:t>
      </w:r>
    </w:p>
    <w:p w:rsidR="00476BF9" w:rsidRDefault="00476BF9" w:rsidP="004F03A6">
      <w:r>
        <w:t>Sterolibacterium,R1000,13,4,26,13</w:t>
      </w:r>
    </w:p>
    <w:p w:rsidR="00476BF9" w:rsidRDefault="00476BF9" w:rsidP="004F03A6">
      <w:r>
        <w:t>Garrityella,R1000,1,0,0,0</w:t>
      </w:r>
    </w:p>
    <w:p w:rsidR="00476BF9" w:rsidRDefault="00476BF9" w:rsidP="004F03A6">
      <w:r>
        <w:t>Thauera,R1000,2,0,0,0</w:t>
      </w:r>
    </w:p>
    <w:p w:rsidR="00476BF9" w:rsidRDefault="00476BF9" w:rsidP="004F03A6">
      <w:r>
        <w:t>Nitrosospira|Nitrosomonas,R1000,6,6,27,14</w:t>
      </w:r>
    </w:p>
    <w:p w:rsidR="00476BF9" w:rsidRDefault="00476BF9" w:rsidP="004F03A6">
      <w:r>
        <w:t>Nitrosospira,R1000,3,5,27,8</w:t>
      </w:r>
    </w:p>
    <w:p w:rsidR="00476BF9" w:rsidRDefault="00476BF9" w:rsidP="004F03A6">
      <w:r>
        <w:t>Nitrosomonas,R1000,3,1,6,0</w:t>
      </w:r>
    </w:p>
    <w:p w:rsidR="00476BF9" w:rsidRDefault="00476BF9" w:rsidP="004F03A6">
      <w:r>
        <w:t>Neisseria|Laribacter,R1000,188,34,28,334</w:t>
      </w:r>
    </w:p>
    <w:p w:rsidR="00476BF9" w:rsidRDefault="00476BF9" w:rsidP="004F03A6">
      <w:r>
        <w:t>Neisseria,R1000,163,26,20,317</w:t>
      </w:r>
    </w:p>
    <w:p w:rsidR="00476BF9" w:rsidRDefault="00476BF9" w:rsidP="004F03A6">
      <w:r>
        <w:t>Iodobacter,R1000,13,8,7,13</w:t>
      </w:r>
    </w:p>
    <w:p w:rsidR="00476BF9" w:rsidRDefault="00476BF9" w:rsidP="004F03A6">
      <w:r>
        <w:t>Paludimonas,R1000,4,1,4,0</w:t>
      </w:r>
    </w:p>
    <w:p w:rsidR="00476BF9" w:rsidRDefault="00476BF9" w:rsidP="004F03A6">
      <w:r>
        <w:t>Chromobacterium,R1000,7,0,0,0</w:t>
      </w:r>
    </w:p>
    <w:p w:rsidR="00476BF9" w:rsidRDefault="00476BF9" w:rsidP="004F03A6">
      <w:r>
        <w:t>Laribacter,R1000,1,0,0,0</w:t>
      </w:r>
    </w:p>
    <w:p w:rsidR="00476BF9" w:rsidRDefault="00476BF9" w:rsidP="004F03A6">
      <w:r>
        <w:t>Methylophilus|Methylobacillus,R1000,3,1,3,0</w:t>
      </w:r>
    </w:p>
    <w:p w:rsidR="00476BF9" w:rsidRDefault="00476BF9" w:rsidP="004F03A6">
      <w:r>
        <w:t>Methylophilus,R1000,3,0,0,0</w:t>
      </w:r>
    </w:p>
    <w:p w:rsidR="00476BF9" w:rsidRDefault="00476BF9" w:rsidP="004F03A6">
      <w:r>
        <w:t>Methylobacillus,R1000,0,1,3,0</w:t>
      </w:r>
    </w:p>
    <w:p w:rsidR="00476BF9" w:rsidRDefault="00476BF9" w:rsidP="004F03A6">
      <w:r>
        <w:t>Sphingomonas|Maricaulis,R1000,187,122,190,72</w:t>
      </w:r>
    </w:p>
    <w:p w:rsidR="00476BF9" w:rsidRDefault="00476BF9" w:rsidP="004F03A6">
      <w:r>
        <w:t>Sphingomonas|Erythrobacter,R1000,25,17,60,12</w:t>
      </w:r>
    </w:p>
    <w:p w:rsidR="00476BF9" w:rsidRDefault="00476BF9" w:rsidP="004F03A6">
      <w:r>
        <w:t>Sphingomonas|Kaistobacter,R1000,21,17,60,11</w:t>
      </w:r>
    </w:p>
    <w:p w:rsidR="00476BF9" w:rsidRDefault="00476BF9" w:rsidP="004F03A6">
      <w:r>
        <w:t>Sphingomonas,R1000,17,17,53,11</w:t>
      </w:r>
    </w:p>
    <w:p w:rsidR="00476BF9" w:rsidRDefault="00476BF9" w:rsidP="004F03A6">
      <w:r>
        <w:t>Kaistobacter,R1000,1,7,0,0</w:t>
      </w:r>
    </w:p>
    <w:p w:rsidR="00476BF9" w:rsidRDefault="00476BF9" w:rsidP="004F03A6">
      <w:r>
        <w:t>Sphingobium,R1000,1,0,0,0</w:t>
      </w:r>
    </w:p>
    <w:p w:rsidR="00476BF9" w:rsidRDefault="00476BF9" w:rsidP="004F03A6">
      <w:r>
        <w:lastRenderedPageBreak/>
        <w:t>Zymomonas,R1000,2,0,0,0</w:t>
      </w:r>
    </w:p>
    <w:p w:rsidR="00476BF9" w:rsidRDefault="00476BF9" w:rsidP="004F03A6">
      <w:r>
        <w:t>Erythrobacter,R1000,4,1,0,0</w:t>
      </w:r>
    </w:p>
    <w:p w:rsidR="00476BF9" w:rsidRDefault="00476BF9" w:rsidP="004F03A6">
      <w:r>
        <w:t>Nitrobacter|Chelatococcus,R1000,45,39,70,30</w:t>
      </w:r>
    </w:p>
    <w:p w:rsidR="00476BF9" w:rsidRDefault="00476BF9" w:rsidP="004F03A6">
      <w:r>
        <w:t>Nitrobacter|Afipia,R1000,4,3,2,0</w:t>
      </w:r>
    </w:p>
    <w:p w:rsidR="00476BF9" w:rsidRDefault="00476BF9" w:rsidP="004F03A6">
      <w:r>
        <w:t>Nitrobacter,R1000,2,0,0,0</w:t>
      </w:r>
    </w:p>
    <w:p w:rsidR="00476BF9" w:rsidRDefault="00476BF9" w:rsidP="004F03A6">
      <w:r>
        <w:t>Afipia,R1000,2,3,1,0</w:t>
      </w:r>
    </w:p>
    <w:p w:rsidR="00476BF9" w:rsidRDefault="00476BF9" w:rsidP="004F03A6">
      <w:r>
        <w:t>Bradyrhizobium,R1000,0,0,1,0</w:t>
      </w:r>
    </w:p>
    <w:p w:rsidR="00476BF9" w:rsidRDefault="00476BF9" w:rsidP="004F03A6">
      <w:r>
        <w:t>Hyphomicrobium|Devosia,R1000,18,4,2,0</w:t>
      </w:r>
    </w:p>
    <w:p w:rsidR="00476BF9" w:rsidRDefault="00476BF9" w:rsidP="004F03A6">
      <w:r>
        <w:t>Hyphomicrobium,R1000,16,2,0,0</w:t>
      </w:r>
    </w:p>
    <w:p w:rsidR="00476BF9" w:rsidRDefault="00476BF9" w:rsidP="004F03A6">
      <w:r>
        <w:t>Devosia,R1000,2,4,0,0</w:t>
      </w:r>
    </w:p>
    <w:p w:rsidR="00476BF9" w:rsidRDefault="00476BF9" w:rsidP="004F03A6">
      <w:r>
        <w:t>Mesorhizobium,R1000,3,16,48,23</w:t>
      </w:r>
    </w:p>
    <w:p w:rsidR="00476BF9" w:rsidRDefault="00476BF9" w:rsidP="004F03A6">
      <w:r>
        <w:t>Azorhizobium,R1000,2,12,17,1</w:t>
      </w:r>
    </w:p>
    <w:p w:rsidR="00476BF9" w:rsidRDefault="00476BF9" w:rsidP="004F03A6">
      <w:r>
        <w:t>Methylobacterium|Roseomonas,R1000,6,0,0,0</w:t>
      </w:r>
    </w:p>
    <w:p w:rsidR="00476BF9" w:rsidRDefault="00476BF9" w:rsidP="004F03A6">
      <w:r>
        <w:t>Methylobacterium,R1000,2,0,0,0</w:t>
      </w:r>
    </w:p>
    <w:p w:rsidR="00476BF9" w:rsidRDefault="00476BF9" w:rsidP="004F03A6">
      <w:r>
        <w:t>Microvirga,R1000,1,0,0,0</w:t>
      </w:r>
    </w:p>
    <w:p w:rsidR="00476BF9" w:rsidRDefault="00476BF9" w:rsidP="004F03A6">
      <w:r>
        <w:t>Roseomonas,R1000,3,0,0,0</w:t>
      </w:r>
    </w:p>
    <w:p w:rsidR="00476BF9" w:rsidRDefault="00476BF9" w:rsidP="004F03A6">
      <w:r>
        <w:t>Rhizobium|Agrobacterium,R1000,5,2,2,0</w:t>
      </w:r>
    </w:p>
    <w:p w:rsidR="00476BF9" w:rsidRDefault="00476BF9" w:rsidP="004F03A6">
      <w:r>
        <w:t>Rhizobium,R1000,3,1,0,0</w:t>
      </w:r>
    </w:p>
    <w:p w:rsidR="00476BF9" w:rsidRDefault="00476BF9" w:rsidP="004F03A6">
      <w:r>
        <w:t>group,R1000,1,1,1,0</w:t>
      </w:r>
    </w:p>
    <w:p w:rsidR="00476BF9" w:rsidRDefault="00476BF9" w:rsidP="004F03A6">
      <w:r>
        <w:t>Rhizobium,R1000,1,1,1,0</w:t>
      </w:r>
    </w:p>
    <w:p w:rsidR="00476BF9" w:rsidRDefault="00476BF9" w:rsidP="004F03A6">
      <w:r>
        <w:t>Agrobacterium,R1000,0,0,0,1</w:t>
      </w:r>
    </w:p>
    <w:p w:rsidR="00476BF9" w:rsidRDefault="00476BF9" w:rsidP="004F03A6">
      <w:r>
        <w:t>Kaistina,R1000,3,1,0,0</w:t>
      </w:r>
    </w:p>
    <w:p w:rsidR="00476BF9" w:rsidRDefault="00476BF9" w:rsidP="004F03A6">
      <w:r>
        <w:t>Methylocystis,R1000,1,0,0,0</w:t>
      </w:r>
    </w:p>
    <w:p w:rsidR="00476BF9" w:rsidRDefault="00476BF9" w:rsidP="004F03A6">
      <w:r>
        <w:t>Chelatococcus,R1000,0,1,0,0</w:t>
      </w:r>
    </w:p>
    <w:p w:rsidR="00476BF9" w:rsidRDefault="00476BF9" w:rsidP="004F03A6">
      <w:r>
        <w:t>Rhodocista|Acetobacter,R1000,34,16,9,1</w:t>
      </w:r>
    </w:p>
    <w:p w:rsidR="00476BF9" w:rsidRDefault="00476BF9" w:rsidP="004F03A6">
      <w:r>
        <w:t>Rhodospirillaceae,R1000,28,15,9,1</w:t>
      </w:r>
    </w:p>
    <w:p w:rsidR="00476BF9" w:rsidRDefault="00476BF9" w:rsidP="004F03A6">
      <w:r>
        <w:t>Rhodocista,R1000,11,11,1,0</w:t>
      </w:r>
    </w:p>
    <w:p w:rsidR="00476BF9" w:rsidRDefault="00476BF9" w:rsidP="004F03A6">
      <w:r>
        <w:t>Magnetospirillum,R1000,9,0,0,0</w:t>
      </w:r>
    </w:p>
    <w:p w:rsidR="00476BF9" w:rsidRDefault="00476BF9" w:rsidP="004F03A6">
      <w:r>
        <w:t>Azospirillum,R1000,4,1,0,0</w:t>
      </w:r>
    </w:p>
    <w:p w:rsidR="00476BF9" w:rsidRDefault="00476BF9" w:rsidP="004F03A6">
      <w:r>
        <w:t>Stella|Acetobacter,R1000,6,1,0,0</w:t>
      </w:r>
    </w:p>
    <w:p w:rsidR="00476BF9" w:rsidRDefault="00476BF9" w:rsidP="004F03A6">
      <w:r>
        <w:t>Stella,R1000,4,0,0,0</w:t>
      </w:r>
    </w:p>
    <w:p w:rsidR="00476BF9" w:rsidRDefault="00476BF9" w:rsidP="004F03A6">
      <w:r>
        <w:t>Acetobacter,R1000,2,1,0,0</w:t>
      </w:r>
    </w:p>
    <w:p w:rsidR="00476BF9" w:rsidRDefault="00476BF9" w:rsidP="004F03A6">
      <w:r>
        <w:t>Kopriimonas,R1000,1,0,0,0</w:t>
      </w:r>
    </w:p>
    <w:p w:rsidR="00476BF9" w:rsidRDefault="00476BF9" w:rsidP="004F03A6">
      <w:r>
        <w:t>Odyssella|Holosporaceae,R1000,3,1,0,0</w:t>
      </w:r>
    </w:p>
    <w:p w:rsidR="00476BF9" w:rsidRDefault="00476BF9" w:rsidP="004F03A6">
      <w:r>
        <w:t>Odyssella,R1000,1,0,0,0</w:t>
      </w:r>
    </w:p>
    <w:p w:rsidR="00476BF9" w:rsidRDefault="00476BF9" w:rsidP="004F03A6">
      <w:r>
        <w:t>Rickettsia,R1000,1,0,0,0</w:t>
      </w:r>
    </w:p>
    <w:p w:rsidR="00476BF9" w:rsidRDefault="00476BF9" w:rsidP="004F03A6">
      <w:r>
        <w:t>Anaplasma,R1000,1,0,0,0</w:t>
      </w:r>
    </w:p>
    <w:p w:rsidR="00476BF9" w:rsidRDefault="00476BF9" w:rsidP="004F03A6">
      <w:r>
        <w:t>Holosporaceae,R1000,0,0,1,0</w:t>
      </w:r>
    </w:p>
    <w:p w:rsidR="00476BF9" w:rsidRDefault="00476BF9" w:rsidP="004F03A6">
      <w:r>
        <w:t>Roseinatronobacter|Maricaulis,R1000,3,14,25,3</w:t>
      </w:r>
    </w:p>
    <w:p w:rsidR="00476BF9" w:rsidRDefault="00476BF9" w:rsidP="004F03A6">
      <w:r>
        <w:t>Roseinatronobacter|Paracoccus,R1000,3,12,25,3</w:t>
      </w:r>
    </w:p>
    <w:p w:rsidR="00476BF9" w:rsidRDefault="00476BF9" w:rsidP="004F03A6">
      <w:r>
        <w:t>Roseinatronobacter,R1000,1,9,2,0</w:t>
      </w:r>
    </w:p>
    <w:p w:rsidR="00476BF9" w:rsidRDefault="00476BF9" w:rsidP="004F03A6">
      <w:r>
        <w:t>Rhodobacter,R1000,1,3,23,2</w:t>
      </w:r>
    </w:p>
    <w:p w:rsidR="00476BF9" w:rsidRDefault="00476BF9" w:rsidP="004F03A6">
      <w:r>
        <w:t>Paracoccus,R1000,1,1,0,0</w:t>
      </w:r>
    </w:p>
    <w:p w:rsidR="00476BF9" w:rsidRDefault="00476BF9" w:rsidP="004F03A6">
      <w:r>
        <w:t>Maricaulis,R1000,0,2,0,0</w:t>
      </w:r>
    </w:p>
    <w:p w:rsidR="00476BF9" w:rsidRDefault="00476BF9" w:rsidP="004F03A6">
      <w:r>
        <w:lastRenderedPageBreak/>
        <w:t>Sulfurospirillum|Sulfurovum,R1000,241,57,3,25</w:t>
      </w:r>
    </w:p>
    <w:p w:rsidR="00476BF9" w:rsidRDefault="00476BF9" w:rsidP="004F03A6">
      <w:r>
        <w:t>Sulfurospirillum|Sulfurimonas,R1000,233,49,1,22</w:t>
      </w:r>
    </w:p>
    <w:p w:rsidR="00476BF9" w:rsidRDefault="00476BF9" w:rsidP="004F03A6">
      <w:r>
        <w:t>Sulfurospirillum|Arcobacter,R1000,178,33,19,0</w:t>
      </w:r>
    </w:p>
    <w:p w:rsidR="00476BF9" w:rsidRDefault="00476BF9" w:rsidP="004F03A6">
      <w:r>
        <w:t>Sulfurospirillum,R1000,10,5,1,0</w:t>
      </w:r>
    </w:p>
    <w:p w:rsidR="00476BF9" w:rsidRDefault="00476BF9" w:rsidP="004F03A6">
      <w:r>
        <w:t>Campylobacter,R1000,148,27,18,0</w:t>
      </w:r>
    </w:p>
    <w:p w:rsidR="00476BF9" w:rsidRDefault="00476BF9" w:rsidP="004F03A6">
      <w:r>
        <w:t>Arcobacter,R1000,20,1,0,0</w:t>
      </w:r>
    </w:p>
    <w:p w:rsidR="00476BF9" w:rsidRDefault="00476BF9" w:rsidP="004F03A6">
      <w:r>
        <w:t>Helicobacter|Sulfurimonas,R1000,49,16,1,2</w:t>
      </w:r>
    </w:p>
    <w:p w:rsidR="00476BF9" w:rsidRDefault="00476BF9" w:rsidP="004F03A6">
      <w:r>
        <w:t>Helicobacter,R1000,35,16,1,2</w:t>
      </w:r>
    </w:p>
    <w:p w:rsidR="00476BF9" w:rsidRDefault="00476BF9" w:rsidP="004F03A6">
      <w:r>
        <w:t>Sulfurimonas,R1000,14,0,0,0</w:t>
      </w:r>
    </w:p>
    <w:p w:rsidR="00476BF9" w:rsidRDefault="00476BF9" w:rsidP="004F03A6">
      <w:r>
        <w:t>Nitratiruptor,R1000,2,2,0,0</w:t>
      </w:r>
    </w:p>
    <w:p w:rsidR="00476BF9" w:rsidRDefault="00476BF9" w:rsidP="004F03A6">
      <w:r>
        <w:t>Sulfurovum,R1000,6,6,2,3</w:t>
      </w:r>
    </w:p>
    <w:p w:rsidR="00476BF9" w:rsidRDefault="00476BF9" w:rsidP="004F03A6">
      <w:r>
        <w:t>Magnetococcus,R1000,4,2,3,2</w:t>
      </w:r>
    </w:p>
    <w:p w:rsidR="00476BF9" w:rsidRDefault="00476BF9" w:rsidP="004F03A6">
      <w:r>
        <w:t>Streptococcus|Ureaplasma,R1000,6206,2819,770,295</w:t>
      </w:r>
    </w:p>
    <w:p w:rsidR="00476BF9" w:rsidRDefault="00476BF9" w:rsidP="004F03A6">
      <w:r>
        <w:t>Streptococcus|Leuconostoc,R1000,1482,380,123,70</w:t>
      </w:r>
    </w:p>
    <w:p w:rsidR="00476BF9" w:rsidRDefault="00476BF9" w:rsidP="004F03A6">
      <w:r>
        <w:t>Streptococcus|Lactococcus,R1000,1253,325,112,53</w:t>
      </w:r>
    </w:p>
    <w:p w:rsidR="00476BF9" w:rsidRDefault="00476BF9" w:rsidP="004F03A6">
      <w:r>
        <w:t>Streptococcus,R1000,1243,325,112,52</w:t>
      </w:r>
    </w:p>
    <w:p w:rsidR="00476BF9" w:rsidRDefault="00476BF9" w:rsidP="004F03A6">
      <w:r>
        <w:t>Lactococcus,R1000,10,1,0,0</w:t>
      </w:r>
    </w:p>
    <w:p w:rsidR="00476BF9" w:rsidRDefault="00476BF9" w:rsidP="004F03A6">
      <w:r>
        <w:t>Weissella,R1000,16,8,2,1</w:t>
      </w:r>
    </w:p>
    <w:p w:rsidR="00476BF9" w:rsidRDefault="00476BF9" w:rsidP="004F03A6">
      <w:r>
        <w:t>Carnobacterium|Marinilactibacillus,R1000,40,4,2,0</w:t>
      </w:r>
    </w:p>
    <w:p w:rsidR="00476BF9" w:rsidRDefault="00476BF9" w:rsidP="004F03A6">
      <w:r>
        <w:t>Carnobacterium,R1000,37,3,2,0</w:t>
      </w:r>
    </w:p>
    <w:p w:rsidR="00476BF9" w:rsidRDefault="00476BF9" w:rsidP="004F03A6">
      <w:r>
        <w:t>Alkalibacterium,R1000,1,0,0,0</w:t>
      </w:r>
    </w:p>
    <w:p w:rsidR="00476BF9" w:rsidRDefault="00476BF9" w:rsidP="004F03A6">
      <w:r>
        <w:t>Marinilactibacillus,R1000,2,1,0,0</w:t>
      </w:r>
    </w:p>
    <w:p w:rsidR="00476BF9" w:rsidRDefault="00476BF9" w:rsidP="004F03A6">
      <w:r>
        <w:t>Lactobacillus|Pediococcus,R1000,51,17,9,9</w:t>
      </w:r>
    </w:p>
    <w:p w:rsidR="00476BF9" w:rsidRDefault="00476BF9" w:rsidP="004F03A6">
      <w:r>
        <w:t>Lactobacillus,R1000,48,17,9,9</w:t>
      </w:r>
    </w:p>
    <w:p w:rsidR="00476BF9" w:rsidRDefault="00476BF9" w:rsidP="004F03A6">
      <w:r>
        <w:t>Pediococcus,R1000,2,0,0,0</w:t>
      </w:r>
    </w:p>
    <w:p w:rsidR="00476BF9" w:rsidRDefault="00476BF9" w:rsidP="004F03A6">
      <w:r>
        <w:t>Enterococcus,R1000,90,18,4,0</w:t>
      </w:r>
    </w:p>
    <w:p w:rsidR="00476BF9" w:rsidRDefault="00476BF9" w:rsidP="004F03A6">
      <w:r>
        <w:t>Aerococcus|Facklamia,R1000,7,2,0,0</w:t>
      </w:r>
    </w:p>
    <w:p w:rsidR="00476BF9" w:rsidRDefault="00476BF9" w:rsidP="004F03A6">
      <w:r>
        <w:t>Aerococcus,R1000,6,1,0,0</w:t>
      </w:r>
    </w:p>
    <w:p w:rsidR="00476BF9" w:rsidRDefault="00476BF9" w:rsidP="004F03A6">
      <w:r>
        <w:t>Globicatella,R1000,1,0,0,0</w:t>
      </w:r>
    </w:p>
    <w:p w:rsidR="00476BF9" w:rsidRDefault="00476BF9" w:rsidP="004F03A6">
      <w:r>
        <w:t>Facklamia,R1000,0,1,0,0</w:t>
      </w:r>
    </w:p>
    <w:p w:rsidR="00476BF9" w:rsidRDefault="00476BF9" w:rsidP="004F03A6">
      <w:r>
        <w:t>Oscillospira,R1000,18,6,0,0</w:t>
      </w:r>
    </w:p>
    <w:p w:rsidR="00476BF9" w:rsidRDefault="00476BF9" w:rsidP="004F03A6">
      <w:r>
        <w:t>Leuconostoc,R1000,1,0,0,0</w:t>
      </w:r>
    </w:p>
    <w:p w:rsidR="00476BF9" w:rsidRDefault="00476BF9" w:rsidP="004F03A6">
      <w:r>
        <w:t>Bacillales,R1000,436,295,136,22</w:t>
      </w:r>
    </w:p>
    <w:p w:rsidR="00476BF9" w:rsidRDefault="00476BF9" w:rsidP="004F03A6">
      <w:r>
        <w:t>Bacillus|Lentibacillus,R1000,245,181,129,10</w:t>
      </w:r>
    </w:p>
    <w:p w:rsidR="00476BF9" w:rsidRDefault="00476BF9" w:rsidP="004F03A6">
      <w:r>
        <w:t>Bacillus,R1000,219,135,121,8</w:t>
      </w:r>
    </w:p>
    <w:p w:rsidR="00476BF9" w:rsidRDefault="00476BF9" w:rsidP="004F03A6">
      <w:r>
        <w:t>Geobacillus,R1000,4,5,0,0</w:t>
      </w:r>
    </w:p>
    <w:p w:rsidR="00476BF9" w:rsidRDefault="00476BF9" w:rsidP="004F03A6">
      <w:r>
        <w:t>Exiguobacterium,R1000,17,37,8,2</w:t>
      </w:r>
    </w:p>
    <w:p w:rsidR="00476BF9" w:rsidRDefault="00476BF9" w:rsidP="004F03A6">
      <w:r>
        <w:t>Anoxybacillus,R1000,3,2,0,0</w:t>
      </w:r>
    </w:p>
    <w:p w:rsidR="00476BF9" w:rsidRDefault="00476BF9" w:rsidP="004F03A6">
      <w:r>
        <w:t>Lysinibacillus,R1000,1,2,0,0</w:t>
      </w:r>
    </w:p>
    <w:p w:rsidR="00476BF9" w:rsidRDefault="00476BF9" w:rsidP="004F03A6">
      <w:r>
        <w:t>Lentibacillus,R1000,1,0,0,0</w:t>
      </w:r>
    </w:p>
    <w:p w:rsidR="00476BF9" w:rsidRDefault="00476BF9" w:rsidP="004F03A6">
      <w:r>
        <w:t>Paenibacillus|Brevibacillus,R1000,40,74,6,3</w:t>
      </w:r>
    </w:p>
    <w:p w:rsidR="00476BF9" w:rsidRDefault="00476BF9" w:rsidP="004F03A6">
      <w:r>
        <w:t>Paenibacillus,R1000,23,30,4,3</w:t>
      </w:r>
    </w:p>
    <w:p w:rsidR="00476BF9" w:rsidRDefault="00476BF9" w:rsidP="004F03A6">
      <w:r>
        <w:t>Brevibacillus,R1000,17,40,2,0</w:t>
      </w:r>
    </w:p>
    <w:p w:rsidR="00476BF9" w:rsidRDefault="00476BF9" w:rsidP="004F03A6">
      <w:r>
        <w:t>Gemella,R1000,51,6,7,0</w:t>
      </w:r>
    </w:p>
    <w:p w:rsidR="00476BF9" w:rsidRDefault="00476BF9" w:rsidP="004F03A6">
      <w:r>
        <w:lastRenderedPageBreak/>
        <w:t>Staphylococcus,R1000,28,1,0,0</w:t>
      </w:r>
    </w:p>
    <w:p w:rsidR="00476BF9" w:rsidRDefault="00476BF9" w:rsidP="004F03A6">
      <w:r>
        <w:t>Sulfobacillus|Alicyclobacillus,R1000,19,12,0,0</w:t>
      </w:r>
    </w:p>
    <w:p w:rsidR="00476BF9" w:rsidRDefault="00476BF9" w:rsidP="004F03A6">
      <w:r>
        <w:t>Sulfobacillus,R1000,12,10,0,0</w:t>
      </w:r>
    </w:p>
    <w:p w:rsidR="00476BF9" w:rsidRDefault="00476BF9" w:rsidP="004F03A6">
      <w:r>
        <w:t>Alicyclobacillus,R1000,7,2,0,0</w:t>
      </w:r>
    </w:p>
    <w:p w:rsidR="00476BF9" w:rsidRDefault="00476BF9" w:rsidP="004F03A6">
      <w:r>
        <w:t>Sporolactobacillus,R1000,8,7,1,0</w:t>
      </w:r>
    </w:p>
    <w:p w:rsidR="00476BF9" w:rsidRDefault="00476BF9" w:rsidP="004F03A6">
      <w:r>
        <w:t>Salinicoccus,R1000,1,0,0,0</w:t>
      </w:r>
    </w:p>
    <w:p w:rsidR="00476BF9" w:rsidRDefault="00476BF9" w:rsidP="004F03A6">
      <w:r>
        <w:t>Listeria,R1000,4,2,0,0</w:t>
      </w:r>
    </w:p>
    <w:p w:rsidR="00476BF9" w:rsidRDefault="00476BF9" w:rsidP="004F03A6">
      <w:r>
        <w:t>Planifilum,R1000,11,9,0,0</w:t>
      </w:r>
    </w:p>
    <w:p w:rsidR="00476BF9" w:rsidRDefault="00476BF9" w:rsidP="004F03A6">
      <w:r>
        <w:t>Macrococcus,R1000,1,0,0,0</w:t>
      </w:r>
    </w:p>
    <w:p w:rsidR="00476BF9" w:rsidRDefault="00476BF9" w:rsidP="004F03A6">
      <w:r>
        <w:t>Clostridium|Natranaerobius,R1000,3895,1964,474,189</w:t>
      </w:r>
    </w:p>
    <w:p w:rsidR="00476BF9" w:rsidRDefault="00476BF9" w:rsidP="004F03A6">
      <w:r>
        <w:t>Clostridium|Oscillibacter,R1000,3796,1916,465,185</w:t>
      </w:r>
    </w:p>
    <w:p w:rsidR="00476BF9" w:rsidRDefault="00476BF9" w:rsidP="004F03A6">
      <w:r>
        <w:t>Clostridium|Geosporobacter,R1000,1692,738,332,89</w:t>
      </w:r>
    </w:p>
    <w:p w:rsidR="00476BF9" w:rsidRDefault="00476BF9" w:rsidP="004F03A6">
      <w:r>
        <w:t>Clostridium,R1000,1545,705,330,79</w:t>
      </w:r>
    </w:p>
    <w:p w:rsidR="00476BF9" w:rsidRDefault="00476BF9" w:rsidP="004F03A6">
      <w:r>
        <w:t>Faecalibacterium,R1000,12,14,0,0</w:t>
      </w:r>
    </w:p>
    <w:p w:rsidR="00476BF9" w:rsidRDefault="00476BF9" w:rsidP="004F03A6">
      <w:r>
        <w:t>Alkaliphilus,R1000,5,0,0,0</w:t>
      </w:r>
    </w:p>
    <w:p w:rsidR="00476BF9" w:rsidRDefault="00476BF9" w:rsidP="004F03A6">
      <w:r>
        <w:t>Tepidimicrobium,R1000,1,0,0,0</w:t>
      </w:r>
    </w:p>
    <w:p w:rsidR="00476BF9" w:rsidRDefault="00476BF9" w:rsidP="004F03A6">
      <w:r>
        <w:t>Geosporobacter,R1000,10,2,1,0</w:t>
      </w:r>
    </w:p>
    <w:p w:rsidR="00476BF9" w:rsidRDefault="00476BF9" w:rsidP="004F03A6">
      <w:r>
        <w:t>Tindallia,R1000,21,5,4,0</w:t>
      </w:r>
    </w:p>
    <w:p w:rsidR="00476BF9" w:rsidRDefault="00476BF9" w:rsidP="004F03A6">
      <w:r>
        <w:t>Acetivibrio,R1000,12,3,0,0</w:t>
      </w:r>
    </w:p>
    <w:p w:rsidR="00476BF9" w:rsidRDefault="00476BF9" w:rsidP="004F03A6">
      <w:r>
        <w:t>Caloramator,R1000,2,1,2,0</w:t>
      </w:r>
    </w:p>
    <w:p w:rsidR="00476BF9" w:rsidRDefault="00476BF9" w:rsidP="004F03A6">
      <w:r>
        <w:t>Dorea,R1000,9,0,0,0</w:t>
      </w:r>
    </w:p>
    <w:p w:rsidR="00476BF9" w:rsidRDefault="00476BF9" w:rsidP="004F03A6">
      <w:r>
        <w:t>Gracilibacter,R1000,2,0,0,0</w:t>
      </w:r>
    </w:p>
    <w:p w:rsidR="00476BF9" w:rsidRDefault="00476BF9" w:rsidP="004F03A6">
      <w:r>
        <w:t>Peptoniphilus|Anaerococcus,R1000,26,18,1,10</w:t>
      </w:r>
    </w:p>
    <w:p w:rsidR="00476BF9" w:rsidRDefault="00476BF9" w:rsidP="004F03A6">
      <w:r>
        <w:t>Peptoniphilus,R1000,20,9,0,0</w:t>
      </w:r>
    </w:p>
    <w:p w:rsidR="00476BF9" w:rsidRDefault="00476BF9" w:rsidP="004F03A6">
      <w:r>
        <w:t>Sporanaerobacter,R1000,1,0,0,0</w:t>
      </w:r>
    </w:p>
    <w:p w:rsidR="00476BF9" w:rsidRDefault="00476BF9" w:rsidP="004F03A6">
      <w:r>
        <w:t>Peptostreptococcus,R1000,5,2,7,0</w:t>
      </w:r>
    </w:p>
    <w:p w:rsidR="00476BF9" w:rsidRDefault="00476BF9" w:rsidP="004F03A6">
      <w:r>
        <w:t>Sedimentibacter,R1000,0,4,1,3</w:t>
      </w:r>
    </w:p>
    <w:p w:rsidR="00476BF9" w:rsidRDefault="00476BF9" w:rsidP="004F03A6">
      <w:r>
        <w:t>Anaerococcus,R1000,0,3,0,0</w:t>
      </w:r>
    </w:p>
    <w:p w:rsidR="00476BF9" w:rsidRDefault="00476BF9" w:rsidP="004F03A6">
      <w:r>
        <w:t>Schwartzia|Thermosinus,R1000,1273,775,16,25</w:t>
      </w:r>
    </w:p>
    <w:p w:rsidR="00476BF9" w:rsidRDefault="00476BF9" w:rsidP="004F03A6">
      <w:r>
        <w:t>Schwartzia,R1000,305,240,12,5</w:t>
      </w:r>
    </w:p>
    <w:p w:rsidR="00476BF9" w:rsidRDefault="00476BF9" w:rsidP="004F03A6">
      <w:r>
        <w:t>Megasphaera,R1000,36,24,0,0</w:t>
      </w:r>
    </w:p>
    <w:p w:rsidR="00476BF9" w:rsidRDefault="00476BF9" w:rsidP="004F03A6">
      <w:r>
        <w:t>Acidaminococcus,R1000,65,105,3,0</w:t>
      </w:r>
    </w:p>
    <w:p w:rsidR="00476BF9" w:rsidRDefault="00476BF9" w:rsidP="004F03A6">
      <w:r>
        <w:t>Selenomonas,R1000,109,17,1,0</w:t>
      </w:r>
    </w:p>
    <w:p w:rsidR="00476BF9" w:rsidRDefault="00476BF9" w:rsidP="004F03A6">
      <w:r>
        <w:t>Anaeroglobus,R1000,43,82,1,0</w:t>
      </w:r>
    </w:p>
    <w:p w:rsidR="00476BF9" w:rsidRDefault="00476BF9" w:rsidP="004F03A6">
      <w:r>
        <w:t>Dialister,R1000,33,49,1,0</w:t>
      </w:r>
    </w:p>
    <w:p w:rsidR="00476BF9" w:rsidRDefault="00476BF9" w:rsidP="004F03A6">
      <w:r>
        <w:t>Veillonella,R1000,644,228,15,0</w:t>
      </w:r>
    </w:p>
    <w:p w:rsidR="00476BF9" w:rsidRDefault="00476BF9" w:rsidP="004F03A6">
      <w:r>
        <w:t>Sporomusa,R1000,38,30,1,1</w:t>
      </w:r>
    </w:p>
    <w:p w:rsidR="00476BF9" w:rsidRDefault="00476BF9" w:rsidP="004F03A6">
      <w:r>
        <w:t>Thermosinus,R1000,0,0,0,1</w:t>
      </w:r>
    </w:p>
    <w:p w:rsidR="00476BF9" w:rsidRDefault="00476BF9" w:rsidP="004F03A6">
      <w:r>
        <w:t>Acidaminococcus,R1000,27,18,0,0</w:t>
      </w:r>
    </w:p>
    <w:p w:rsidR="00476BF9" w:rsidRDefault="00476BF9" w:rsidP="004F03A6">
      <w:r>
        <w:t>Epulopiscium,R1000,4,4,1,1</w:t>
      </w:r>
    </w:p>
    <w:p w:rsidR="00476BF9" w:rsidRDefault="00476BF9" w:rsidP="004F03A6">
      <w:r>
        <w:t>Pelotomaculum|Dehalobacter,R1000,175,131,19,8</w:t>
      </w:r>
    </w:p>
    <w:p w:rsidR="00476BF9" w:rsidRDefault="00476BF9" w:rsidP="004F03A6">
      <w:r>
        <w:t>Pelotomaculum,R1000,52,75,6,4</w:t>
      </w:r>
    </w:p>
    <w:p w:rsidR="00476BF9" w:rsidRDefault="00476BF9" w:rsidP="004F03A6">
      <w:r>
        <w:t>Desulfotomaculum,R1000,54,18,8,3</w:t>
      </w:r>
    </w:p>
    <w:p w:rsidR="00476BF9" w:rsidRDefault="00476BF9" w:rsidP="004F03A6">
      <w:r>
        <w:t>Carboxydothermus,R1000,4,2,0,0</w:t>
      </w:r>
    </w:p>
    <w:p w:rsidR="00476BF9" w:rsidRDefault="00476BF9" w:rsidP="004F03A6">
      <w:r>
        <w:lastRenderedPageBreak/>
        <w:t>Desulfosporosinus,R1000,25,3,0,0</w:t>
      </w:r>
    </w:p>
    <w:p w:rsidR="00476BF9" w:rsidRDefault="00476BF9" w:rsidP="004F03A6">
      <w:r>
        <w:t>Cryptanaerobacter,R1000,3,0,0,0</w:t>
      </w:r>
    </w:p>
    <w:p w:rsidR="00476BF9" w:rsidRDefault="00476BF9" w:rsidP="004F03A6">
      <w:r>
        <w:t>Desulfitobacterium,R1000,14,15,4,1</w:t>
      </w:r>
    </w:p>
    <w:p w:rsidR="00476BF9" w:rsidRDefault="00476BF9" w:rsidP="004F03A6">
      <w:r>
        <w:t>Peptococcus,R1000,1,3,0,0</w:t>
      </w:r>
    </w:p>
    <w:p w:rsidR="00476BF9" w:rsidRDefault="00476BF9" w:rsidP="004F03A6">
      <w:r>
        <w:t>Dehalobacter,R1000,1,1,0,0</w:t>
      </w:r>
    </w:p>
    <w:p w:rsidR="00476BF9" w:rsidRDefault="00476BF9" w:rsidP="004F03A6">
      <w:r>
        <w:t>Eubacterium|Acetobacterium,R1000,132,76,42,25</w:t>
      </w:r>
    </w:p>
    <w:p w:rsidR="00476BF9" w:rsidRDefault="00476BF9" w:rsidP="004F03A6">
      <w:r>
        <w:t>Eubacterium,R1000,119,72,41,24</w:t>
      </w:r>
    </w:p>
    <w:p w:rsidR="00476BF9" w:rsidRDefault="00476BF9" w:rsidP="004F03A6">
      <w:r>
        <w:t>Mogibacterium,R1000,10,1,1,0</w:t>
      </w:r>
    </w:p>
    <w:p w:rsidR="00476BF9" w:rsidRDefault="00476BF9" w:rsidP="004F03A6">
      <w:r>
        <w:t>Pseudoramibacter,R1000,1,1,0,0</w:t>
      </w:r>
    </w:p>
    <w:p w:rsidR="00476BF9" w:rsidRDefault="00476BF9" w:rsidP="004F03A6">
      <w:r>
        <w:t>Acetobacterium,R1000,1,0,0,0</w:t>
      </w:r>
    </w:p>
    <w:p w:rsidR="00476BF9" w:rsidRDefault="00476BF9" w:rsidP="004F03A6">
      <w:r>
        <w:t>Roseburia|Sporobacterium,R1000,264,106,38,10</w:t>
      </w:r>
    </w:p>
    <w:p w:rsidR="00476BF9" w:rsidRDefault="00476BF9" w:rsidP="004F03A6">
      <w:r>
        <w:t>Roseburia,R1000,3,0,0,0</w:t>
      </w:r>
    </w:p>
    <w:p w:rsidR="00476BF9" w:rsidRDefault="00476BF9" w:rsidP="004F03A6">
      <w:r>
        <w:t>Dorea,R1000,6,1,0,0</w:t>
      </w:r>
    </w:p>
    <w:p w:rsidR="00476BF9" w:rsidRDefault="00476BF9" w:rsidP="004F03A6">
      <w:r>
        <w:t>Ruminococcus,R1000,121,43,17,6</w:t>
      </w:r>
    </w:p>
    <w:p w:rsidR="00476BF9" w:rsidRDefault="00476BF9" w:rsidP="004F03A6">
      <w:r>
        <w:t>Butyrivibrio,R1000,81,24,18,3</w:t>
      </w:r>
    </w:p>
    <w:p w:rsidR="00476BF9" w:rsidRDefault="00476BF9" w:rsidP="004F03A6">
      <w:r>
        <w:t>Anaerostipes,R1000,16,4,1,0</w:t>
      </w:r>
    </w:p>
    <w:p w:rsidR="00476BF9" w:rsidRDefault="00476BF9" w:rsidP="004F03A6">
      <w:r>
        <w:t>Lachnospira,R1000,1,5,1,0</w:t>
      </w:r>
    </w:p>
    <w:p w:rsidR="00476BF9" w:rsidRDefault="00476BF9" w:rsidP="004F03A6">
      <w:r>
        <w:t>Coprococcus,R1000,7,19,1,0</w:t>
      </w:r>
    </w:p>
    <w:p w:rsidR="00476BF9" w:rsidRDefault="00476BF9" w:rsidP="004F03A6">
      <w:r>
        <w:t>Pseudobutyrivibrio,R1000,14,1,0,0</w:t>
      </w:r>
    </w:p>
    <w:p w:rsidR="00476BF9" w:rsidRDefault="00476BF9" w:rsidP="004F03A6">
      <w:r>
        <w:t>Lachnobacterium,R1000,4,3,0,0</w:t>
      </w:r>
    </w:p>
    <w:p w:rsidR="00476BF9" w:rsidRDefault="00476BF9" w:rsidP="004F03A6">
      <w:r>
        <w:t>Sporobacterium,R1000,0,1,0,0</w:t>
      </w:r>
    </w:p>
    <w:p w:rsidR="00476BF9" w:rsidRDefault="00476BF9" w:rsidP="004F03A6">
      <w:r>
        <w:t>Heliobacteriaceae,R1000,12,0,0,0</w:t>
      </w:r>
    </w:p>
    <w:p w:rsidR="00476BF9" w:rsidRDefault="00476BF9" w:rsidP="004F03A6">
      <w:r>
        <w:t>Natronoanaerobium,R1000,3,4,0,0</w:t>
      </w:r>
    </w:p>
    <w:p w:rsidR="00476BF9" w:rsidRDefault="00476BF9" w:rsidP="004F03A6">
      <w:r>
        <w:t>Ruminococcus,R1000,9,0,0,0</w:t>
      </w:r>
    </w:p>
    <w:p w:rsidR="00476BF9" w:rsidRDefault="00476BF9" w:rsidP="004F03A6">
      <w:r>
        <w:t>Thermaerobacter,R1000,9,5,2,0</w:t>
      </w:r>
    </w:p>
    <w:p w:rsidR="00476BF9" w:rsidRDefault="00476BF9" w:rsidP="004F03A6">
      <w:r>
        <w:t>Syntrophomonas|Caldicellulosiruptor,R1000,13,2,5,1</w:t>
      </w:r>
    </w:p>
    <w:p w:rsidR="00476BF9" w:rsidRDefault="00476BF9" w:rsidP="004F03A6">
      <w:r>
        <w:t>Syntrophomonas,R1000,6,2,5,1</w:t>
      </w:r>
    </w:p>
    <w:p w:rsidR="00476BF9" w:rsidRDefault="00476BF9" w:rsidP="004F03A6">
      <w:r>
        <w:t>Thermaerobacter,R1000,1,0,0,0</w:t>
      </w:r>
    </w:p>
    <w:p w:rsidR="00476BF9" w:rsidRDefault="00476BF9" w:rsidP="004F03A6">
      <w:r>
        <w:t>Syntrophospora,R1000,5,0,0,0</w:t>
      </w:r>
    </w:p>
    <w:p w:rsidR="00476BF9" w:rsidRDefault="00476BF9" w:rsidP="004F03A6">
      <w:r>
        <w:t>Caldicellulosiruptor,R1000,1,0,0,0</w:t>
      </w:r>
    </w:p>
    <w:p w:rsidR="00476BF9" w:rsidRDefault="00476BF9" w:rsidP="004F03A6">
      <w:r>
        <w:t>Oscillibacter,R1000,2,1,0,0</w:t>
      </w:r>
    </w:p>
    <w:p w:rsidR="00476BF9" w:rsidRDefault="00476BF9" w:rsidP="004F03A6">
      <w:r>
        <w:t>Thermoanaerobacter|Thermoanaerobacterium,R1000,90,46,8,1</w:t>
      </w:r>
    </w:p>
    <w:p w:rsidR="00476BF9" w:rsidRDefault="00476BF9" w:rsidP="004F03A6">
      <w:r>
        <w:t>Thermoanaerobacter,R1000,17,14,5,0</w:t>
      </w:r>
    </w:p>
    <w:p w:rsidR="00476BF9" w:rsidRDefault="00476BF9" w:rsidP="004F03A6">
      <w:r>
        <w:t>Thermovenabulum,R1000,15,13,2,0</w:t>
      </w:r>
    </w:p>
    <w:p w:rsidR="00476BF9" w:rsidRDefault="00476BF9" w:rsidP="004F03A6">
      <w:r>
        <w:t>Thermosediminibacter,R1000,1,0,0,0</w:t>
      </w:r>
    </w:p>
    <w:p w:rsidR="00476BF9" w:rsidRDefault="00476BF9" w:rsidP="004F03A6">
      <w:r>
        <w:t>Thermoanaerobacterium,R1000,1,0,0,0</w:t>
      </w:r>
    </w:p>
    <w:p w:rsidR="00476BF9" w:rsidRDefault="00476BF9" w:rsidP="004F03A6">
      <w:r>
        <w:t>Halanaerobium,R1000,8,2,3,0</w:t>
      </w:r>
    </w:p>
    <w:p w:rsidR="00476BF9" w:rsidRDefault="00476BF9" w:rsidP="004F03A6">
      <w:r>
        <w:t>Natranaerobius,R1000,0,0,1,0</w:t>
      </w:r>
    </w:p>
    <w:p w:rsidR="00476BF9" w:rsidRDefault="00476BF9" w:rsidP="004F03A6">
      <w:r>
        <w:t>Erysipelothrix|Ureaplasma,R1000,256,137,22,10</w:t>
      </w:r>
    </w:p>
    <w:p w:rsidR="00476BF9" w:rsidRDefault="00476BF9" w:rsidP="004F03A6">
      <w:r>
        <w:t>Erysipelothrix|Bulleidia,R1000,147,46,3,3</w:t>
      </w:r>
    </w:p>
    <w:p w:rsidR="00476BF9" w:rsidRDefault="00476BF9" w:rsidP="004F03A6">
      <w:r>
        <w:t>Erysipelothrix,R1000,125,35,3,3</w:t>
      </w:r>
    </w:p>
    <w:p w:rsidR="00476BF9" w:rsidRDefault="00476BF9" w:rsidP="004F03A6">
      <w:r>
        <w:t>Bulleidia,R1000,22,11,0,0</w:t>
      </w:r>
    </w:p>
    <w:p w:rsidR="00476BF9" w:rsidRDefault="00476BF9" w:rsidP="004F03A6">
      <w:r>
        <w:t>Acholeplasma,R1000,16,1,1,0</w:t>
      </w:r>
    </w:p>
    <w:p w:rsidR="00476BF9" w:rsidRDefault="00476BF9" w:rsidP="004F03A6">
      <w:r>
        <w:t>Spiroplasma,R1000,3,29,7,0</w:t>
      </w:r>
    </w:p>
    <w:p w:rsidR="00476BF9" w:rsidRDefault="00476BF9" w:rsidP="004F03A6">
      <w:r>
        <w:lastRenderedPageBreak/>
        <w:t>Mycoplasma|Ureaplasma,R1000,35,14,4,7</w:t>
      </w:r>
    </w:p>
    <w:p w:rsidR="00476BF9" w:rsidRDefault="00476BF9" w:rsidP="004F03A6">
      <w:r>
        <w:t>Mycoplasma,R1000,35,14,3,7</w:t>
      </w:r>
    </w:p>
    <w:p w:rsidR="00476BF9" w:rsidRDefault="00476BF9" w:rsidP="004F03A6">
      <w:r>
        <w:t>Ureaplasma,R1000,0,0,1,0</w:t>
      </w:r>
    </w:p>
    <w:p w:rsidR="00476BF9" w:rsidRDefault="00476BF9" w:rsidP="004F03A6">
      <w:r>
        <w:t>Tetrasphaera|Symbiobacterium,R1000,3973,697,30,97</w:t>
      </w:r>
    </w:p>
    <w:p w:rsidR="00476BF9" w:rsidRDefault="00476BF9" w:rsidP="004F03A6">
      <w:r>
        <w:t>Tetrasphaera|Bifidobacterium,R1000,3759,569,19,90</w:t>
      </w:r>
    </w:p>
    <w:p w:rsidR="00476BF9" w:rsidRDefault="00476BF9" w:rsidP="004F03A6">
      <w:r>
        <w:t>Tetrasphaera|Frankia,R1000,3647,548,19,89</w:t>
      </w:r>
    </w:p>
    <w:p w:rsidR="00476BF9" w:rsidRDefault="00476BF9" w:rsidP="004F03A6">
      <w:r>
        <w:t>Tetrasphaera|Brachybacterium,R1000,870,180,9,39</w:t>
      </w:r>
    </w:p>
    <w:p w:rsidR="00476BF9" w:rsidRDefault="00476BF9" w:rsidP="004F03A6">
      <w:r>
        <w:t>Tetrasphaera|II,R1000,64,12,2,0</w:t>
      </w:r>
    </w:p>
    <w:p w:rsidR="00476BF9" w:rsidRDefault="00476BF9" w:rsidP="004F03A6">
      <w:r>
        <w:t>Tetrasphaera,R1000,64,11,2,0</w:t>
      </w:r>
    </w:p>
    <w:p w:rsidR="00476BF9" w:rsidRDefault="00476BF9" w:rsidP="004F03A6">
      <w:r>
        <w:t>II,R1000,0,1,0,0</w:t>
      </w:r>
    </w:p>
    <w:p w:rsidR="00476BF9" w:rsidRDefault="00476BF9" w:rsidP="004F03A6">
      <w:r>
        <w:t>Arthrobacter|Micrococcus,R1000,468,97,8,27</w:t>
      </w:r>
    </w:p>
    <w:p w:rsidR="00476BF9" w:rsidRDefault="00476BF9" w:rsidP="004F03A6">
      <w:r>
        <w:t>Arthrobacter,R1000,463,97,8,26</w:t>
      </w:r>
    </w:p>
    <w:p w:rsidR="00476BF9" w:rsidRDefault="00476BF9" w:rsidP="004F03A6">
      <w:r>
        <w:t>Micrococcus,R1000,5,1,0,0</w:t>
      </w:r>
    </w:p>
    <w:p w:rsidR="00476BF9" w:rsidRDefault="00476BF9" w:rsidP="004F03A6">
      <w:r>
        <w:t>Pseudoclavibacter|Cryocola,R1000,172,63,1,7</w:t>
      </w:r>
    </w:p>
    <w:p w:rsidR="00476BF9" w:rsidRDefault="00476BF9" w:rsidP="004F03A6">
      <w:r>
        <w:t>Pseudoclavibacter,R1000,75,53,1,5</w:t>
      </w:r>
    </w:p>
    <w:p w:rsidR="00476BF9" w:rsidRDefault="00476BF9" w:rsidP="004F03A6">
      <w:r>
        <w:t>Microbacterium,R1000,25,5,0,0</w:t>
      </w:r>
    </w:p>
    <w:p w:rsidR="00476BF9" w:rsidRDefault="00476BF9" w:rsidP="004F03A6">
      <w:r>
        <w:t>Curtobacterium,R1000,7,0,0,0</w:t>
      </w:r>
    </w:p>
    <w:p w:rsidR="00476BF9" w:rsidRDefault="00476BF9" w:rsidP="004F03A6">
      <w:r>
        <w:t>Cryocola,R1000,28,0,0,0</w:t>
      </w:r>
    </w:p>
    <w:p w:rsidR="00476BF9" w:rsidRDefault="00476BF9" w:rsidP="004F03A6">
      <w:r>
        <w:t>Isoptericola,R1000,107,3,1,0</w:t>
      </w:r>
    </w:p>
    <w:p w:rsidR="00476BF9" w:rsidRDefault="00476BF9" w:rsidP="004F03A6">
      <w:r>
        <w:t>Cellulomonas,R1000,54,5,2,0</w:t>
      </w:r>
    </w:p>
    <w:p w:rsidR="00476BF9" w:rsidRDefault="00476BF9" w:rsidP="004F03A6">
      <w:r>
        <w:t>Brevibacterium,R1000,4,0,0,0</w:t>
      </w:r>
    </w:p>
    <w:p w:rsidR="00476BF9" w:rsidRDefault="00476BF9" w:rsidP="004F03A6">
      <w:r>
        <w:t>Brachybacterium,R1000,1,0,0,0</w:t>
      </w:r>
    </w:p>
    <w:p w:rsidR="00476BF9" w:rsidRDefault="00476BF9" w:rsidP="004F03A6">
      <w:r>
        <w:t>Mycobacterium|Corynebacterium,R1000,408,103,4,25</w:t>
      </w:r>
    </w:p>
    <w:p w:rsidR="00476BF9" w:rsidRDefault="00476BF9" w:rsidP="004F03A6">
      <w:r>
        <w:t>Mycobacterium,R1000,170,54,4,13</w:t>
      </w:r>
    </w:p>
    <w:p w:rsidR="00476BF9" w:rsidRDefault="00476BF9" w:rsidP="004F03A6">
      <w:r>
        <w:t>Corynebacterium,R1000,209,49,12,0</w:t>
      </w:r>
    </w:p>
    <w:p w:rsidR="00476BF9" w:rsidRDefault="00476BF9" w:rsidP="004F03A6">
      <w:r>
        <w:t>Rhodococcus,R1000,29,0,0,0</w:t>
      </w:r>
    </w:p>
    <w:p w:rsidR="00476BF9" w:rsidRDefault="00476BF9" w:rsidP="004F03A6">
      <w:r>
        <w:t>Actinokineospora|Saccharopolyspora,R1000,151,7,0,0</w:t>
      </w:r>
    </w:p>
    <w:p w:rsidR="00476BF9" w:rsidRDefault="00476BF9" w:rsidP="004F03A6">
      <w:r>
        <w:t>Actinokineospora|Lentzea,R1000,11,7,0,0</w:t>
      </w:r>
    </w:p>
    <w:p w:rsidR="00476BF9" w:rsidRDefault="00476BF9" w:rsidP="004F03A6">
      <w:r>
        <w:t>Actinokineospora,R1000,5,7,0,0</w:t>
      </w:r>
    </w:p>
    <w:p w:rsidR="00476BF9" w:rsidRDefault="00476BF9" w:rsidP="004F03A6">
      <w:r>
        <w:t>Lechevalieria,R1000,5,0,0,0</w:t>
      </w:r>
    </w:p>
    <w:p w:rsidR="00476BF9" w:rsidRDefault="00476BF9" w:rsidP="004F03A6">
      <w:r>
        <w:t>Lentzea,R1000,1,0,0,0</w:t>
      </w:r>
    </w:p>
    <w:p w:rsidR="00476BF9" w:rsidRDefault="00476BF9" w:rsidP="004F03A6">
      <w:r>
        <w:t>Saccharomonospora|Saccharopolyspora,R1000,140,0,0,0</w:t>
      </w:r>
    </w:p>
    <w:p w:rsidR="00476BF9" w:rsidRDefault="00476BF9" w:rsidP="004F03A6">
      <w:r>
        <w:t>Saccharomonospora,R1000,127,0,0,0</w:t>
      </w:r>
    </w:p>
    <w:p w:rsidR="00476BF9" w:rsidRDefault="00476BF9" w:rsidP="004F03A6">
      <w:r>
        <w:t>Saccharopolyspora,R1000,13,0,0,0</w:t>
      </w:r>
    </w:p>
    <w:p w:rsidR="00476BF9" w:rsidRDefault="00476BF9" w:rsidP="004F03A6">
      <w:r>
        <w:t>Actinomyces|Mobiluncus,R1000,1883,171,11,0</w:t>
      </w:r>
    </w:p>
    <w:p w:rsidR="00476BF9" w:rsidRDefault="00476BF9" w:rsidP="004F03A6">
      <w:r>
        <w:t>Actinomyces,R1000,1477,112,6,0</w:t>
      </w:r>
    </w:p>
    <w:p w:rsidR="00476BF9" w:rsidRDefault="00476BF9" w:rsidP="004F03A6">
      <w:r>
        <w:t>Arcanobacterium,R1000,286,38,3,0</w:t>
      </w:r>
    </w:p>
    <w:p w:rsidR="00476BF9" w:rsidRDefault="00476BF9" w:rsidP="004F03A6">
      <w:r>
        <w:t>Mobiluncus,R1000,120,21,2,0</w:t>
      </w:r>
    </w:p>
    <w:p w:rsidR="00476BF9" w:rsidRDefault="00476BF9" w:rsidP="004F03A6">
      <w:r>
        <w:t>Streptomyces|Streptacidiphilus,R1000,139,40,5,7</w:t>
      </w:r>
    </w:p>
    <w:p w:rsidR="00476BF9" w:rsidRDefault="00476BF9" w:rsidP="004F03A6">
      <w:r>
        <w:t>Streptomyces,R1000,133,39,5,6</w:t>
      </w:r>
    </w:p>
    <w:p w:rsidR="00476BF9" w:rsidRDefault="00476BF9" w:rsidP="004F03A6">
      <w:r>
        <w:t>Parastreptomyces,R1000,5,1,0,0</w:t>
      </w:r>
    </w:p>
    <w:p w:rsidR="00476BF9" w:rsidRDefault="00476BF9" w:rsidP="004F03A6">
      <w:r>
        <w:t>Streptacidiphilus,R1000,1,1,0,0</w:t>
      </w:r>
    </w:p>
    <w:p w:rsidR="00476BF9" w:rsidRDefault="00476BF9" w:rsidP="004F03A6">
      <w:r>
        <w:t>Friedmanniella|Brooklawnia,R1000,114,31,2,0</w:t>
      </w:r>
    </w:p>
    <w:p w:rsidR="00476BF9" w:rsidRDefault="00476BF9" w:rsidP="004F03A6">
      <w:r>
        <w:t>Friedmanniella|Propionicimonas,R1000,99,18,1,0</w:t>
      </w:r>
    </w:p>
    <w:p w:rsidR="00476BF9" w:rsidRDefault="00476BF9" w:rsidP="004F03A6">
      <w:r>
        <w:lastRenderedPageBreak/>
        <w:t>Friedmanniella,R1000,79,16,0,0</w:t>
      </w:r>
    </w:p>
    <w:p w:rsidR="00476BF9" w:rsidRDefault="00476BF9" w:rsidP="004F03A6">
      <w:r>
        <w:t>Pimelobacter,R1000,19,1,0,0</w:t>
      </w:r>
    </w:p>
    <w:p w:rsidR="00476BF9" w:rsidRDefault="00476BF9" w:rsidP="004F03A6">
      <w:r>
        <w:t>Propionicimonas,R1000,1,1,1,0</w:t>
      </w:r>
    </w:p>
    <w:p w:rsidR="00476BF9" w:rsidRDefault="00476BF9" w:rsidP="004F03A6">
      <w:r>
        <w:t>Propionibacterium|Brooklawnia,R1000,15,13,1,0</w:t>
      </w:r>
    </w:p>
    <w:p w:rsidR="00476BF9" w:rsidRDefault="00476BF9" w:rsidP="004F03A6">
      <w:r>
        <w:t>Propionibacterium,R1000,4,0,0,0</w:t>
      </w:r>
    </w:p>
    <w:p w:rsidR="00476BF9" w:rsidRDefault="00476BF9" w:rsidP="004F03A6">
      <w:r>
        <w:t>Brooklawnia,R1000,6,4,1,0</w:t>
      </w:r>
    </w:p>
    <w:p w:rsidR="00476BF9" w:rsidRDefault="00476BF9" w:rsidP="004F03A6">
      <w:r>
        <w:t>Salinispora|Longispora,R1000,48,5,1,0</w:t>
      </w:r>
    </w:p>
    <w:p w:rsidR="00476BF9" w:rsidRDefault="00476BF9" w:rsidP="004F03A6">
      <w:r>
        <w:t>Salinispora,R1000,43,5,0,0</w:t>
      </w:r>
    </w:p>
    <w:p w:rsidR="00476BF9" w:rsidRDefault="00476BF9" w:rsidP="004F03A6">
      <w:r>
        <w:t>Micromonospora,R1000,1,0,0,0</w:t>
      </w:r>
    </w:p>
    <w:p w:rsidR="00476BF9" w:rsidRDefault="00476BF9" w:rsidP="004F03A6">
      <w:r>
        <w:t>Longispora,R1000,4,1,0,0</w:t>
      </w:r>
    </w:p>
    <w:p w:rsidR="00476BF9" w:rsidRDefault="00476BF9" w:rsidP="004F03A6">
      <w:r>
        <w:t>Glycomyces,R1000,9,2,2,0</w:t>
      </w:r>
    </w:p>
    <w:p w:rsidR="00476BF9" w:rsidRDefault="00476BF9" w:rsidP="004F03A6">
      <w:r>
        <w:t>Thermomonospora|Nocardiopsis,R1000,23,7,2,0</w:t>
      </w:r>
    </w:p>
    <w:p w:rsidR="00476BF9" w:rsidRDefault="00476BF9" w:rsidP="004F03A6">
      <w:r>
        <w:t>Thermomonospora|Actinocorallia,R1000,10,6,1,0</w:t>
      </w:r>
    </w:p>
    <w:p w:rsidR="00476BF9" w:rsidRDefault="00476BF9" w:rsidP="004F03A6">
      <w:r>
        <w:t>Thermomonospora,R1000,8,5,1,0</w:t>
      </w:r>
    </w:p>
    <w:p w:rsidR="00476BF9" w:rsidRDefault="00476BF9" w:rsidP="004F03A6">
      <w:r>
        <w:t>Actinocorallia,R1000,2,1,0,0</w:t>
      </w:r>
    </w:p>
    <w:p w:rsidR="00476BF9" w:rsidRDefault="00476BF9" w:rsidP="004F03A6">
      <w:r>
        <w:t>Streptomonospora|Nocardiopsis,R1000,13,1,1,0</w:t>
      </w:r>
    </w:p>
    <w:p w:rsidR="00476BF9" w:rsidRDefault="00476BF9" w:rsidP="004F03A6">
      <w:r>
        <w:t>Streptomonospora,R1000,12,1,0,0</w:t>
      </w:r>
    </w:p>
    <w:p w:rsidR="00476BF9" w:rsidRDefault="00476BF9" w:rsidP="004F03A6">
      <w:r>
        <w:t>Nocardiopsis,R1000,1,0,0,0</w:t>
      </w:r>
    </w:p>
    <w:p w:rsidR="00476BF9" w:rsidRDefault="00476BF9" w:rsidP="004F03A6">
      <w:r>
        <w:t>Acidothermus|Frankia,R1000,2,2,1,0</w:t>
      </w:r>
    </w:p>
    <w:p w:rsidR="00476BF9" w:rsidRDefault="00476BF9" w:rsidP="004F03A6">
      <w:r>
        <w:t>Acidothermus,R1000,2,0,0,0</w:t>
      </w:r>
    </w:p>
    <w:p w:rsidR="00476BF9" w:rsidRDefault="00476BF9" w:rsidP="004F03A6">
      <w:r>
        <w:t>Frankia,R1000,0,2,1,0</w:t>
      </w:r>
    </w:p>
    <w:p w:rsidR="00476BF9" w:rsidRDefault="00476BF9" w:rsidP="004F03A6">
      <w:r>
        <w:t>Bifidobacterium,R1000,112,21,1,0</w:t>
      </w:r>
    </w:p>
    <w:p w:rsidR="00476BF9" w:rsidRDefault="00476BF9" w:rsidP="004F03A6">
      <w:r>
        <w:t>Denitrobacterium|Coriobacterium,R1000,168,101,7,4</w:t>
      </w:r>
    </w:p>
    <w:p w:rsidR="00476BF9" w:rsidRDefault="00476BF9" w:rsidP="004F03A6">
      <w:r>
        <w:t>Denitrobacterium,R1000,16,25,6,3</w:t>
      </w:r>
    </w:p>
    <w:p w:rsidR="00476BF9" w:rsidRDefault="00476BF9" w:rsidP="004F03A6">
      <w:r>
        <w:t>Atopobium,R1000,142,61,1,0</w:t>
      </w:r>
    </w:p>
    <w:p w:rsidR="00476BF9" w:rsidRDefault="00476BF9" w:rsidP="004F03A6">
      <w:r>
        <w:t>Collinsella,R1000,7,13,1,0</w:t>
      </w:r>
    </w:p>
    <w:p w:rsidR="00476BF9" w:rsidRDefault="00476BF9" w:rsidP="004F03A6">
      <w:r>
        <w:t>Eggerthella,R1000,1,2,0,0</w:t>
      </w:r>
    </w:p>
    <w:p w:rsidR="00476BF9" w:rsidRDefault="00476BF9" w:rsidP="004F03A6">
      <w:r>
        <w:t>Olsenella,R1000,1,0,0,0</w:t>
      </w:r>
    </w:p>
    <w:p w:rsidR="00476BF9" w:rsidRDefault="00476BF9" w:rsidP="004F03A6">
      <w:r>
        <w:t>Coriobacterium,R1000,1,0,0,0</w:t>
      </w:r>
    </w:p>
    <w:p w:rsidR="00476BF9" w:rsidRDefault="00476BF9" w:rsidP="004F03A6">
      <w:r>
        <w:t>Microthrix,R1000,3,1,0,0</w:t>
      </w:r>
    </w:p>
    <w:p w:rsidR="00476BF9" w:rsidRDefault="00476BF9" w:rsidP="004F03A6">
      <w:r>
        <w:t>Rubrobacterineae|Rubrobacterales,R1000,18,2,3,2</w:t>
      </w:r>
    </w:p>
    <w:p w:rsidR="00476BF9" w:rsidRDefault="00476BF9" w:rsidP="004F03A6">
      <w:r>
        <w:t>Rubrobacterineae|Thermoleophilum,R1000,18,1,3,1</w:t>
      </w:r>
    </w:p>
    <w:p w:rsidR="00476BF9" w:rsidRDefault="00476BF9" w:rsidP="004F03A6">
      <w:r>
        <w:t>Rubrobacterineae,R1000,17,1,2,1</w:t>
      </w:r>
    </w:p>
    <w:p w:rsidR="00476BF9" w:rsidRDefault="00476BF9" w:rsidP="004F03A6">
      <w:r>
        <w:t>Rubrobacter,R1000,1,0,0,0</w:t>
      </w:r>
    </w:p>
    <w:p w:rsidR="00476BF9" w:rsidRDefault="00476BF9" w:rsidP="004F03A6">
      <w:r>
        <w:t>Thermoleophilum,R1000,0,0,1,0</w:t>
      </w:r>
    </w:p>
    <w:p w:rsidR="00476BF9" w:rsidRDefault="00476BF9" w:rsidP="004F03A6">
      <w:r>
        <w:t>Rubrobacterales,R1000,0,1,1,0</w:t>
      </w:r>
    </w:p>
    <w:p w:rsidR="00476BF9" w:rsidRDefault="00476BF9" w:rsidP="004F03A6">
      <w:r>
        <w:t>Acidimicrobidae,R1000,6,0,0,0</w:t>
      </w:r>
    </w:p>
    <w:p w:rsidR="00476BF9" w:rsidRDefault="00476BF9" w:rsidP="004F03A6">
      <w:r>
        <w:t>Symbiobacterium,R1000,0,7,0,0</w:t>
      </w:r>
    </w:p>
    <w:p w:rsidR="00476BF9" w:rsidRDefault="00476BF9" w:rsidP="004F03A6">
      <w:r>
        <w:t>Paraprevotella|Niastella,R1000,2026,1370,104,389</w:t>
      </w:r>
    </w:p>
    <w:p w:rsidR="00476BF9" w:rsidRDefault="00476BF9" w:rsidP="004F03A6">
      <w:r>
        <w:t>Paraprevotella|Alistipes,R1000,405,337,31,82</w:t>
      </w:r>
    </w:p>
    <w:p w:rsidR="00476BF9" w:rsidRDefault="00476BF9" w:rsidP="004F03A6">
      <w:r>
        <w:t>Paraprevotella,R1000,14,8,20,0</w:t>
      </w:r>
    </w:p>
    <w:p w:rsidR="00476BF9" w:rsidRDefault="00476BF9" w:rsidP="004F03A6">
      <w:r>
        <w:t>Porphyromonadaceae|Parabacteroides,R1000,116,320,31,28</w:t>
      </w:r>
    </w:p>
    <w:p w:rsidR="00476BF9" w:rsidRDefault="00476BF9" w:rsidP="004F03A6">
      <w:r>
        <w:t>Porphyromonadaceae,R1000,114,320,31,28</w:t>
      </w:r>
    </w:p>
    <w:p w:rsidR="00476BF9" w:rsidRDefault="00476BF9" w:rsidP="004F03A6">
      <w:r>
        <w:t>Parabacteroides,R1000,2,0,0,0</w:t>
      </w:r>
    </w:p>
    <w:p w:rsidR="00476BF9" w:rsidRDefault="00476BF9" w:rsidP="004F03A6">
      <w:r>
        <w:lastRenderedPageBreak/>
        <w:t>Bacteroides,R1000,58,9,25,0</w:t>
      </w:r>
    </w:p>
    <w:p w:rsidR="00476BF9" w:rsidRDefault="00476BF9" w:rsidP="004F03A6">
      <w:r>
        <w:t>Alistipes,R1000,2,0,0,0</w:t>
      </w:r>
    </w:p>
    <w:p w:rsidR="00476BF9" w:rsidRDefault="00476BF9" w:rsidP="004F03A6">
      <w:r>
        <w:t>Polaribacter|Owenweeksia,R1000,108,19,45,0</w:t>
      </w:r>
    </w:p>
    <w:p w:rsidR="00476BF9" w:rsidRDefault="00476BF9" w:rsidP="004F03A6">
      <w:r>
        <w:t>Polaribacter|Cellulophaga,R1000,108,18,45,0</w:t>
      </w:r>
    </w:p>
    <w:p w:rsidR="00476BF9" w:rsidRDefault="00476BF9" w:rsidP="004F03A6">
      <w:r>
        <w:t>Polaribacter,R1000,13,2,0,0</w:t>
      </w:r>
    </w:p>
    <w:p w:rsidR="00476BF9" w:rsidRDefault="00476BF9" w:rsidP="004F03A6">
      <w:r>
        <w:t>Flavobacterium,R1000,11,4,6,0</w:t>
      </w:r>
    </w:p>
    <w:p w:rsidR="00476BF9" w:rsidRDefault="00476BF9" w:rsidP="004F03A6">
      <w:r>
        <w:t>Capnocytophaga,R1000,7,8,22,0</w:t>
      </w:r>
    </w:p>
    <w:p w:rsidR="00476BF9" w:rsidRDefault="00476BF9" w:rsidP="004F03A6">
      <w:r>
        <w:t>Chryseobacterium,R1000,19,2,2,0</w:t>
      </w:r>
    </w:p>
    <w:p w:rsidR="00476BF9" w:rsidRDefault="00476BF9" w:rsidP="004F03A6">
      <w:r>
        <w:t>Empedobacter,R1000,1,1,2,0</w:t>
      </w:r>
    </w:p>
    <w:p w:rsidR="00476BF9" w:rsidRDefault="00476BF9" w:rsidP="004F03A6">
      <w:r>
        <w:t>Wautersiella,R1000,9,0,0,0</w:t>
      </w:r>
    </w:p>
    <w:p w:rsidR="00476BF9" w:rsidRDefault="00476BF9" w:rsidP="004F03A6">
      <w:r>
        <w:t>Leptobacterium,R1000,17,1,1,0</w:t>
      </w:r>
    </w:p>
    <w:p w:rsidR="00476BF9" w:rsidRDefault="00476BF9" w:rsidP="004F03A6">
      <w:r>
        <w:t>Pibocella,R1000,3,3,0,0</w:t>
      </w:r>
    </w:p>
    <w:p w:rsidR="00476BF9" w:rsidRDefault="00476BF9" w:rsidP="004F03A6">
      <w:r>
        <w:t>Zobellia,R1000,1,0,0,0</w:t>
      </w:r>
    </w:p>
    <w:p w:rsidR="00476BF9" w:rsidRDefault="00476BF9" w:rsidP="004F03A6">
      <w:r>
        <w:t>Psychroserpens,R1000,1,1,0,0</w:t>
      </w:r>
    </w:p>
    <w:p w:rsidR="00476BF9" w:rsidRDefault="00476BF9" w:rsidP="004F03A6">
      <w:r>
        <w:t>Galbibacter,R1000,1,0,0,0</w:t>
      </w:r>
    </w:p>
    <w:p w:rsidR="00476BF9" w:rsidRDefault="00476BF9" w:rsidP="004F03A6">
      <w:r>
        <w:t>Tenacibaculum,R1000,1,0,0,0</w:t>
      </w:r>
    </w:p>
    <w:p w:rsidR="00476BF9" w:rsidRDefault="00476BF9" w:rsidP="004F03A6">
      <w:r>
        <w:t>Gelidibacter,R1000,2,2,0,0</w:t>
      </w:r>
    </w:p>
    <w:p w:rsidR="00476BF9" w:rsidRDefault="00476BF9" w:rsidP="004F03A6">
      <w:r>
        <w:t>Coccinistipes,R1000,0,1,0,0</w:t>
      </w:r>
    </w:p>
    <w:p w:rsidR="00476BF9" w:rsidRDefault="00476BF9" w:rsidP="004F03A6">
      <w:r>
        <w:t>Cellulophaga,R1000,0,0,0,1</w:t>
      </w:r>
    </w:p>
    <w:p w:rsidR="00476BF9" w:rsidRDefault="00476BF9" w:rsidP="004F03A6">
      <w:r>
        <w:t>Owenweeksia,R1000,0,1,0,0</w:t>
      </w:r>
    </w:p>
    <w:p w:rsidR="00476BF9" w:rsidRDefault="00476BF9" w:rsidP="004F03A6">
      <w:r>
        <w:t>Cytophaga|Persicobacter,R1000,42,54,33,18</w:t>
      </w:r>
    </w:p>
    <w:p w:rsidR="00476BF9" w:rsidRDefault="00476BF9" w:rsidP="004F03A6">
      <w:r>
        <w:t>Cytophaga|Arcicella,R1000,21,34,29,15</w:t>
      </w:r>
    </w:p>
    <w:p w:rsidR="00476BF9" w:rsidRDefault="00476BF9" w:rsidP="004F03A6">
      <w:r>
        <w:t>Cytophaga,R1000,14,9,3,0</w:t>
      </w:r>
    </w:p>
    <w:p w:rsidR="00476BF9" w:rsidRDefault="00476BF9" w:rsidP="004F03A6">
      <w:r>
        <w:t>Marinicola,R1000,2,0,0,0</w:t>
      </w:r>
    </w:p>
    <w:p w:rsidR="00476BF9" w:rsidRDefault="00476BF9" w:rsidP="004F03A6">
      <w:r>
        <w:t>Flexibacter,R1000,3,9,27,9</w:t>
      </w:r>
    </w:p>
    <w:p w:rsidR="00476BF9" w:rsidRDefault="00476BF9" w:rsidP="004F03A6">
      <w:r>
        <w:t>Hongiella,R1000,1,0,0,0</w:t>
      </w:r>
    </w:p>
    <w:p w:rsidR="00476BF9" w:rsidRDefault="00476BF9" w:rsidP="004F03A6">
      <w:r>
        <w:t>Sporocytophaga,R1000,1,14,2,1</w:t>
      </w:r>
    </w:p>
    <w:p w:rsidR="00476BF9" w:rsidRDefault="00476BF9" w:rsidP="004F03A6">
      <w:r>
        <w:t>Arcicella,R1000,0,0,0,1</w:t>
      </w:r>
    </w:p>
    <w:p w:rsidR="00476BF9" w:rsidRDefault="00476BF9" w:rsidP="004F03A6">
      <w:r>
        <w:t>Sphingobacterium|Sphingoterrabacterium,R1000,5,8,2,2</w:t>
      </w:r>
    </w:p>
    <w:p w:rsidR="00476BF9" w:rsidRDefault="00476BF9" w:rsidP="004F03A6">
      <w:r>
        <w:t>Sphingobacterium,R1000,3,2,2,0</w:t>
      </w:r>
    </w:p>
    <w:p w:rsidR="00476BF9" w:rsidRDefault="00476BF9" w:rsidP="004F03A6">
      <w:r>
        <w:t>Pedobacter,R1000,2,4,2,0</w:t>
      </w:r>
    </w:p>
    <w:p w:rsidR="00476BF9" w:rsidRDefault="00476BF9" w:rsidP="004F03A6">
      <w:r>
        <w:t>Sphingoterrabacterium,R1000,0,2,0,0</w:t>
      </w:r>
    </w:p>
    <w:p w:rsidR="00476BF9" w:rsidRDefault="00476BF9" w:rsidP="004F03A6">
      <w:r>
        <w:t>Lewinella|Saprospira,R1000,12,6,1,0</w:t>
      </w:r>
    </w:p>
    <w:p w:rsidR="00476BF9" w:rsidRDefault="00476BF9" w:rsidP="004F03A6">
      <w:r>
        <w:t>Lewinella,R1000,7,2,0,0</w:t>
      </w:r>
    </w:p>
    <w:p w:rsidR="00476BF9" w:rsidRDefault="00476BF9" w:rsidP="004F03A6">
      <w:r>
        <w:t>Saprospira,R1000,5,0,0,0</w:t>
      </w:r>
    </w:p>
    <w:p w:rsidR="00476BF9" w:rsidRDefault="00476BF9" w:rsidP="004F03A6">
      <w:r>
        <w:t>Chitinophaga,R1000,1,6,1,0</w:t>
      </w:r>
    </w:p>
    <w:p w:rsidR="00476BF9" w:rsidRDefault="00476BF9" w:rsidP="004F03A6">
      <w:r>
        <w:t>Sediminibacterium,R1000,1,0,0,0</w:t>
      </w:r>
    </w:p>
    <w:p w:rsidR="00476BF9" w:rsidRDefault="00476BF9" w:rsidP="004F03A6">
      <w:r>
        <w:t>Rhodothermus,R1000,1,0,0,0</w:t>
      </w:r>
    </w:p>
    <w:p w:rsidR="00476BF9" w:rsidRDefault="00476BF9" w:rsidP="004F03A6">
      <w:r>
        <w:t>Persicobacter,R1000,0,0,1,0</w:t>
      </w:r>
    </w:p>
    <w:p w:rsidR="00476BF9" w:rsidRDefault="00476BF9" w:rsidP="004F03A6">
      <w:r>
        <w:t>Prevotella|Ruminofilibacter,R1000,1442,914,37,231</w:t>
      </w:r>
    </w:p>
    <w:p w:rsidR="00476BF9" w:rsidRDefault="00476BF9" w:rsidP="004F03A6">
      <w:r>
        <w:t>Prevotella,R1000,815,397,18,78</w:t>
      </w:r>
    </w:p>
    <w:p w:rsidR="00476BF9" w:rsidRDefault="00476BF9" w:rsidP="004F03A6">
      <w:r>
        <w:t>Bacteroides,R1000,489,402,98,0</w:t>
      </w:r>
    </w:p>
    <w:p w:rsidR="00476BF9" w:rsidRDefault="00476BF9" w:rsidP="004F03A6">
      <w:r>
        <w:t>Tannerella|Paludibacter,R1000,55,24,1,42</w:t>
      </w:r>
    </w:p>
    <w:p w:rsidR="00476BF9" w:rsidRDefault="00476BF9" w:rsidP="004F03A6">
      <w:r>
        <w:t>Tannerella,R1000,17,8,1,14</w:t>
      </w:r>
    </w:p>
    <w:p w:rsidR="00476BF9" w:rsidRDefault="00476BF9" w:rsidP="004F03A6">
      <w:r>
        <w:lastRenderedPageBreak/>
        <w:t>Parabacteroides,R1000,14,4,4,0</w:t>
      </w:r>
    </w:p>
    <w:p w:rsidR="00476BF9" w:rsidRDefault="00476BF9" w:rsidP="004F03A6">
      <w:r>
        <w:t>Porphyromonas,R1000,11,6,21,0</w:t>
      </w:r>
    </w:p>
    <w:p w:rsidR="00476BF9" w:rsidRDefault="00476BF9" w:rsidP="004F03A6">
      <w:r>
        <w:t>Dysgonomonas,R1000,9,6,0,0</w:t>
      </w:r>
    </w:p>
    <w:p w:rsidR="00476BF9" w:rsidRDefault="00476BF9" w:rsidP="004F03A6">
      <w:r>
        <w:t>Barnesiella,R1000,2,0,0,0</w:t>
      </w:r>
    </w:p>
    <w:p w:rsidR="00476BF9" w:rsidRDefault="00476BF9" w:rsidP="004F03A6">
      <w:r>
        <w:t>Paludibacter,R1000,2,3,0,0</w:t>
      </w:r>
    </w:p>
    <w:p w:rsidR="00476BF9" w:rsidRDefault="00476BF9" w:rsidP="004F03A6">
      <w:r>
        <w:t>Alistipes|Ruminofilibacter,R1000,11,55,17,11</w:t>
      </w:r>
    </w:p>
    <w:p w:rsidR="00476BF9" w:rsidRDefault="00476BF9" w:rsidP="004F03A6">
      <w:r>
        <w:t>Alistipes,R1000,8,48,17,8</w:t>
      </w:r>
    </w:p>
    <w:p w:rsidR="00476BF9" w:rsidRDefault="00476BF9" w:rsidP="004F03A6">
      <w:r>
        <w:t>Ruminofilibacter,R1000,2,7,2,0</w:t>
      </w:r>
    </w:p>
    <w:p w:rsidR="00476BF9" w:rsidRDefault="00476BF9" w:rsidP="004F03A6">
      <w:r>
        <w:t>Niastella,R1000,1,0,0,0</w:t>
      </w:r>
    </w:p>
    <w:p w:rsidR="00476BF9" w:rsidRDefault="00476BF9" w:rsidP="004F03A6">
      <w:r>
        <w:t>Leptotrichia|Fusobacterium,R1000,752,139,10,64</w:t>
      </w:r>
    </w:p>
    <w:p w:rsidR="00476BF9" w:rsidRDefault="00476BF9" w:rsidP="004F03A6">
      <w:r>
        <w:t>Leptotrichia|Cetobacterium,R1000,709,102,2,46</w:t>
      </w:r>
    </w:p>
    <w:p w:rsidR="00476BF9" w:rsidRDefault="00476BF9" w:rsidP="004F03A6">
      <w:r>
        <w:t>Leptotrichia|Ilyobacter,R1000,708,102,2,45</w:t>
      </w:r>
    </w:p>
    <w:p w:rsidR="00476BF9" w:rsidRDefault="00476BF9" w:rsidP="004F03A6">
      <w:r>
        <w:t>Leptotrichia,R1000,392,34,14,0</w:t>
      </w:r>
    </w:p>
    <w:p w:rsidR="00476BF9" w:rsidRDefault="00476BF9" w:rsidP="004F03A6">
      <w:r>
        <w:t>Streptobacillus,R1000,86,18,2,1</w:t>
      </w:r>
    </w:p>
    <w:p w:rsidR="00476BF9" w:rsidRDefault="00476BF9" w:rsidP="004F03A6">
      <w:r>
        <w:t>Fusobacterium,R1000,106,24,19,0</w:t>
      </w:r>
    </w:p>
    <w:p w:rsidR="00476BF9" w:rsidRDefault="00476BF9" w:rsidP="004F03A6">
      <w:r>
        <w:t>Ilyobacter,R1000,124,26,11,0</w:t>
      </w:r>
    </w:p>
    <w:p w:rsidR="00476BF9" w:rsidRDefault="00476BF9" w:rsidP="004F03A6">
      <w:r>
        <w:t>Cetobacterium,R1000,1,1,0,0</w:t>
      </w:r>
    </w:p>
    <w:p w:rsidR="00476BF9" w:rsidRDefault="00476BF9" w:rsidP="004F03A6">
      <w:r>
        <w:t>Fusobacterium,R1000,43,37,8,18</w:t>
      </w:r>
    </w:p>
    <w:p w:rsidR="00476BF9" w:rsidRDefault="00476BF9" w:rsidP="004F03A6">
      <w:r>
        <w:t>Holophaga|Solibacter,R1000,59,36,10,6</w:t>
      </w:r>
    </w:p>
    <w:p w:rsidR="00476BF9" w:rsidRDefault="00476BF9" w:rsidP="004F03A6">
      <w:r>
        <w:t>Holophaga,R1000,4,1,0,0</w:t>
      </w:r>
    </w:p>
    <w:p w:rsidR="00476BF9" w:rsidRDefault="00476BF9" w:rsidP="004F03A6">
      <w:r>
        <w:t>Solibacter,R1000,2,0,0,0</w:t>
      </w:r>
    </w:p>
    <w:p w:rsidR="00476BF9" w:rsidRDefault="00476BF9" w:rsidP="004F03A6">
      <w:r>
        <w:t>Anabaena|Microcoleus,R1000,36,6,2,0</w:t>
      </w:r>
    </w:p>
    <w:p w:rsidR="00476BF9" w:rsidRDefault="00476BF9" w:rsidP="004F03A6">
      <w:r>
        <w:t>Anabaena,R1000,3,1,0,0</w:t>
      </w:r>
    </w:p>
    <w:p w:rsidR="00476BF9" w:rsidRDefault="00476BF9" w:rsidP="004F03A6">
      <w:r>
        <w:t>Synechococcus|Cyanobium,R1000,18,0,0,0</w:t>
      </w:r>
    </w:p>
    <w:p w:rsidR="00476BF9" w:rsidRDefault="00476BF9" w:rsidP="004F03A6">
      <w:r>
        <w:t>Synechococcus,R1000,8,0,0,0</w:t>
      </w:r>
    </w:p>
    <w:p w:rsidR="00476BF9" w:rsidRDefault="00476BF9" w:rsidP="004F03A6">
      <w:r>
        <w:t>Cyanobium,R1000,10,0,0,0</w:t>
      </w:r>
    </w:p>
    <w:p w:rsidR="00476BF9" w:rsidRDefault="00476BF9" w:rsidP="004F03A6">
      <w:r>
        <w:t>Prochlorococcus,R1000,3,2,1,0</w:t>
      </w:r>
    </w:p>
    <w:p w:rsidR="00476BF9" w:rsidRDefault="00476BF9" w:rsidP="004F03A6">
      <w:r>
        <w:t>Limnothrix|Microcoleus,R1000,11,2,0,0</w:t>
      </w:r>
    </w:p>
    <w:p w:rsidR="00476BF9" w:rsidRDefault="00476BF9" w:rsidP="004F03A6">
      <w:r>
        <w:t>Limnothrix,R1000,9,0,0,0</w:t>
      </w:r>
    </w:p>
    <w:p w:rsidR="00476BF9" w:rsidRDefault="00476BF9" w:rsidP="004F03A6">
      <w:r>
        <w:t>Leptolyngbya,R1000,1,0,0,0</w:t>
      </w:r>
    </w:p>
    <w:p w:rsidR="00476BF9" w:rsidRDefault="00476BF9" w:rsidP="004F03A6">
      <w:r>
        <w:t>Microcoleus,R1000,0,2,0,0</w:t>
      </w:r>
    </w:p>
    <w:p w:rsidR="00476BF9" w:rsidRDefault="00476BF9" w:rsidP="004F03A6">
      <w:r>
        <w:t>Spirochaeta|Leptospira,R1000,106,11,4,8</w:t>
      </w:r>
    </w:p>
    <w:p w:rsidR="00476BF9" w:rsidRDefault="00476BF9" w:rsidP="004F03A6">
      <w:r>
        <w:t>Spirochaeta|Treponema,R1000,99,10,4,7</w:t>
      </w:r>
    </w:p>
    <w:p w:rsidR="00476BF9" w:rsidRDefault="00476BF9" w:rsidP="004F03A6">
      <w:r>
        <w:t>Spirochaeta,R1000,16,3,3,2</w:t>
      </w:r>
    </w:p>
    <w:p w:rsidR="00476BF9" w:rsidRDefault="00476BF9" w:rsidP="004F03A6">
      <w:r>
        <w:t>Treponema,R1000,80,7,1,4</w:t>
      </w:r>
    </w:p>
    <w:p w:rsidR="00476BF9" w:rsidRDefault="00476BF9" w:rsidP="004F03A6">
      <w:r>
        <w:t>Sphaerochaeta,R1000,4,0,0,0</w:t>
      </w:r>
    </w:p>
    <w:p w:rsidR="00476BF9" w:rsidRDefault="00476BF9" w:rsidP="004F03A6">
      <w:r>
        <w:t>Leptospira,R1000,3,1,1,0</w:t>
      </w:r>
    </w:p>
    <w:p w:rsidR="00476BF9" w:rsidRDefault="00476BF9" w:rsidP="004F03A6">
      <w:r>
        <w:t>Chlorobaculum|Chlorobium,R1000,3,2,0,0</w:t>
      </w:r>
    </w:p>
    <w:p w:rsidR="00476BF9" w:rsidRDefault="00476BF9" w:rsidP="004F03A6">
      <w:r>
        <w:t>Chlorobaculum,R1000,1,0,0,0</w:t>
      </w:r>
    </w:p>
    <w:p w:rsidR="00476BF9" w:rsidRDefault="00476BF9" w:rsidP="004F03A6">
      <w:r>
        <w:t>Pelodictyon|Chlorobium,R1000,2,2,0,0</w:t>
      </w:r>
    </w:p>
    <w:p w:rsidR="00476BF9" w:rsidRDefault="00476BF9" w:rsidP="004F03A6">
      <w:r>
        <w:t>Pelodictyon,R1000,1,1,0,0</w:t>
      </w:r>
    </w:p>
    <w:p w:rsidR="00476BF9" w:rsidRDefault="00476BF9" w:rsidP="004F03A6">
      <w:r>
        <w:t>Chlorobium,R1000,1,1,0,0</w:t>
      </w:r>
    </w:p>
    <w:p w:rsidR="00476BF9" w:rsidRDefault="00476BF9" w:rsidP="004F03A6">
      <w:r>
        <w:t>Roseiflexus|Herpetosiphon,R1000,40,23,9,3</w:t>
      </w:r>
    </w:p>
    <w:p w:rsidR="00476BF9" w:rsidRDefault="00476BF9" w:rsidP="004F03A6">
      <w:r>
        <w:t>Roseiflexus|Chloroflexus,R1000,24,11,7,1</w:t>
      </w:r>
    </w:p>
    <w:p w:rsidR="00476BF9" w:rsidRDefault="00476BF9" w:rsidP="004F03A6">
      <w:r>
        <w:lastRenderedPageBreak/>
        <w:t>Roseiflexus,R1000,7,2,0,0</w:t>
      </w:r>
    </w:p>
    <w:p w:rsidR="00476BF9" w:rsidRDefault="00476BF9" w:rsidP="004F03A6">
      <w:r>
        <w:t>Chloroflexus,R1000,17,9,7,1</w:t>
      </w:r>
    </w:p>
    <w:p w:rsidR="00476BF9" w:rsidRDefault="00476BF9" w:rsidP="004F03A6">
      <w:r>
        <w:t>Dehalococcoides,R1000,4,6,1,0</w:t>
      </w:r>
    </w:p>
    <w:p w:rsidR="00476BF9" w:rsidRDefault="00476BF9" w:rsidP="004F03A6">
      <w:r>
        <w:t>Herpetosiphon,R1000,1,0,0,0</w:t>
      </w:r>
    </w:p>
    <w:p w:rsidR="00476BF9" w:rsidRDefault="00476BF9" w:rsidP="004F03A6">
      <w:r>
        <w:t>Ferribacter,R1000,3,0,0,0</w:t>
      </w:r>
    </w:p>
    <w:p w:rsidR="00476BF9" w:rsidRDefault="00476BF9" w:rsidP="004F03A6">
      <w:r>
        <w:t>Gulbenkianus,R1000,15,0,0,0</w:t>
      </w:r>
    </w:p>
    <w:p w:rsidR="00476BF9" w:rsidRDefault="00476BF9" w:rsidP="004F03A6">
      <w:r>
        <w:t>Meiothermus,R1000,1,0,0,0</w:t>
      </w:r>
    </w:p>
    <w:p w:rsidR="00476BF9" w:rsidRDefault="00476BF9" w:rsidP="004F03A6">
      <w:r>
        <w:t>Desulfurobacterium,R1000,1,0,0,0</w:t>
      </w:r>
    </w:p>
    <w:p w:rsidR="00476BF9" w:rsidRDefault="00476BF9" w:rsidP="004F03A6">
      <w:r>
        <w:t>Pirellula|Planctomycetacia,R1000,7,12,18,1</w:t>
      </w:r>
    </w:p>
    <w:p w:rsidR="00476BF9" w:rsidRDefault="00476BF9" w:rsidP="004F03A6">
      <w:r>
        <w:t>Pirellula|Brocadia,R1000,7,9,18,1</w:t>
      </w:r>
    </w:p>
    <w:p w:rsidR="00476BF9" w:rsidRDefault="00476BF9" w:rsidP="004F03A6">
      <w:r>
        <w:t>Pirellula|Rhodopirellula,R1000,7,5,13,1</w:t>
      </w:r>
    </w:p>
    <w:p w:rsidR="00476BF9" w:rsidRDefault="00476BF9" w:rsidP="004F03A6">
      <w:r>
        <w:t>Pirellula,R1000,4,1,13,1</w:t>
      </w:r>
    </w:p>
    <w:p w:rsidR="00476BF9" w:rsidRDefault="00476BF9" w:rsidP="004F03A6">
      <w:r>
        <w:t>Isosphaera,R1000,1,0,0,0</w:t>
      </w:r>
    </w:p>
    <w:p w:rsidR="00476BF9" w:rsidRDefault="00476BF9" w:rsidP="004F03A6">
      <w:r>
        <w:t>Rhodopirellula,R1000,1,2,0,0</w:t>
      </w:r>
    </w:p>
    <w:p w:rsidR="00476BF9" w:rsidRDefault="00476BF9" w:rsidP="004F03A6">
      <w:r>
        <w:t>Brocadia,R1000,0,3,0,0</w:t>
      </w:r>
    </w:p>
    <w:p w:rsidR="00476BF9" w:rsidRDefault="00476BF9" w:rsidP="004F03A6">
      <w:r>
        <w:t>Planctomycetacia,R1000,0,3,0,0</w:t>
      </w:r>
    </w:p>
    <w:p w:rsidR="00476BF9" w:rsidRDefault="00476BF9" w:rsidP="004F03A6">
      <w:r>
        <w:t>Gemmatimonas,R1000,1,0,0,0</w:t>
      </w:r>
    </w:p>
    <w:p w:rsidR="00476BF9" w:rsidRDefault="00476BF9" w:rsidP="004F03A6">
      <w:r>
        <w:t>Mucispirillum,R1000,1,2,0,0</w:t>
      </w:r>
    </w:p>
    <w:p w:rsidR="00476BF9" w:rsidRDefault="00476BF9" w:rsidP="004F03A6">
      <w:r>
        <w:t>Spartobacteria,R1000,1,1,1,0</w:t>
      </w:r>
    </w:p>
    <w:p w:rsidR="00476BF9" w:rsidRDefault="00476BF9" w:rsidP="004F03A6">
      <w:r>
        <w:t>Thermolithobacter,R1000,1,0,0,0</w:t>
      </w:r>
    </w:p>
    <w:p w:rsidR="00476BF9" w:rsidRDefault="00476BF9" w:rsidP="004F03A6">
      <w:r>
        <w:t>Antarctic,R1000,1,0,0,0</w:t>
      </w:r>
    </w:p>
    <w:p w:rsidR="00476BF9" w:rsidRDefault="00476BF9" w:rsidP="004F03A6">
      <w:r>
        <w:t>Thermodesulfovibrio|Nitrospira,R1000,0,3,0,0</w:t>
      </w:r>
    </w:p>
    <w:p w:rsidR="00476BF9" w:rsidRDefault="00476BF9" w:rsidP="004F03A6">
      <w:r>
        <w:t>Thermodesulfovibrio,R1000,0,1,0,0</w:t>
      </w:r>
    </w:p>
    <w:p w:rsidR="00476BF9" w:rsidRDefault="00476BF9" w:rsidP="004F03A6">
      <w:r>
        <w:t>Nitrospira,R1000,0,2,0,0</w:t>
      </w:r>
    </w:p>
    <w:p w:rsidR="00476BF9" w:rsidRDefault="00476BF9" w:rsidP="004F03A6">
      <w:r>
        <w:t>Thermotoga,R1000,0,1,0,0</w:t>
      </w:r>
    </w:p>
    <w:p w:rsidR="00476BF9" w:rsidRDefault="00476BF9" w:rsidP="004F03A6">
      <w:r>
        <w:t>Phytoplasma,R1000,0,1,0,0</w:t>
      </w:r>
    </w:p>
    <w:p w:rsidR="00476BF9" w:rsidRDefault="00476BF9" w:rsidP="004F03A6">
      <w:r>
        <w:t>Ktedobacter|Ktedobacteria,R1000,0,9,0,0</w:t>
      </w:r>
    </w:p>
    <w:p w:rsidR="00476BF9" w:rsidRDefault="00476BF9" w:rsidP="004F03A6">
      <w:r>
        <w:t>Ktedobacter,R1000,0,7,0,0</w:t>
      </w:r>
    </w:p>
    <w:p w:rsidR="00476BF9" w:rsidRDefault="00476BF9" w:rsidP="004F03A6">
      <w:r>
        <w:t>Ktedobacteria,R1000,0,2,0,0</w:t>
      </w:r>
    </w:p>
    <w:p w:rsidR="00476BF9" w:rsidRDefault="00476BF9" w:rsidP="004F03A6">
      <w:r>
        <w:t>Tammella,R1000,0,1,1,0</w:t>
      </w:r>
    </w:p>
    <w:p w:rsidR="00476BF9" w:rsidRDefault="00476BF9" w:rsidP="004F03A6">
      <w:r>
        <w:t>Fervidomicrobium,R1000,0,0,1,0</w:t>
      </w:r>
    </w:p>
    <w:p w:rsidR="00476BF9" w:rsidRDefault="00476BF9" w:rsidP="004F03A6">
      <w:r>
        <w:t>Thermodesulfatator,R1000,0,0,1,0</w:t>
      </w:r>
    </w:p>
    <w:p w:rsidR="00476BF9" w:rsidRDefault="00476BF9" w:rsidP="004F03A6">
      <w:r>
        <w:t>Pyrenomonas|Chaetoceros,R1000,89,30,51,21</w:t>
      </w:r>
    </w:p>
    <w:p w:rsidR="00476BF9" w:rsidRDefault="00476BF9" w:rsidP="004F03A6">
      <w:r>
        <w:t>Pyrenomonas,R1000,1,0,0,0</w:t>
      </w:r>
    </w:p>
    <w:p w:rsidR="00476BF9" w:rsidRDefault="00476BF9" w:rsidP="004F03A6">
      <w:r>
        <w:t>Calyptogena,R1000,22,11,47,18</w:t>
      </w:r>
    </w:p>
    <w:p w:rsidR="00476BF9" w:rsidRDefault="00476BF9" w:rsidP="004F03A6">
      <w:r>
        <w:t>Polytrichum|Chlorella,R1000,56,1,0,0</w:t>
      </w:r>
    </w:p>
    <w:p w:rsidR="00476BF9" w:rsidRDefault="00476BF9" w:rsidP="004F03A6">
      <w:r>
        <w:t>Polytrichum|Equisetum,R1000,30,0,0,0</w:t>
      </w:r>
    </w:p>
    <w:p w:rsidR="00476BF9" w:rsidRDefault="00476BF9" w:rsidP="004F03A6">
      <w:r>
        <w:t>Polytrichum|Physcomitrella,R1000,5,0,0,0</w:t>
      </w:r>
    </w:p>
    <w:p w:rsidR="00476BF9" w:rsidRDefault="00476BF9" w:rsidP="004F03A6">
      <w:r>
        <w:t>Polytrichopsida,R1000,4,0,0,0</w:t>
      </w:r>
    </w:p>
    <w:p w:rsidR="00476BF9" w:rsidRDefault="00476BF9" w:rsidP="004F03A6">
      <w:r>
        <w:t>Polytrichum,R1000,4,0,0,0</w:t>
      </w:r>
    </w:p>
    <w:p w:rsidR="00476BF9" w:rsidRDefault="00476BF9" w:rsidP="004F03A6">
      <w:r>
        <w:t>Physcomitrella,R1000,1,0,0,0</w:t>
      </w:r>
    </w:p>
    <w:p w:rsidR="00476BF9" w:rsidRDefault="00476BF9" w:rsidP="004F03A6">
      <w:r>
        <w:t>lamiids|Equisetum,R1000,25,0,0,0</w:t>
      </w:r>
    </w:p>
    <w:p w:rsidR="00476BF9" w:rsidRDefault="00476BF9" w:rsidP="004F03A6">
      <w:r>
        <w:t>Cuscuta|Lactuca,R1000,13,0,0,0</w:t>
      </w:r>
    </w:p>
    <w:p w:rsidR="00476BF9" w:rsidRDefault="00476BF9" w:rsidP="004F03A6">
      <w:r>
        <w:t>Cuscuta,R1000,6,0,0,0</w:t>
      </w:r>
    </w:p>
    <w:p w:rsidR="00476BF9" w:rsidRDefault="00476BF9" w:rsidP="004F03A6">
      <w:r>
        <w:lastRenderedPageBreak/>
        <w:t>Lactuca,R1000,4,0,0,0</w:t>
      </w:r>
    </w:p>
    <w:p w:rsidR="00476BF9" w:rsidRDefault="00476BF9" w:rsidP="004F03A6">
      <w:r>
        <w:t>Platanus,R1000,3,0,0,0</w:t>
      </w:r>
    </w:p>
    <w:p w:rsidR="00476BF9" w:rsidRDefault="00476BF9" w:rsidP="004F03A6">
      <w:r>
        <w:t>Angiopteris|Equisetum,R1000,12,0,0,0</w:t>
      </w:r>
    </w:p>
    <w:p w:rsidR="00476BF9" w:rsidRDefault="00476BF9" w:rsidP="004F03A6">
      <w:r>
        <w:t>Angiopteris,R1000,7,0,0,0</w:t>
      </w:r>
    </w:p>
    <w:p w:rsidR="00476BF9" w:rsidRDefault="00476BF9" w:rsidP="004F03A6">
      <w:r>
        <w:t>Equisetum,R1000,5,0,0,0</w:t>
      </w:r>
    </w:p>
    <w:p w:rsidR="00476BF9" w:rsidRDefault="00476BF9" w:rsidP="004F03A6">
      <w:r>
        <w:t>Auxenochlorella|Chlorella,R1000,26,1,0,0</w:t>
      </w:r>
    </w:p>
    <w:p w:rsidR="00476BF9" w:rsidRDefault="00476BF9" w:rsidP="004F03A6">
      <w:r>
        <w:t>Auxenochlorella,R1000,24,1,0,0</w:t>
      </w:r>
    </w:p>
    <w:p w:rsidR="00476BF9" w:rsidRDefault="00476BF9" w:rsidP="004F03A6">
      <w:r>
        <w:t>Chlorella,R1000,2,0,0,0</w:t>
      </w:r>
    </w:p>
    <w:p w:rsidR="00476BF9" w:rsidRDefault="00476BF9" w:rsidP="004F03A6">
      <w:r>
        <w:t>Palmaria|Ceramium,R1000,7,17,3,0</w:t>
      </w:r>
    </w:p>
    <w:p w:rsidR="00476BF9" w:rsidRDefault="00476BF9" w:rsidP="004F03A6">
      <w:r>
        <w:t>Palmaria,R1000,3,17,3,0</w:t>
      </w:r>
    </w:p>
    <w:p w:rsidR="00476BF9" w:rsidRDefault="00476BF9" w:rsidP="004F03A6">
      <w:r>
        <w:t>Ceramium,R1000,3,0,0,0</w:t>
      </w:r>
    </w:p>
    <w:p w:rsidR="00476BF9" w:rsidRDefault="00476BF9" w:rsidP="004F03A6">
      <w:r>
        <w:t>Paralemanea,R1000,1,0,0,0</w:t>
      </w:r>
    </w:p>
    <w:p w:rsidR="00476BF9" w:rsidRDefault="00476BF9" w:rsidP="004F03A6">
      <w:r>
        <w:t>Lepocinclis|Monomorphina,R1000,1,1,0,0</w:t>
      </w:r>
    </w:p>
    <w:p w:rsidR="00476BF9" w:rsidRDefault="00476BF9" w:rsidP="004F03A6">
      <w:r>
        <w:t>Lepocinclis,R1000,1,0,0,0</w:t>
      </w:r>
    </w:p>
    <w:p w:rsidR="00476BF9" w:rsidRDefault="00476BF9" w:rsidP="004F03A6">
      <w:r>
        <w:t>Monomorphina,R1000,0,0,1,0</w:t>
      </w:r>
    </w:p>
    <w:p w:rsidR="00476BF9" w:rsidRDefault="00476BF9" w:rsidP="004F03A6">
      <w:r>
        <w:t>Thalassiosira|Chaetoceros,R1000,2,1,3,0</w:t>
      </w:r>
    </w:p>
    <w:p w:rsidR="00476BF9" w:rsidRDefault="00476BF9" w:rsidP="004F03A6">
      <w:r>
        <w:t>Thalassiosira,R1000,1,1,3,0</w:t>
      </w:r>
    </w:p>
    <w:p w:rsidR="00476BF9" w:rsidRDefault="00476BF9" w:rsidP="004F03A6">
      <w:r>
        <w:t>Chaetoceros,R1000,1,0,0,0</w:t>
      </w:r>
    </w:p>
    <w:p w:rsidR="00476BF9" w:rsidRDefault="00476BF9" w:rsidP="004F03A6">
      <w:r>
        <w:t>vectors,R1000,457,0,0,0</w:t>
      </w:r>
    </w:p>
    <w:p w:rsidR="00476BF9" w:rsidRDefault="00476BF9" w:rsidP="004F03A6">
      <w:r>
        <w:t>Picrophilus|Methanopyrus,R1000,16,1,0,0</w:t>
      </w:r>
    </w:p>
    <w:p w:rsidR="00476BF9" w:rsidRDefault="00476BF9" w:rsidP="004F03A6">
      <w:r>
        <w:t>Picrophilus,R1000,11,0,0,0</w:t>
      </w:r>
    </w:p>
    <w:p w:rsidR="00476BF9" w:rsidRDefault="00476BF9" w:rsidP="004F03A6">
      <w:r>
        <w:t>Archaeoglobus,R1000,5,0,0,0</w:t>
      </w:r>
    </w:p>
    <w:p w:rsidR="00476BF9" w:rsidRDefault="00476BF9" w:rsidP="004F03A6">
      <w:r>
        <w:t>Methanopyrus,R1000,0,0,0,1</w:t>
      </w:r>
    </w:p>
    <w:p w:rsidR="00476BF9" w:rsidRDefault="00476BF9" w:rsidP="000942C0">
      <w:pPr>
        <w:pStyle w:val="2"/>
      </w:pPr>
      <w:bookmarkStart w:id="22" w:name="_Toc337630765"/>
      <w:r>
        <w:t>File used for MEGAN</w:t>
      </w:r>
      <w:bookmarkEnd w:id="22"/>
    </w:p>
    <w:p w:rsidR="00476BF9" w:rsidRDefault="00476BF9" w:rsidP="0073704D">
      <w:r>
        <w:t>#Datasets</w:t>
      </w:r>
      <w:r>
        <w:tab/>
        <w:t>Decayed Saliva Sample 1</w:t>
      </w:r>
      <w:r>
        <w:tab/>
        <w:t>Decayed Saliva Sample 2</w:t>
      </w:r>
      <w:r>
        <w:tab/>
        <w:t>Healthy Saliva Sample 1</w:t>
      </w:r>
      <w:r>
        <w:tab/>
        <w:t>Healthy Saliva Sample 2</w:t>
      </w:r>
    </w:p>
    <w:p w:rsidR="00476BF9" w:rsidRDefault="00476BF9" w:rsidP="0073704D">
      <w:r>
        <w:t>root;</w:t>
      </w:r>
      <w:r>
        <w:tab/>
        <w:t>17107</w:t>
      </w:r>
      <w:r>
        <w:tab/>
        <w:t>6467</w:t>
      </w:r>
      <w:r>
        <w:tab/>
        <w:t>2406</w:t>
      </w:r>
      <w:r>
        <w:tab/>
        <w:t>2118</w:t>
      </w:r>
    </w:p>
    <w:p w:rsidR="00476BF9" w:rsidRDefault="00476BF9" w:rsidP="0073704D">
      <w:proofErr w:type="spellStart"/>
      <w:r>
        <w:t>root;Bacteria</w:t>
      </w:r>
      <w:proofErr w:type="spellEnd"/>
      <w:r>
        <w:t>;</w:t>
      </w:r>
      <w:r>
        <w:tab/>
        <w:t>16545</w:t>
      </w:r>
      <w:r>
        <w:tab/>
        <w:t>6436</w:t>
      </w:r>
      <w:r>
        <w:tab/>
        <w:t>2355</w:t>
      </w:r>
      <w:r>
        <w:tab/>
        <w:t>2096</w:t>
      </w:r>
    </w:p>
    <w:p w:rsidR="00476BF9" w:rsidRDefault="00476BF9" w:rsidP="0073704D">
      <w:proofErr w:type="spellStart"/>
      <w:r>
        <w:t>root;Bacteria;Proteobacteria</w:t>
      </w:r>
      <w:proofErr w:type="spellEnd"/>
      <w:r>
        <w:t>;</w:t>
      </w:r>
      <w:r>
        <w:tab/>
        <w:t>1908</w:t>
      </w:r>
      <w:r>
        <w:tab/>
        <w:t>921</w:t>
      </w:r>
      <w:r>
        <w:tab/>
        <w:t>1288</w:t>
      </w:r>
      <w:r>
        <w:tab/>
        <w:t>1064</w:t>
      </w:r>
    </w:p>
    <w:p w:rsidR="00476BF9" w:rsidRDefault="00476BF9" w:rsidP="0073704D">
      <w:proofErr w:type="spellStart"/>
      <w:r>
        <w:t>root;Bacteria;Proteobacteria;Deltaproteobacteria</w:t>
      </w:r>
      <w:proofErr w:type="spellEnd"/>
      <w:r>
        <w:t>;</w:t>
      </w:r>
      <w:r>
        <w:tab/>
        <w:t>126</w:t>
      </w:r>
      <w:r>
        <w:tab/>
        <w:t>174</w:t>
      </w:r>
      <w:r>
        <w:tab/>
        <w:t>267</w:t>
      </w:r>
      <w:r>
        <w:tab/>
        <w:t>51</w:t>
      </w:r>
    </w:p>
    <w:p w:rsidR="00476BF9" w:rsidRDefault="00476BF9" w:rsidP="0073704D">
      <w:r>
        <w:t>root;Bacteria;Proteobacteria;Deltaproteobacteria;Desulfuromonadales;</w:t>
      </w:r>
      <w:r>
        <w:tab/>
        <w:t>53</w:t>
      </w:r>
      <w:r>
        <w:tab/>
        <w:t>106</w:t>
      </w:r>
      <w:r>
        <w:tab/>
        <w:t>191</w:t>
      </w:r>
      <w:r>
        <w:tab/>
        <w:t>30</w:t>
      </w:r>
    </w:p>
    <w:p w:rsidR="00476BF9" w:rsidRDefault="00476BF9" w:rsidP="0073704D">
      <w:r>
        <w:t>root;Bacteria;Proteobacteria;Deltaproteobacteria;Desulfuromonadales;Desulfuromonadaceae;</w:t>
      </w:r>
      <w:r>
        <w:tab/>
        <w:t>20</w:t>
      </w:r>
      <w:r>
        <w:tab/>
        <w:t>1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uromonadales;Desulfuromonadaceae;Desulfuromonas;</w:t>
      </w:r>
      <w:r>
        <w:tab/>
        <w:t>20</w:t>
      </w:r>
      <w:r>
        <w:tab/>
        <w:t>1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uromonadales;Desulfuromonadaceae;Desulfuromonas;Unclassified;</w:t>
      </w:r>
      <w:r>
        <w:tab/>
        <w:t>20</w:t>
      </w:r>
      <w:r>
        <w:tab/>
        <w:t>1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uromonadales;Pelobacteraceae;</w:t>
      </w:r>
      <w:r>
        <w:tab/>
        <w:t>18</w:t>
      </w:r>
      <w:r>
        <w:tab/>
        <w:t>58</w:t>
      </w:r>
      <w:r>
        <w:tab/>
        <w:t>161</w:t>
      </w:r>
      <w:r>
        <w:tab/>
        <w:t>13</w:t>
      </w:r>
    </w:p>
    <w:p w:rsidR="00476BF9" w:rsidRDefault="00476BF9" w:rsidP="0073704D">
      <w:r>
        <w:t>root;Bacteria;Proteobacteria;Deltaproteobacteria;Desulfuromonadales;Pelobacteraceae;Pelobacter;</w:t>
      </w:r>
      <w:r>
        <w:tab/>
        <w:t>18</w:t>
      </w:r>
      <w:r>
        <w:tab/>
        <w:t>58</w:t>
      </w:r>
      <w:r>
        <w:tab/>
        <w:t>161</w:t>
      </w:r>
      <w:r>
        <w:tab/>
        <w:t>13</w:t>
      </w:r>
    </w:p>
    <w:p w:rsidR="00476BF9" w:rsidRDefault="00476BF9" w:rsidP="0073704D">
      <w:r>
        <w:t>root;Bacteria;Proteobacteria;Deltaproteobacteria;Desulfuromonadales;Pelobacteraceae;Pelobacter;Unclassified;</w:t>
      </w:r>
      <w:r>
        <w:tab/>
        <w:t>18</w:t>
      </w:r>
      <w:r>
        <w:tab/>
        <w:t>58</w:t>
      </w:r>
      <w:r>
        <w:tab/>
        <w:t>161</w:t>
      </w:r>
      <w:r>
        <w:tab/>
        <w:t>13</w:t>
      </w:r>
    </w:p>
    <w:p w:rsidR="00476BF9" w:rsidRDefault="00476BF9" w:rsidP="0073704D">
      <w:r>
        <w:lastRenderedPageBreak/>
        <w:t>root;Bacteria;Proteobacteria;Deltaproteobacteria;Desulfuromonadales;Geobacteraceae;</w:t>
      </w:r>
      <w:r>
        <w:tab/>
        <w:t>15</w:t>
      </w:r>
      <w:r>
        <w:tab/>
        <w:t>36</w:t>
      </w:r>
      <w:r>
        <w:tab/>
        <w:t>30</w:t>
      </w:r>
      <w:r>
        <w:tab/>
        <w:t>17</w:t>
      </w:r>
    </w:p>
    <w:p w:rsidR="00476BF9" w:rsidRDefault="00476BF9" w:rsidP="0073704D">
      <w:r>
        <w:t>root;Bacteria;Proteobacteria;Deltaproteobacteria;Desulfuromonadales;Geobacteraceae;Geobacter;</w:t>
      </w:r>
      <w:r>
        <w:tab/>
        <w:t>14</w:t>
      </w:r>
      <w:r>
        <w:tab/>
        <w:t>32</w:t>
      </w:r>
      <w:r>
        <w:tab/>
        <w:t>30</w:t>
      </w:r>
      <w:r>
        <w:tab/>
        <w:t>17</w:t>
      </w:r>
    </w:p>
    <w:p w:rsidR="00476BF9" w:rsidRDefault="00476BF9" w:rsidP="0073704D">
      <w:r>
        <w:t>root;Bacteria;Proteobacteria;Deltaproteobacteria;Desulfuromonadales;Geobacteraceae;Geobacter;Unclassified;</w:t>
      </w:r>
      <w:r>
        <w:tab/>
        <w:t>14</w:t>
      </w:r>
      <w:r>
        <w:tab/>
        <w:t>32</w:t>
      </w:r>
      <w:r>
        <w:tab/>
        <w:t>30</w:t>
      </w:r>
      <w:r>
        <w:tab/>
        <w:t>17</w:t>
      </w:r>
    </w:p>
    <w:p w:rsidR="00476BF9" w:rsidRDefault="00476BF9" w:rsidP="0073704D">
      <w:r>
        <w:t>root;Bacteria;Proteobacteria;Deltaproteobacteria;Desulfuromonadales;Geobacteraceae;Geoalkalibacter;</w:t>
      </w:r>
      <w:r>
        <w:tab/>
        <w:t>1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Bdellovibrionales;</w:t>
      </w:r>
      <w:r>
        <w:tab/>
        <w:t>16</w:t>
      </w:r>
      <w:r>
        <w:tab/>
        <w:t>22</w:t>
      </w:r>
      <w:r>
        <w:tab/>
        <w:t>15</w:t>
      </w:r>
      <w:r>
        <w:tab/>
        <w:t>2</w:t>
      </w:r>
    </w:p>
    <w:p w:rsidR="00476BF9" w:rsidRDefault="00476BF9" w:rsidP="0073704D">
      <w:r>
        <w:t>root;Bacteria;Proteobacteria;Deltaproteobacteria;Bdellovibrionales;Bdellovibrionaceae;</w:t>
      </w:r>
      <w:r>
        <w:tab/>
        <w:t>15</w:t>
      </w:r>
      <w:r>
        <w:tab/>
        <w:t>21</w:t>
      </w:r>
      <w:r>
        <w:tab/>
        <w:t>15</w:t>
      </w:r>
      <w:r>
        <w:tab/>
        <w:t>2</w:t>
      </w:r>
    </w:p>
    <w:p w:rsidR="00476BF9" w:rsidRDefault="00476BF9" w:rsidP="0073704D">
      <w:r>
        <w:t>root;Bacteria;Proteobacteria;Deltaproteobacteria;Bdellovibrionales;Bdellovibrionaceae;Bdellovibrio;</w:t>
      </w:r>
      <w:r>
        <w:tab/>
        <w:t>14</w:t>
      </w:r>
      <w:r>
        <w:tab/>
        <w:t>18</w:t>
      </w:r>
      <w:r>
        <w:tab/>
        <w:t>11</w:t>
      </w:r>
      <w:r>
        <w:tab/>
        <w:t>2</w:t>
      </w:r>
    </w:p>
    <w:p w:rsidR="00476BF9" w:rsidRDefault="00476BF9" w:rsidP="0073704D">
      <w:r>
        <w:t>root;Bacteria;Proteobacteria;Deltaproteobacteria;Bdellovibrionales;Bdellovibrionaceae;Bdellovibrio;Unclassified;</w:t>
      </w:r>
      <w:r>
        <w:tab/>
        <w:t>14</w:t>
      </w:r>
      <w:r>
        <w:tab/>
        <w:t>18</w:t>
      </w:r>
      <w:r>
        <w:tab/>
        <w:t>11</w:t>
      </w:r>
      <w:r>
        <w:tab/>
        <w:t>2</w:t>
      </w:r>
    </w:p>
    <w:p w:rsidR="00476BF9" w:rsidRDefault="00476BF9" w:rsidP="0073704D">
      <w:r>
        <w:t>root;Bacteria;Proteobacteria;Deltaproteobacteria;Bdellovibrionales;Bdellovibrionaceae;Bacteriovorax;</w:t>
      </w:r>
      <w:r>
        <w:tab/>
        <w:t>1</w:t>
      </w:r>
      <w:r>
        <w:tab/>
        <w:t>3</w:t>
      </w:r>
      <w:r>
        <w:tab/>
        <w:t>4</w:t>
      </w:r>
      <w:r>
        <w:tab/>
        <w:t>0</w:t>
      </w:r>
    </w:p>
    <w:p w:rsidR="00476BF9" w:rsidRDefault="00476BF9" w:rsidP="0073704D">
      <w:r>
        <w:t>root;Bacteria;Proteobacteria;Deltaproteobacteria;Bdellovibrionales;Bacteriovoracaceae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Bdellovibrionales;Bacteriovoracaceae;Bacteriovorax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Bdellovibrionales;Bacteriovoracaceae;Bacteriovorax;Unclassified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Deltaproteobacteria;Unclassified</w:t>
      </w:r>
      <w:proofErr w:type="spellEnd"/>
      <w:r>
        <w:t>;</w:t>
      </w:r>
      <w:r>
        <w:tab/>
        <w:t>19</w:t>
      </w:r>
      <w:r>
        <w:tab/>
        <w:t>18</w:t>
      </w:r>
      <w:r>
        <w:tab/>
        <w:t>49</w:t>
      </w:r>
      <w:r>
        <w:tab/>
        <w:t>13</w:t>
      </w:r>
    </w:p>
    <w:p w:rsidR="00476BF9" w:rsidRDefault="00476BF9" w:rsidP="0073704D">
      <w:r>
        <w:t>root;Bacteria;Proteobacteria;Deltaproteobacteria;Desulfobacterales;</w:t>
      </w:r>
      <w:r>
        <w:tab/>
        <w:t>7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bacteraceae;</w:t>
      </w:r>
      <w:r>
        <w:tab/>
        <w:t>5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bacteraceae;Desulfobacula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bacteraceae;Desulfobacula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bacteraceae;Desulfococcu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bacteraceae;Desulfobacterium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bacteraceae;Desulfobacterium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bacteraceae;Desulfobacter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bacteraceae;Desulfobacter;Unclassified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arculaceae;</w:t>
      </w:r>
      <w:r>
        <w:tab/>
        <w:t>2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obacterales;Desulfoarculaceae;Desulfoarculus;</w:t>
      </w:r>
      <w:r>
        <w:tab/>
        <w:t>2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Deltaproteobacteria;Myxococcales</w:t>
      </w:r>
      <w:proofErr w:type="spellEnd"/>
      <w:r>
        <w:t>;</w:t>
      </w:r>
      <w:r>
        <w:tab/>
        <w:t>22</w:t>
      </w:r>
      <w:r>
        <w:tab/>
        <w:t>10</w:t>
      </w:r>
      <w:r>
        <w:tab/>
        <w:t>8</w:t>
      </w:r>
      <w:r>
        <w:tab/>
        <w:t>4</w:t>
      </w:r>
    </w:p>
    <w:p w:rsidR="00476BF9" w:rsidRDefault="00476BF9" w:rsidP="0073704D">
      <w:r>
        <w:t>root;Bacteria;Proteobacteria;Deltaproteobacteria;Myxococcales;Cystobacterineae;</w:t>
      </w:r>
      <w:r>
        <w:tab/>
        <w:t>9</w:t>
      </w:r>
      <w:r>
        <w:tab/>
        <w:t>9</w:t>
      </w:r>
      <w:r>
        <w:tab/>
        <w:t>7</w:t>
      </w:r>
      <w:r>
        <w:tab/>
        <w:t>2</w:t>
      </w:r>
    </w:p>
    <w:p w:rsidR="00476BF9" w:rsidRDefault="00476BF9" w:rsidP="0073704D">
      <w:r>
        <w:t>root;Bacteria;Proteobacteria;Deltaproteobacteria;Myxococcales;Cystobacterineae;Myxococcaceae;</w:t>
      </w:r>
      <w:r>
        <w:tab/>
        <w:t>9</w:t>
      </w:r>
      <w:r>
        <w:lastRenderedPageBreak/>
        <w:tab/>
        <w:t>8</w:t>
      </w:r>
      <w:r>
        <w:tab/>
        <w:t>6</w:t>
      </w:r>
      <w:r>
        <w:tab/>
        <w:t>2</w:t>
      </w:r>
    </w:p>
    <w:p w:rsidR="00476BF9" w:rsidRDefault="00476BF9" w:rsidP="0073704D">
      <w:r>
        <w:t>root;Bacteria;Proteobacteria;Deltaproteobacteria;Myxococcales;Cystobacterineae;Myxococcaceae;Myxococcus;</w:t>
      </w:r>
      <w:r>
        <w:tab/>
        <w:t>9</w:t>
      </w:r>
      <w:r>
        <w:tab/>
        <w:t>8</w:t>
      </w:r>
      <w:r>
        <w:tab/>
        <w:t>6</w:t>
      </w:r>
      <w:r>
        <w:tab/>
        <w:t>2</w:t>
      </w:r>
    </w:p>
    <w:p w:rsidR="00476BF9" w:rsidRDefault="00476BF9" w:rsidP="0073704D">
      <w:r>
        <w:t>root;Bacteria;Proteobacteria;Deltaproteobacteria;Myxococcales;Cystobacterineae;Cystobacteraceae;</w:t>
      </w:r>
      <w:r>
        <w:tab/>
        <w:t>0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Deltaproteobacteria;Myxococcales;Cystobacterineae;Cystobacteraceae;Cystobacter;</w:t>
      </w:r>
      <w:r>
        <w:tab/>
        <w:t>0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Deltaproteobacteria;Myxococcales;Cystobacterineae;Cystobacteraceae;Cystobacter;Unclassified;</w:t>
      </w:r>
      <w:r>
        <w:tab/>
        <w:t>0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Deltaproteobacteria;Myxococcales;Unclassified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Myxococcales;Sorangiin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Myxococcales;Sorangiineae;Polyangi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Myxococcales;Sorangiineae;Polyangiaceae;Chondromyce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Myxococcales;Enhygromyxa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Myxococcales;Enhygromyxa;Unclassified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Myxococcales;Sorangineae;</w:t>
      </w:r>
      <w:r>
        <w:tab/>
        <w:t>0</w:t>
      </w:r>
      <w:r>
        <w:tab/>
        <w:t>1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Deltaproteobacteria;Myxococcales;Sorangineae;Polyangiaceae;</w:t>
      </w:r>
      <w:r>
        <w:tab/>
        <w:t>0</w:t>
      </w:r>
      <w:r>
        <w:tab/>
        <w:t>1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Deltaproteobacteria;Myxococcales;Sorangineae;Polyangiaceae;Polyangium;</w:t>
      </w:r>
      <w:r>
        <w:tab/>
        <w:t>0</w:t>
      </w:r>
      <w:r>
        <w:tab/>
        <w:t>1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Deltaproteobacteria;Desulfovibrionales;</w:t>
      </w:r>
      <w:r>
        <w:tab/>
        <w:t>8</w:t>
      </w:r>
      <w:r>
        <w:tab/>
        <w:t>5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Deltaproteobacteria;Desulfovibrionales;Desulfovibrionaceae;</w:t>
      </w:r>
      <w:r>
        <w:tab/>
        <w:t>8</w:t>
      </w:r>
      <w:r>
        <w:tab/>
        <w:t>5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Deltaproteobacteria;Desulfovibrionales;Desulfovibrionaceae;Desulfovibrio;</w:t>
      </w:r>
      <w:r>
        <w:tab/>
        <w:t>8</w:t>
      </w:r>
      <w:r>
        <w:tab/>
        <w:t>5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Deltaproteobacteria;Desulfovibrionales;Desulfovibrionaceae;Desulfovibrio;Unclassified;</w:t>
      </w:r>
      <w:r>
        <w:tab/>
        <w:t>8</w:t>
      </w:r>
      <w:r>
        <w:tab/>
        <w:t>5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Deltaproteobacteria;Syntrophobacterales;</w:t>
      </w:r>
      <w:r>
        <w:tab/>
        <w:t>1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Syntrophobacterales;Syntrophobacteraceae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Syntrophobacterales;Syntrophobacteraceae;Thermodesulforhabdu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Syntrophobacterales;Syntrophobacteraceae;Desulforhabdus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Syntrophobacterales;Syntrophobacteraceae;Syntrophobacter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Syntrophobacterales;Syntrophobacteraceae;Syntrophobacter;Unclassified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Syntrophobacterales;Syntrophaceae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Syntrophobacterales;Syntrophaceae;Syntrophus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Proteobacteria;Deltaproteobacteria;Syntrophobacterales;Syntrophaceae;Syntrophus;Unclassified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Deltaproteobacteria;Desulfurellales;</w:t>
      </w:r>
      <w:r>
        <w:tab/>
        <w:t>0</w:t>
      </w:r>
      <w:r>
        <w:tab/>
        <w:t>6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Deltaproteobacteria;Desulfurellales;Desulfurellaceae;</w:t>
      </w:r>
      <w:r>
        <w:tab/>
        <w:t>0</w:t>
      </w:r>
      <w:r>
        <w:tab/>
        <w:t>6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Deltaproteobacteria;Desulfurellales;Desulfurellaceae;Desulfurella;</w:t>
      </w:r>
      <w:r>
        <w:tab/>
        <w:t>0</w:t>
      </w:r>
      <w:r>
        <w:tab/>
        <w:t>6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Deltaproteobacteria;Desulfurellales;Desulfurellaceae;Desulfurella;Unclassified;</w:t>
      </w:r>
      <w:r>
        <w:tab/>
        <w:t>0</w:t>
      </w:r>
      <w:r>
        <w:tab/>
        <w:t>6</w:t>
      </w:r>
      <w:r>
        <w:tab/>
        <w:t>3</w:t>
      </w:r>
      <w:r>
        <w:tab/>
        <w:t>0</w:t>
      </w:r>
    </w:p>
    <w:p w:rsidR="00476BF9" w:rsidRDefault="00476BF9" w:rsidP="0073704D">
      <w:proofErr w:type="spellStart"/>
      <w:r>
        <w:t>root;Bacteria;Proteobacteria;Gammaproteobacteria</w:t>
      </w:r>
      <w:proofErr w:type="spellEnd"/>
      <w:r>
        <w:t>;</w:t>
      </w:r>
      <w:r>
        <w:tab/>
        <w:t>957</w:t>
      </w:r>
      <w:r>
        <w:tab/>
        <w:t>430</w:t>
      </w:r>
      <w:r>
        <w:tab/>
        <w:t>520</w:t>
      </w:r>
      <w:r>
        <w:tab/>
        <w:t>421</w:t>
      </w:r>
    </w:p>
    <w:p w:rsidR="00476BF9" w:rsidRDefault="00476BF9" w:rsidP="0073704D">
      <w:r>
        <w:t>root;Bacteria;Proteobacteria;Gammaproteobacteria;Pseudomonadales;</w:t>
      </w:r>
      <w:r>
        <w:tab/>
        <w:t>266</w:t>
      </w:r>
      <w:r>
        <w:tab/>
        <w:t>187</w:t>
      </w:r>
      <w:r>
        <w:tab/>
        <w:t>272</w:t>
      </w:r>
      <w:r>
        <w:tab/>
        <w:t>113</w:t>
      </w:r>
    </w:p>
    <w:p w:rsidR="00476BF9" w:rsidRDefault="00476BF9" w:rsidP="0073704D">
      <w:r>
        <w:t>root;Bacteria;Proteobacteria;Gammaproteobacteria;Pseudomonadales;Pseudomonadaceae;</w:t>
      </w:r>
      <w:r>
        <w:tab/>
        <w:t>246</w:t>
      </w:r>
      <w:r>
        <w:tab/>
        <w:t>187</w:t>
      </w:r>
      <w:r>
        <w:tab/>
        <w:t>272</w:t>
      </w:r>
      <w:r>
        <w:tab/>
        <w:t>77</w:t>
      </w:r>
    </w:p>
    <w:p w:rsidR="00476BF9" w:rsidRDefault="00476BF9" w:rsidP="0073704D">
      <w:r>
        <w:t>root;Bacteria;Proteobacteria;Gammaproteobacteria;Pseudomonadales;Pseudomonadaceae;Pseudomonas;</w:t>
      </w:r>
      <w:r>
        <w:tab/>
        <w:t>246</w:t>
      </w:r>
      <w:r>
        <w:tab/>
        <w:t>187</w:t>
      </w:r>
      <w:r>
        <w:tab/>
        <w:t>272</w:t>
      </w:r>
      <w:r>
        <w:tab/>
        <w:t>77</w:t>
      </w:r>
    </w:p>
    <w:p w:rsidR="00476BF9" w:rsidRDefault="00476BF9" w:rsidP="0073704D">
      <w:r>
        <w:t>root;Bacteria;Proteobacteria;Gammaproteobacteria;Pseudomonadales;Pseudomonadaceae;Pseudomonas;Unclassified;</w:t>
      </w:r>
      <w:r>
        <w:tab/>
        <w:t>246</w:t>
      </w:r>
      <w:r>
        <w:tab/>
        <w:t>187</w:t>
      </w:r>
      <w:r>
        <w:tab/>
        <w:t>272</w:t>
      </w:r>
      <w:r>
        <w:tab/>
        <w:t>77</w:t>
      </w:r>
    </w:p>
    <w:p w:rsidR="00476BF9" w:rsidRDefault="00476BF9" w:rsidP="0073704D">
      <w:r>
        <w:t>root;Bacteria;Proteobacteria;Gammaproteobacteria;Pseudomonadales;Moraxellaceae;</w:t>
      </w:r>
      <w:r>
        <w:tab/>
        <w:t>20</w:t>
      </w:r>
      <w:r>
        <w:tab/>
        <w:t>36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Pseudomonadales;Moraxellaceae;Acinetobacter;</w:t>
      </w:r>
      <w:r>
        <w:tab/>
        <w:t>20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Pseudomonadales;Moraxellaceae;Acinetobacter;Unclassified;</w:t>
      </w:r>
      <w:r>
        <w:tab/>
        <w:t>20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Pseudomonadales;Moraxellaceae;Moraxella;</w:t>
      </w:r>
      <w:r>
        <w:tab/>
        <w:t>0</w:t>
      </w:r>
      <w:r>
        <w:tab/>
        <w:t>0</w:t>
      </w:r>
      <w:r>
        <w:tab/>
        <w:t>0</w:t>
      </w:r>
      <w:r>
        <w:tab/>
        <w:t>26</w:t>
      </w:r>
    </w:p>
    <w:p w:rsidR="00476BF9" w:rsidRDefault="00476BF9" w:rsidP="0073704D">
      <w:r>
        <w:t>root;Bacteria;Proteobacteria;Gammaproteobacteria;Pseudomonadales;Moraxellaceae;Moraxella;Unclassified;</w:t>
      </w:r>
      <w:r>
        <w:tab/>
        <w:t>0</w:t>
      </w:r>
      <w:r>
        <w:tab/>
        <w:t>0</w:t>
      </w:r>
      <w:r>
        <w:tab/>
        <w:t>0</w:t>
      </w:r>
      <w:r>
        <w:tab/>
        <w:t>26</w:t>
      </w:r>
    </w:p>
    <w:p w:rsidR="00476BF9" w:rsidRDefault="00476BF9" w:rsidP="0073704D">
      <w:r>
        <w:t>root;Bacteria;Proteobacteria;Gammaproteobacteria;Pseudomonadales;Moraxellaceae;Psychrobacter;</w:t>
      </w:r>
      <w:r>
        <w:tab/>
        <w:t>0</w:t>
      </w:r>
      <w:r>
        <w:tab/>
        <w:t>0</w:t>
      </w:r>
      <w:r>
        <w:tab/>
        <w:t>0</w:t>
      </w:r>
      <w:r>
        <w:tab/>
        <w:t>6</w:t>
      </w:r>
    </w:p>
    <w:p w:rsidR="00476BF9" w:rsidRDefault="00476BF9" w:rsidP="0073704D">
      <w:r>
        <w:t>root;Bacteria;Proteobacteria;Gammaproteobacteria;Pseudomonadales;Moraxellaceae;Psychrobacter;Unclassified;</w:t>
      </w:r>
      <w:r>
        <w:tab/>
        <w:t>0</w:t>
      </w:r>
      <w:r>
        <w:tab/>
        <w:t>0</w:t>
      </w:r>
      <w:r>
        <w:tab/>
        <w:t>0</w:t>
      </w:r>
      <w:r>
        <w:tab/>
        <w:t>6</w:t>
      </w:r>
    </w:p>
    <w:p w:rsidR="00476BF9" w:rsidRDefault="00476BF9" w:rsidP="0073704D">
      <w:proofErr w:type="spellStart"/>
      <w:r>
        <w:t>root;Bacteria;Proteobacteria;Gammaproteobacteria;Unclassified</w:t>
      </w:r>
      <w:proofErr w:type="spellEnd"/>
      <w:r>
        <w:t>;</w:t>
      </w:r>
      <w:r>
        <w:tab/>
        <w:t>56</w:t>
      </w:r>
      <w:r>
        <w:tab/>
        <w:t>7</w:t>
      </w:r>
      <w:r>
        <w:tab/>
        <w:t>58</w:t>
      </w:r>
      <w:r>
        <w:tab/>
        <w:t>33</w:t>
      </w:r>
    </w:p>
    <w:p w:rsidR="00476BF9" w:rsidRDefault="00476BF9" w:rsidP="0073704D">
      <w:r>
        <w:t>root;Bacteria;Proteobacteria;Gammaproteobacteria;Xanthomonadales;</w:t>
      </w:r>
      <w:r>
        <w:tab/>
        <w:t>57</w:t>
      </w:r>
      <w:r>
        <w:tab/>
        <w:t>21</w:t>
      </w:r>
      <w:r>
        <w:tab/>
        <w:t>46</w:t>
      </w:r>
      <w:r>
        <w:tab/>
        <w:t>10</w:t>
      </w:r>
    </w:p>
    <w:p w:rsidR="00476BF9" w:rsidRDefault="00476BF9" w:rsidP="0073704D">
      <w:r>
        <w:t>root;Bacteria;Proteobacteria;Gammaproteobacteria;Xanthomonadales;Xanthomonadaceae;</w:t>
      </w:r>
      <w:r>
        <w:tab/>
        <w:t>57</w:t>
      </w:r>
      <w:r>
        <w:tab/>
        <w:t>21</w:t>
      </w:r>
      <w:r>
        <w:tab/>
        <w:t>46</w:t>
      </w:r>
      <w:r>
        <w:tab/>
        <w:t>10</w:t>
      </w:r>
    </w:p>
    <w:p w:rsidR="00476BF9" w:rsidRDefault="00476BF9" w:rsidP="0073704D">
      <w:r>
        <w:t>root;Bacteria;Proteobacteria;Gammaproteobacteria;Xanthomonadales;Xanthomonadaceae;Stenotrophomonas;</w:t>
      </w:r>
      <w:r>
        <w:tab/>
        <w:t>39</w:t>
      </w:r>
      <w:r>
        <w:tab/>
        <w:t>6</w:t>
      </w:r>
      <w:r>
        <w:tab/>
        <w:t>15</w:t>
      </w:r>
      <w:r>
        <w:tab/>
        <w:t>1</w:t>
      </w:r>
    </w:p>
    <w:p w:rsidR="00476BF9" w:rsidRDefault="00476BF9" w:rsidP="0073704D">
      <w:r>
        <w:t>root;Bacteria;Proteobacteria;Gammaproteobacteria;Xanthomonadales;Xanthomonadaceae;Stenotrophomonas;Unclassified;</w:t>
      </w:r>
      <w:r>
        <w:tab/>
        <w:t>39</w:t>
      </w:r>
      <w:r>
        <w:tab/>
        <w:t>6</w:t>
      </w:r>
      <w:r>
        <w:tab/>
        <w:t>15</w:t>
      </w:r>
      <w:r>
        <w:tab/>
        <w:t>1</w:t>
      </w:r>
    </w:p>
    <w:p w:rsidR="00476BF9" w:rsidRDefault="00476BF9" w:rsidP="0073704D">
      <w:r>
        <w:t>root;Bacteria;Proteobacteria;Gammaproteobacteria;Xanthomonadales;Xanthomonadaceae;Panacagrimonas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Xanthomonadales;Xanthomonadaceae;Dyella;</w:t>
      </w:r>
      <w:r>
        <w:tab/>
        <w:t>9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Xanthomonadales;Xanthomonadaceae;Dyella;Unclassified;</w:t>
      </w:r>
      <w:r>
        <w:tab/>
        <w:t>9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Xanthomonadales;Xanthomonadaceae;Lysobacter;</w:t>
      </w:r>
      <w:r>
        <w:lastRenderedPageBreak/>
        <w:tab/>
        <w:t>1</w:t>
      </w:r>
      <w:r>
        <w:tab/>
        <w:t>1</w:t>
      </w:r>
      <w:r>
        <w:tab/>
        <w:t>22</w:t>
      </w:r>
      <w:r>
        <w:tab/>
        <w:t>1</w:t>
      </w:r>
    </w:p>
    <w:p w:rsidR="00476BF9" w:rsidRDefault="00476BF9" w:rsidP="0073704D">
      <w:r>
        <w:t>root;Bacteria;Proteobacteria;Gammaproteobacteria;Xanthomonadales;Xanthomonadaceae;Lysobacter;Unclassified;</w:t>
      </w:r>
      <w:r>
        <w:tab/>
        <w:t>1</w:t>
      </w:r>
      <w:r>
        <w:tab/>
        <w:t>1</w:t>
      </w:r>
      <w:r>
        <w:tab/>
        <w:t>22</w:t>
      </w:r>
      <w:r>
        <w:tab/>
        <w:t>1</w:t>
      </w:r>
    </w:p>
    <w:p w:rsidR="00476BF9" w:rsidRDefault="00476BF9" w:rsidP="0073704D">
      <w:r>
        <w:t>root;Bacteria;Proteobacteria;Gammaproteobacteria;Xanthomonadales;Xanthomonadaceae;Nevskia;</w:t>
      </w:r>
      <w:r>
        <w:tab/>
        <w:t>2</w:t>
      </w:r>
      <w:r>
        <w:tab/>
        <w:t>4</w:t>
      </w:r>
      <w:r>
        <w:tab/>
        <w:t>9</w:t>
      </w:r>
      <w:r>
        <w:tab/>
        <w:t>6</w:t>
      </w:r>
    </w:p>
    <w:p w:rsidR="00476BF9" w:rsidRDefault="00476BF9" w:rsidP="0073704D">
      <w:r>
        <w:t>root;Bacteria;Proteobacteria;Gammaproteobacteria;Xanthomonadales;Xanthomonadaceae;Xylella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Xanthomonadales;Xanthomonadaceae;Xanthomonas;</w:t>
      </w:r>
      <w:r>
        <w:tab/>
        <w:t>0</w:t>
      </w:r>
      <w:r>
        <w:tab/>
        <w:t>10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Gammaproteobacteria;Xanthomonadales;Xanthomonadaceae;Xanthomonas;Unclassified;</w:t>
      </w:r>
      <w:r>
        <w:tab/>
        <w:t>0</w:t>
      </w:r>
      <w:r>
        <w:tab/>
        <w:t>10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Proteobacteria;Gammaproteobacteria;Vibrionales</w:t>
      </w:r>
      <w:proofErr w:type="spellEnd"/>
      <w:r>
        <w:t>;</w:t>
      </w:r>
      <w:r>
        <w:tab/>
        <w:t>87</w:t>
      </w:r>
      <w:r>
        <w:tab/>
        <w:t>9</w:t>
      </w:r>
      <w:r>
        <w:tab/>
        <w:t>6</w:t>
      </w:r>
      <w:r>
        <w:tab/>
        <w:t>17</w:t>
      </w:r>
    </w:p>
    <w:p w:rsidR="00476BF9" w:rsidRDefault="00476BF9" w:rsidP="0073704D">
      <w:r>
        <w:t>root;Bacteria;Proteobacteria;Gammaproteobacteria;Vibrionales;Vibrionaceae;</w:t>
      </w:r>
      <w:r>
        <w:tab/>
        <w:t>87</w:t>
      </w:r>
      <w:r>
        <w:tab/>
        <w:t>9</w:t>
      </w:r>
      <w:r>
        <w:tab/>
        <w:t>6</w:t>
      </w:r>
      <w:r>
        <w:tab/>
        <w:t>17</w:t>
      </w:r>
    </w:p>
    <w:p w:rsidR="00476BF9" w:rsidRDefault="00476BF9" w:rsidP="0073704D">
      <w:r>
        <w:t>root;Bacteria;Proteobacteria;Gammaproteobacteria;Vibrionales;Vibrionaceae;Vibrio;</w:t>
      </w:r>
      <w:r>
        <w:tab/>
        <w:t>87</w:t>
      </w:r>
      <w:r>
        <w:tab/>
        <w:t>9</w:t>
      </w:r>
      <w:r>
        <w:tab/>
        <w:t>6</w:t>
      </w:r>
      <w:r>
        <w:tab/>
        <w:t>17</w:t>
      </w:r>
    </w:p>
    <w:p w:rsidR="00476BF9" w:rsidRDefault="00476BF9" w:rsidP="0073704D">
      <w:r>
        <w:t>root;Bacteria;Proteobacteria;Gammaproteobacteria;Vibrionales;Vibrionaceae;Vibrio;Unclassified;</w:t>
      </w:r>
      <w:r>
        <w:tab/>
        <w:t>87</w:t>
      </w:r>
      <w:r>
        <w:tab/>
        <w:t>9</w:t>
      </w:r>
      <w:r>
        <w:tab/>
        <w:t>6</w:t>
      </w:r>
      <w:r>
        <w:tab/>
        <w:t>17</w:t>
      </w:r>
    </w:p>
    <w:p w:rsidR="00476BF9" w:rsidRDefault="00476BF9" w:rsidP="0073704D">
      <w:r>
        <w:t>root;Bacteria;Proteobacteria;Gammaproteobacteria;Oceanospirillales;</w:t>
      </w:r>
      <w:r>
        <w:tab/>
        <w:t>31</w:t>
      </w:r>
      <w:r>
        <w:tab/>
        <w:t>9</w:t>
      </w:r>
      <w:r>
        <w:tab/>
        <w:t>16</w:t>
      </w:r>
      <w:r>
        <w:tab/>
        <w:t>18</w:t>
      </w:r>
    </w:p>
    <w:p w:rsidR="00476BF9" w:rsidRDefault="00476BF9" w:rsidP="0073704D">
      <w:r>
        <w:t>root;Bacteria;Proteobacteria;Gammaproteobacteria;Oceanospirillales;Halomonadaceae;</w:t>
      </w:r>
      <w:r>
        <w:tab/>
        <w:t>20</w:t>
      </w:r>
      <w:r>
        <w:tab/>
        <w:t>1</w:t>
      </w:r>
      <w:r>
        <w:tab/>
        <w:t>7</w:t>
      </w:r>
      <w:r>
        <w:tab/>
        <w:t>0</w:t>
      </w:r>
    </w:p>
    <w:p w:rsidR="00476BF9" w:rsidRDefault="00476BF9" w:rsidP="0073704D">
      <w:r>
        <w:t>root;Bacteria;Proteobacteria;Gammaproteobacteria;Oceanospirillales;Halomonadaceae;Halomonas;</w:t>
      </w:r>
      <w:r>
        <w:tab/>
        <w:t>19</w:t>
      </w:r>
      <w:r>
        <w:tab/>
        <w:t>1</w:t>
      </w:r>
      <w:r>
        <w:tab/>
        <w:t>6</w:t>
      </w:r>
      <w:r>
        <w:tab/>
        <w:t>0</w:t>
      </w:r>
    </w:p>
    <w:p w:rsidR="00476BF9" w:rsidRDefault="00476BF9" w:rsidP="0073704D">
      <w:r>
        <w:t>root;Bacteria;Proteobacteria;Gammaproteobacteria;Oceanospirillales;Halomonadaceae;Halomonas;Unclassified;</w:t>
      </w:r>
      <w:r>
        <w:tab/>
        <w:t>19</w:t>
      </w:r>
      <w:r>
        <w:tab/>
        <w:t>1</w:t>
      </w:r>
      <w:r>
        <w:tab/>
        <w:t>6</w:t>
      </w:r>
      <w:r>
        <w:tab/>
        <w:t>0</w:t>
      </w:r>
    </w:p>
    <w:p w:rsidR="00476BF9" w:rsidRDefault="00476BF9" w:rsidP="0073704D">
      <w:r>
        <w:t>root;Bacteria;Proteobacteria;Gammaproteobacteria;Oceanospirillales;Halomonadaceae;group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Oceanospirillales;Halomonadaceae;group;endosymbiont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Oceanospirillales;Halomonadaceae;group;endosymbionts;Portier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Oceanospirillales;Halomonadaceae;Chromohalobacter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Proteobacteria;Gammaproteobacteria;Oceanospirillales;Halomonadaceae;Chromohalobacter;Unclassified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Proteobacteria;Gammaproteobacteria;Oceanospirillales;Marinomonas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Oceanospirillales;Marinomonas;Unclassified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Oceanospirillales;Oceanospirillum;</w:t>
      </w:r>
      <w:r>
        <w:tab/>
        <w:t>3</w:t>
      </w:r>
      <w:r>
        <w:tab/>
        <w:t>7</w:t>
      </w:r>
      <w:r>
        <w:tab/>
        <w:t>16</w:t>
      </w:r>
      <w:r>
        <w:tab/>
        <w:t>10</w:t>
      </w:r>
    </w:p>
    <w:p w:rsidR="00476BF9" w:rsidRDefault="00476BF9" w:rsidP="0073704D">
      <w:r>
        <w:t>root;Bacteria;Proteobacteria;Gammaproteobacteria;Oceanospirillales;Oceanospirillum;Unclassified;</w:t>
      </w:r>
      <w:r>
        <w:tab/>
        <w:t>3</w:t>
      </w:r>
      <w:r>
        <w:tab/>
        <w:t>7</w:t>
      </w:r>
      <w:r>
        <w:tab/>
        <w:t>16</w:t>
      </w:r>
      <w:r>
        <w:tab/>
        <w:t>10</w:t>
      </w:r>
    </w:p>
    <w:p w:rsidR="00476BF9" w:rsidRDefault="00476BF9" w:rsidP="0073704D">
      <w:r>
        <w:t>root;Bacteria;Proteobacteria;Gammaproteobacteria;Oceanospirillales;Neptunomonas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Oceanospirillales;Neptunomonas;Unclassified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</w:t>
      </w:r>
      <w:r>
        <w:tab/>
        <w:t>159</w:t>
      </w:r>
      <w:r>
        <w:tab/>
        <w:t>17</w:t>
      </w:r>
      <w:r>
        <w:tab/>
        <w:t>10</w:t>
      </w:r>
      <w:r>
        <w:tab/>
        <w:t>24</w:t>
      </w:r>
    </w:p>
    <w:p w:rsidR="00476BF9" w:rsidRDefault="00476BF9" w:rsidP="0073704D">
      <w:r>
        <w:t>root;Bacteria;Proteobacteria;Gammaproteobacteria;Enterobacteriales;Enterobacteriaceae;</w:t>
      </w:r>
      <w:r>
        <w:tab/>
        <w:t>159</w:t>
      </w:r>
      <w:r>
        <w:tab/>
        <w:t>17</w:t>
      </w:r>
      <w:r>
        <w:tab/>
        <w:t>10</w:t>
      </w:r>
      <w:r>
        <w:tab/>
        <w:t>24</w:t>
      </w:r>
    </w:p>
    <w:p w:rsidR="00476BF9" w:rsidRDefault="00476BF9" w:rsidP="0073704D">
      <w:r>
        <w:lastRenderedPageBreak/>
        <w:t>root;Bacteria;Proteobacteria;Gammaproteobacteria;Enterobacteriales;Enterobacteriaceae;Pectobacterium;</w:t>
      </w:r>
      <w:r>
        <w:tab/>
        <w:t>31</w:t>
      </w:r>
      <w:r>
        <w:tab/>
        <w:t>2</w:t>
      </w:r>
      <w:r>
        <w:tab/>
        <w:t>1</w:t>
      </w:r>
      <w:r>
        <w:tab/>
        <w:t>9</w:t>
      </w:r>
    </w:p>
    <w:p w:rsidR="00476BF9" w:rsidRDefault="00476BF9" w:rsidP="0073704D">
      <w:r>
        <w:t>root;Bacteria;Proteobacteria;Gammaproteobacteria;Enterobacteriales;Enterobacteriaceae;Citrobacter;</w:t>
      </w:r>
      <w:r>
        <w:tab/>
        <w:t>52</w:t>
      </w:r>
      <w:r>
        <w:tab/>
        <w:t>3</w:t>
      </w:r>
      <w:r>
        <w:tab/>
        <w:t>3</w:t>
      </w:r>
      <w:r>
        <w:tab/>
        <w:t>1</w:t>
      </w:r>
    </w:p>
    <w:p w:rsidR="00476BF9" w:rsidRDefault="00476BF9" w:rsidP="0073704D">
      <w:r>
        <w:t>root;Bacteria;Proteobacteria;Gammaproteobacteria;Enterobacteriales;Enterobacteriaceae;Citrobacter;Unclassified;</w:t>
      </w:r>
      <w:r>
        <w:tab/>
        <w:t>52</w:t>
      </w:r>
      <w:r>
        <w:tab/>
        <w:t>3</w:t>
      </w:r>
      <w:r>
        <w:tab/>
        <w:t>3</w:t>
      </w:r>
      <w:r>
        <w:tab/>
        <w:t>1</w:t>
      </w:r>
    </w:p>
    <w:p w:rsidR="00476BF9" w:rsidRDefault="00476BF9" w:rsidP="0073704D">
      <w:r>
        <w:t>root;Bacteria;Proteobacteria;Gammaproteobacteria;Enterobacteriales;Enterobacteriaceae;Sodalis;</w:t>
      </w:r>
      <w:r>
        <w:tab/>
        <w:t>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Sodalis;Unclassified;</w:t>
      </w:r>
      <w:r>
        <w:tab/>
        <w:t>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Serratia;</w:t>
      </w:r>
      <w:r>
        <w:tab/>
        <w:t>10</w:t>
      </w:r>
      <w:r>
        <w:tab/>
        <w:t>3</w:t>
      </w:r>
      <w:r>
        <w:tab/>
        <w:t>6</w:t>
      </w:r>
      <w:r>
        <w:tab/>
        <w:t>0</w:t>
      </w:r>
    </w:p>
    <w:p w:rsidR="00476BF9" w:rsidRDefault="00476BF9" w:rsidP="0073704D">
      <w:r>
        <w:t>root;Bacteria;Proteobacteria;Gammaproteobacteria;Enterobacteriales;Enterobacteriaceae;Serratia;Unclassified;</w:t>
      </w:r>
      <w:r>
        <w:tab/>
        <w:t>10</w:t>
      </w:r>
      <w:r>
        <w:tab/>
        <w:t>3</w:t>
      </w:r>
      <w:r>
        <w:tab/>
        <w:t>6</w:t>
      </w:r>
      <w:r>
        <w:tab/>
        <w:t>0</w:t>
      </w:r>
    </w:p>
    <w:p w:rsidR="00476BF9" w:rsidRDefault="00476BF9" w:rsidP="0073704D">
      <w:r>
        <w:t>root;Bacteria;Proteobacteria;Gammaproteobacteria;Enterobacteriales;Enterobacteriaceae;Escherichia;</w:t>
      </w:r>
      <w:r>
        <w:tab/>
        <w:t>26</w:t>
      </w:r>
      <w:r>
        <w:tab/>
        <w:t>3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Gammaproteobacteria;Enterobacteriales;Enterobacteriaceae;Escherichia;Unclassified;</w:t>
      </w:r>
      <w:r>
        <w:tab/>
        <w:t>26</w:t>
      </w:r>
      <w:r>
        <w:tab/>
        <w:t>3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Gammaproteobacteria;Enterobacteriales;Enterobacteriaceae;Buchnera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Rahnella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Rahnella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Buttiauxella;</w:t>
      </w:r>
      <w:r>
        <w:tab/>
        <w:t>1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Photorhabdu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Photorhabdu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Salmonella;</w:t>
      </w:r>
      <w:r>
        <w:tab/>
        <w:t>8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Salmonella;Saintpaul;</w:t>
      </w:r>
      <w:r>
        <w:tab/>
        <w:t>8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Klebsiella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Klebsiella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Providenci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Providenci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Pantoe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Proteobacteria;Gammaproteobacteria;Enterobacteriales;Enterobacteriaceae;Pantoe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Enterobacteriales;Enterobacteriaceae;Unclassified;</w:t>
      </w:r>
      <w:r>
        <w:tab/>
        <w:t>0</w:t>
      </w:r>
      <w:r>
        <w:tab/>
        <w:t>4</w:t>
      </w:r>
      <w:r>
        <w:tab/>
        <w:t>4</w:t>
      </w:r>
      <w:r>
        <w:tab/>
        <w:t>1</w:t>
      </w:r>
    </w:p>
    <w:p w:rsidR="00476BF9" w:rsidRDefault="00476BF9" w:rsidP="0073704D">
      <w:r>
        <w:t>root;Bacteria;Proteobacteria;Gammaproteobacteria;Enterobacteriales;Enterobacteriaceae;Arsenophonus;</w:t>
      </w:r>
      <w:r>
        <w:tab/>
        <w:t>0</w:t>
      </w:r>
      <w:r>
        <w:tab/>
        <w:t>2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Gammaproteobacteria;Enterobacteriales;Enterobacteriaceae;Enterobacter;</w:t>
      </w:r>
      <w:r>
        <w:tab/>
        <w:t>0</w:t>
      </w:r>
      <w:r>
        <w:tab/>
        <w:t>0</w:t>
      </w:r>
      <w:r>
        <w:tab/>
        <w:t>1</w:t>
      </w:r>
      <w:r>
        <w:tab/>
        <w:t>1</w:t>
      </w:r>
    </w:p>
    <w:p w:rsidR="00476BF9" w:rsidRDefault="00476BF9" w:rsidP="0073704D">
      <w:r>
        <w:t>root;Bacteria;Proteobacteria;Gammaproteobacteria;Enterobacteriales;Enterobacteriaceae;Enterobacter;Unclassified;</w:t>
      </w:r>
      <w:r>
        <w:tab/>
        <w:t>0</w:t>
      </w:r>
      <w:r>
        <w:tab/>
        <w:t>0</w:t>
      </w:r>
      <w:r>
        <w:tab/>
        <w:t>1</w:t>
      </w:r>
      <w:r>
        <w:tab/>
        <w:t>1</w:t>
      </w:r>
    </w:p>
    <w:p w:rsidR="00476BF9" w:rsidRDefault="00476BF9" w:rsidP="0073704D">
      <w:r>
        <w:t>root;Bacteria;Proteobacteria;Gammaproteobacteria;Alteromonadales;</w:t>
      </w:r>
      <w:r>
        <w:tab/>
        <w:t>94</w:t>
      </w:r>
      <w:r>
        <w:tab/>
        <w:t>27</w:t>
      </w:r>
      <w:r>
        <w:tab/>
        <w:t>9</w:t>
      </w:r>
      <w:r>
        <w:tab/>
        <w:t>17</w:t>
      </w:r>
    </w:p>
    <w:p w:rsidR="00476BF9" w:rsidRDefault="00476BF9" w:rsidP="0073704D">
      <w:r>
        <w:t>root;Bacteria;Proteobacteria;Gammaproteobacteria;Alteromonadales;Alteromonadaceae;</w:t>
      </w:r>
      <w:r>
        <w:tab/>
        <w:t>6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Proteobacteria;Gammaproteobacteria;Alteromonadales;Alteromonadaceae;Microbulbifer;</w:t>
      </w:r>
      <w:r>
        <w:tab/>
        <w:t>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Alteromonadaceae;Microbulbifer;Unclassified;</w:t>
      </w:r>
      <w:r>
        <w:tab/>
        <w:t>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Alteromonadaceae;Marinobacter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Alteromonadaceae;Marinobacter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Alteromonadaceae;Glaciecol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Alteromonadaceae;Glaciecol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Alteromonadaceae;Alteromonas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Alteromonadaceae;Alteromonas;Unclassified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Pseudoalteromonadaceae;</w:t>
      </w:r>
      <w:r>
        <w:tab/>
        <w:t>19</w:t>
      </w:r>
      <w:r>
        <w:tab/>
        <w:t>21</w:t>
      </w:r>
      <w:r>
        <w:tab/>
        <w:t>7</w:t>
      </w:r>
      <w:r>
        <w:tab/>
        <w:t>9</w:t>
      </w:r>
    </w:p>
    <w:p w:rsidR="00476BF9" w:rsidRDefault="00476BF9" w:rsidP="0073704D">
      <w:r>
        <w:t>root;Bacteria;Proteobacteria;Gammaproteobacteria;Alteromonadales;Pseudoalteromonadaceae;Pseudoalteromonas;</w:t>
      </w:r>
      <w:r>
        <w:tab/>
        <w:t>19</w:t>
      </w:r>
      <w:r>
        <w:tab/>
        <w:t>21</w:t>
      </w:r>
      <w:r>
        <w:tab/>
        <w:t>7</w:t>
      </w:r>
      <w:r>
        <w:tab/>
        <w:t>9</w:t>
      </w:r>
    </w:p>
    <w:p w:rsidR="00476BF9" w:rsidRDefault="00476BF9" w:rsidP="0073704D">
      <w:r>
        <w:t>root;Bacteria;Proteobacteria;Gammaproteobacteria;Alteromonadales;Pseudoalteromonadaceae;Pseudoalteromonas;Unclassified;</w:t>
      </w:r>
      <w:r>
        <w:tab/>
        <w:t>19</w:t>
      </w:r>
      <w:r>
        <w:tab/>
        <w:t>21</w:t>
      </w:r>
      <w:r>
        <w:tab/>
        <w:t>7</w:t>
      </w:r>
      <w:r>
        <w:tab/>
        <w:t>9</w:t>
      </w:r>
    </w:p>
    <w:p w:rsidR="00476BF9" w:rsidRDefault="00476BF9" w:rsidP="0073704D">
      <w:r>
        <w:t>root;Bacteria;Proteobacteria;Gammaproteobacteria;Alteromonadales;Shewanellaceae;</w:t>
      </w:r>
      <w:r>
        <w:tab/>
        <w:t>49</w:t>
      </w:r>
      <w:r>
        <w:tab/>
        <w:t>3</w:t>
      </w:r>
      <w:r>
        <w:tab/>
        <w:t>2</w:t>
      </w:r>
      <w:r>
        <w:tab/>
        <w:t>5</w:t>
      </w:r>
    </w:p>
    <w:p w:rsidR="00476BF9" w:rsidRDefault="00476BF9" w:rsidP="0073704D">
      <w:r>
        <w:t>root;Bacteria;Proteobacteria;Gammaproteobacteria;Alteromonadales;Shewanellaceae;Shewanella;</w:t>
      </w:r>
      <w:r>
        <w:tab/>
        <w:t>49</w:t>
      </w:r>
      <w:r>
        <w:tab/>
        <w:t>3</w:t>
      </w:r>
      <w:r>
        <w:tab/>
        <w:t>2</w:t>
      </w:r>
      <w:r>
        <w:tab/>
        <w:t>5</w:t>
      </w:r>
    </w:p>
    <w:p w:rsidR="00476BF9" w:rsidRDefault="00476BF9" w:rsidP="0073704D">
      <w:r>
        <w:t>root;Bacteria;Proteobacteria;Gammaproteobacteria;Alteromonadales;Shewanellaceae;Shewanella;Unclassified;</w:t>
      </w:r>
      <w:r>
        <w:tab/>
        <w:t>49</w:t>
      </w:r>
      <w:r>
        <w:tab/>
        <w:t>3</w:t>
      </w:r>
      <w:r>
        <w:tab/>
        <w:t>2</w:t>
      </w:r>
      <w:r>
        <w:tab/>
        <w:t>5</w:t>
      </w:r>
    </w:p>
    <w:p w:rsidR="00476BF9" w:rsidRDefault="00476BF9" w:rsidP="0073704D">
      <w:r>
        <w:t>root;Bacteria;Proteobacteria;Gammaproteobacteria;Alteromonadales;Colwelliaceae;</w:t>
      </w:r>
      <w:r>
        <w:tab/>
        <w:t>19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Gammaproteobacteria;Alteromonadales;Colwelliaceae;Colwellia;</w:t>
      </w:r>
      <w:r>
        <w:tab/>
        <w:t>19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Gammaproteobacteria;Alteromonadales;Colwelliaceae;Colwellia;Unclassifie</w:t>
      </w:r>
      <w:r>
        <w:lastRenderedPageBreak/>
        <w:t>d;</w:t>
      </w:r>
      <w:r>
        <w:tab/>
        <w:t>19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Gammaproteobacteria;Alteromonadales;Psychromonad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Psychromonadaceae;Psychromona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lteromonadales;Psychromonadaceae;Psychromona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ardiobacteriales;</w:t>
      </w:r>
      <w:r>
        <w:tab/>
        <w:t>3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ardiobacteriales;Cardiobacteriaceae;</w:t>
      </w:r>
      <w:r>
        <w:tab/>
        <w:t>3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ardiobacteriales;Cardiobacteriaceae;Dichelobacter;</w:t>
      </w:r>
      <w:r>
        <w:tab/>
        <w:t>3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Gammaproteobacteria;Legionellales</w:t>
      </w:r>
      <w:proofErr w:type="spellEnd"/>
      <w:r>
        <w:t>;</w:t>
      </w:r>
      <w:r>
        <w:tab/>
        <w:t>34</w:t>
      </w:r>
      <w:r>
        <w:tab/>
        <w:t>26</w:t>
      </w:r>
      <w:r>
        <w:tab/>
        <w:t>6</w:t>
      </w:r>
      <w:r>
        <w:tab/>
        <w:t>23</w:t>
      </w:r>
    </w:p>
    <w:p w:rsidR="00476BF9" w:rsidRDefault="00476BF9" w:rsidP="0073704D">
      <w:r>
        <w:t>root;Bacteria;Proteobacteria;Gammaproteobacteria;Legionellales;Legionellaceae;</w:t>
      </w:r>
      <w:r>
        <w:tab/>
        <w:t>27</w:t>
      </w:r>
      <w:r>
        <w:tab/>
        <w:t>21</w:t>
      </w:r>
      <w:r>
        <w:tab/>
        <w:t>3</w:t>
      </w:r>
      <w:r>
        <w:tab/>
        <w:t>15</w:t>
      </w:r>
    </w:p>
    <w:p w:rsidR="00476BF9" w:rsidRDefault="00476BF9" w:rsidP="0073704D">
      <w:r>
        <w:t>root;Bacteria;Proteobacteria;Gammaproteobacteria;Legionellales;Legionellaceae;Legionella;</w:t>
      </w:r>
      <w:r>
        <w:tab/>
        <w:t>12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Gammaproteobacteria;Legionellales;Legionellaceae;Legionella;Unclassified;</w:t>
      </w:r>
      <w:r>
        <w:tab/>
        <w:t>12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Gammaproteobacteria;Legionellales;Legionellaceae;Unclassified;</w:t>
      </w:r>
      <w:r>
        <w:tab/>
        <w:t>15</w:t>
      </w:r>
      <w:r>
        <w:tab/>
        <w:t>20</w:t>
      </w:r>
      <w:r>
        <w:tab/>
        <w:t>3</w:t>
      </w:r>
      <w:r>
        <w:tab/>
        <w:t>12</w:t>
      </w:r>
    </w:p>
    <w:p w:rsidR="00476BF9" w:rsidRDefault="00476BF9" w:rsidP="0073704D">
      <w:r>
        <w:t>root;Bacteria;Proteobacteria;Gammaproteobacteria;Legionellales;Coxiellaceae;</w:t>
      </w:r>
      <w:r>
        <w:tab/>
        <w:t>7</w:t>
      </w:r>
      <w:r>
        <w:tab/>
        <w:t>5</w:t>
      </w:r>
      <w:r>
        <w:tab/>
        <w:t>3</w:t>
      </w:r>
      <w:r>
        <w:tab/>
        <w:t>8</w:t>
      </w:r>
    </w:p>
    <w:p w:rsidR="00476BF9" w:rsidRDefault="00476BF9" w:rsidP="0073704D">
      <w:r>
        <w:t>root;Bacteria;Proteobacteria;Gammaproteobacteria;Legionellales;Coxiellaceae;Coxiella;</w:t>
      </w:r>
      <w:r>
        <w:tab/>
        <w:t>2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Legionellales;Coxiellaceae;Coxiella;Unclassified;</w:t>
      </w:r>
      <w:r>
        <w:tab/>
        <w:t>2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Legionellales;Coxiellaceae;Rickettsiella;</w:t>
      </w:r>
      <w:r>
        <w:tab/>
        <w:t>5</w:t>
      </w:r>
      <w:r>
        <w:tab/>
        <w:t>5</w:t>
      </w:r>
      <w:r>
        <w:tab/>
        <w:t>3</w:t>
      </w:r>
      <w:r>
        <w:tab/>
        <w:t>5</w:t>
      </w:r>
    </w:p>
    <w:p w:rsidR="00476BF9" w:rsidRDefault="00476BF9" w:rsidP="0073704D">
      <w:r>
        <w:t>root;Bacteria;Proteobacteria;Gammaproteobacteria;Legionellales;Coxiellaceae;Rickettsiella;Unclassified;</w:t>
      </w:r>
      <w:r>
        <w:tab/>
        <w:t>5</w:t>
      </w:r>
      <w:r>
        <w:tab/>
        <w:t>5</w:t>
      </w:r>
      <w:r>
        <w:tab/>
        <w:t>3</w:t>
      </w:r>
      <w:r>
        <w:tab/>
        <w:t>5</w:t>
      </w:r>
    </w:p>
    <w:p w:rsidR="00476BF9" w:rsidRDefault="00476BF9" w:rsidP="0073704D">
      <w:proofErr w:type="spellStart"/>
      <w:r>
        <w:t>root;Bacteria;Proteobacteria;Gammaproteobacteria;Chromatiales</w:t>
      </w:r>
      <w:proofErr w:type="spellEnd"/>
      <w:r>
        <w:t>;</w:t>
      </w:r>
      <w:r>
        <w:tab/>
        <w:t>32</w:t>
      </w:r>
      <w:r>
        <w:tab/>
        <w:t>13</w:t>
      </w:r>
      <w:r>
        <w:tab/>
        <w:t>55</w:t>
      </w:r>
      <w:r>
        <w:tab/>
        <w:t>12</w:t>
      </w:r>
    </w:p>
    <w:p w:rsidR="00476BF9" w:rsidRDefault="00476BF9" w:rsidP="0073704D">
      <w:r>
        <w:t>root;Bacteria;Proteobacteria;Gammaproteobacteria;Chromatiales;Halothiobacillaceae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hromatiales;Halothiobacillaceae;Halothiobacillus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hromatiales;Ectothiorhodospiraceae;</w:t>
      </w:r>
      <w:r>
        <w:tab/>
        <w:t>18</w:t>
      </w:r>
      <w:r>
        <w:tab/>
        <w:t>4</w:t>
      </w:r>
      <w:r>
        <w:tab/>
        <w:t>29</w:t>
      </w:r>
      <w:r>
        <w:tab/>
        <w:t>11</w:t>
      </w:r>
    </w:p>
    <w:p w:rsidR="00476BF9" w:rsidRDefault="00476BF9" w:rsidP="0073704D">
      <w:r>
        <w:t>root;Bacteria;Proteobacteria;Gammaproteobacteria;Chromatiales;Ectothiorhodospiraceae;Natronocella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hromatiales;Ectothiorhodospiraceae;Thioalkalivibrio;</w:t>
      </w:r>
      <w:r>
        <w:tab/>
        <w:t>9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hromatiales;Ectothiorhodospiraceae;Thioalkalivibrio;Unclassified;</w:t>
      </w:r>
      <w:r>
        <w:tab/>
        <w:t>9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hromatiales;Ectothiorhodospiraceae;Alkalilimnicola;</w:t>
      </w:r>
      <w:r>
        <w:tab/>
        <w:t>4</w:t>
      </w:r>
      <w:r>
        <w:tab/>
        <w:t>3</w:t>
      </w:r>
      <w:r>
        <w:tab/>
        <w:t>29</w:t>
      </w:r>
      <w:r>
        <w:tab/>
        <w:t>8</w:t>
      </w:r>
    </w:p>
    <w:p w:rsidR="00476BF9" w:rsidRDefault="00476BF9" w:rsidP="0073704D">
      <w:r>
        <w:t>root;Bacteria;Proteobacteria;Gammaproteobacteria;Chromatiales;Ectothiorhodospiraceae;Halorhodospir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Proteobacteria;Gammaproteobacteria;Chromatiales;Ectothiorhodospiraceae;Halorhodospir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hromatiales;Ectothiorhodospiraceae;Aquasalina;</w:t>
      </w:r>
      <w:r>
        <w:tab/>
        <w:t>0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Gammaproteobacteria;Chromatiales;Chromatiaceae;</w:t>
      </w:r>
      <w:r>
        <w:tab/>
        <w:t>9</w:t>
      </w:r>
      <w:r>
        <w:tab/>
        <w:t>9</w:t>
      </w:r>
      <w:r>
        <w:tab/>
        <w:t>26</w:t>
      </w:r>
      <w:r>
        <w:tab/>
        <w:t>1</w:t>
      </w:r>
    </w:p>
    <w:p w:rsidR="00476BF9" w:rsidRDefault="00476BF9" w:rsidP="0073704D">
      <w:r>
        <w:t>root;Bacteria;Proteobacteria;Gammaproteobacteria;Chromatiales;Chromatiaceae;Allochromatium;</w:t>
      </w:r>
      <w:r>
        <w:tab/>
        <w:t>2</w:t>
      </w:r>
      <w:r>
        <w:tab/>
        <w:t>8</w:t>
      </w:r>
      <w:r>
        <w:tab/>
        <w:t>24</w:t>
      </w:r>
      <w:r>
        <w:tab/>
        <w:t>0</w:t>
      </w:r>
    </w:p>
    <w:p w:rsidR="00476BF9" w:rsidRDefault="00476BF9" w:rsidP="0073704D">
      <w:r>
        <w:t>root;Bacteria;Proteobacteria;Gammaproteobacteria;Chromatiales;Chromatiaceae;Chromatium;</w:t>
      </w:r>
      <w:r>
        <w:tab/>
        <w:t>6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Gammaproteobacteria;Chromatiales;Chromatiaceae;Thiocaps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hromatiales;Chromatiaceae;Thiocaps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Chromatiales;Chromatiaceae;Thiorhodococcus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Methylococcales;</w:t>
      </w:r>
      <w:r>
        <w:tab/>
        <w:t>6</w:t>
      </w:r>
      <w:r>
        <w:tab/>
        <w:t>5</w:t>
      </w:r>
      <w:r>
        <w:tab/>
        <w:t>38</w:t>
      </w:r>
      <w:r>
        <w:tab/>
        <w:t>15</w:t>
      </w:r>
    </w:p>
    <w:p w:rsidR="00476BF9" w:rsidRDefault="00476BF9" w:rsidP="0073704D">
      <w:r>
        <w:t>root;Bacteria;Proteobacteria;Gammaproteobacteria;Methylococcales;Methylococcaceae;</w:t>
      </w:r>
      <w:r>
        <w:tab/>
        <w:t>6</w:t>
      </w:r>
      <w:r>
        <w:tab/>
        <w:t>5</w:t>
      </w:r>
      <w:r>
        <w:tab/>
        <w:t>38</w:t>
      </w:r>
      <w:r>
        <w:tab/>
        <w:t>15</w:t>
      </w:r>
    </w:p>
    <w:p w:rsidR="00476BF9" w:rsidRDefault="00476BF9" w:rsidP="0073704D">
      <w:r>
        <w:t>root;Bacteria;Proteobacteria;Gammaproteobacteria;Methylococcales;Methylococcaceae;Methylocaldum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Gammaproteobacteria;Methylococcales;Methylococcaceae;Methylocaldum;Unclassified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Gammaproteobacteria;Methylococcales;Methylococcaceae;Methylobacter;</w:t>
      </w:r>
      <w:r>
        <w:tab/>
        <w:t>4</w:t>
      </w:r>
      <w:r>
        <w:tab/>
        <w:t>5</w:t>
      </w:r>
      <w:r>
        <w:tab/>
        <w:t>37</w:t>
      </w:r>
      <w:r>
        <w:tab/>
        <w:t>14</w:t>
      </w:r>
    </w:p>
    <w:p w:rsidR="00476BF9" w:rsidRDefault="00476BF9" w:rsidP="0073704D">
      <w:r>
        <w:t>root;Bacteria;Proteobacteria;Gammaproteobacteria;Methylococcales;Methylococcaceae;Methylobacter;Unclassified;</w:t>
      </w:r>
      <w:r>
        <w:tab/>
        <w:t>4</w:t>
      </w:r>
      <w:r>
        <w:tab/>
        <w:t>5</w:t>
      </w:r>
      <w:r>
        <w:tab/>
        <w:t>37</w:t>
      </w:r>
      <w:r>
        <w:tab/>
        <w:t>14</w:t>
      </w:r>
    </w:p>
    <w:p w:rsidR="00476BF9" w:rsidRDefault="00476BF9" w:rsidP="0073704D">
      <w:r>
        <w:t>root;Bacteria;Proteobacteria;Gammaproteobacteria;Methylococcales;Methylococcaceae;Methylococcu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Methylococcales;Methylococcaceae;Methylococcu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Gammaproteobacteria;symbionts</w:t>
      </w:r>
      <w:proofErr w:type="spellEnd"/>
      <w:r>
        <w:t>;</w:t>
      </w:r>
      <w:r>
        <w:tab/>
        <w:t>2</w:t>
      </w:r>
      <w:r>
        <w:tab/>
        <w:t>3</w:t>
      </w:r>
      <w:r>
        <w:tab/>
        <w:t>13</w:t>
      </w:r>
      <w:r>
        <w:tab/>
        <w:t>0</w:t>
      </w:r>
    </w:p>
    <w:p w:rsidR="00476BF9" w:rsidRDefault="00476BF9" w:rsidP="0073704D">
      <w:r>
        <w:t>root;Bacteria;Proteobacteria;Gammaproteobacteria;symbionts;Unclassified;</w:t>
      </w:r>
      <w:r>
        <w:tab/>
        <w:t>2</w:t>
      </w:r>
      <w:r>
        <w:tab/>
        <w:t>3</w:t>
      </w:r>
      <w:r>
        <w:tab/>
        <w:t>13</w:t>
      </w:r>
      <w:r>
        <w:tab/>
        <w:t>0</w:t>
      </w:r>
    </w:p>
    <w:p w:rsidR="00476BF9" w:rsidRDefault="00476BF9" w:rsidP="0073704D">
      <w:r>
        <w:t>root;Bacteria;Proteobacteria;Gammaproteobacteria;Pasteurellales;</w:t>
      </w:r>
      <w:r>
        <w:tab/>
        <w:t>47</w:t>
      </w:r>
      <w:r>
        <w:tab/>
        <w:t>62</w:t>
      </w:r>
      <w:r>
        <w:tab/>
        <w:t>2</w:t>
      </w:r>
      <w:r>
        <w:tab/>
        <w:t>101</w:t>
      </w:r>
    </w:p>
    <w:p w:rsidR="00476BF9" w:rsidRDefault="00476BF9" w:rsidP="0073704D">
      <w:r>
        <w:t>root;Bacteria;Proteobacteria;Gammaproteobacteria;Pasteurellales;Pasteurellaceae;</w:t>
      </w:r>
      <w:r>
        <w:tab/>
        <w:t>47</w:t>
      </w:r>
      <w:r>
        <w:tab/>
        <w:t>62</w:t>
      </w:r>
      <w:r>
        <w:tab/>
        <w:t>2</w:t>
      </w:r>
      <w:r>
        <w:tab/>
        <w:t>101</w:t>
      </w:r>
    </w:p>
    <w:p w:rsidR="00476BF9" w:rsidRDefault="00476BF9" w:rsidP="0073704D">
      <w:r>
        <w:t>root;Bacteria;Proteobacteria;Gammaproteobacteria;Pasteurellales;Pasteurellaceae;Unclassified;</w:t>
      </w:r>
      <w:r>
        <w:tab/>
        <w:t>9</w:t>
      </w:r>
      <w:r>
        <w:tab/>
        <w:t>14</w:t>
      </w:r>
      <w:r>
        <w:tab/>
        <w:t>11</w:t>
      </w:r>
      <w:r>
        <w:tab/>
        <w:t>0</w:t>
      </w:r>
    </w:p>
    <w:p w:rsidR="00476BF9" w:rsidRDefault="00476BF9" w:rsidP="0073704D">
      <w:r>
        <w:t>root;Bacteria;Proteobacteria;Gammaproteobacteria;Pasteurellales;Pasteurellaceae;Pasteurella;</w:t>
      </w:r>
      <w:r>
        <w:tab/>
        <w:t>30</w:t>
      </w:r>
      <w:r>
        <w:tab/>
        <w:t>46</w:t>
      </w:r>
      <w:r>
        <w:tab/>
        <w:t>67</w:t>
      </w:r>
      <w:r>
        <w:tab/>
        <w:t>0</w:t>
      </w:r>
    </w:p>
    <w:p w:rsidR="00476BF9" w:rsidRDefault="00476BF9" w:rsidP="0073704D">
      <w:r>
        <w:t>root;Bacteria;Proteobacteria;Gammaproteobacteria;Pasteurellales;Pasteurellaceae;Gallibacterium;</w:t>
      </w:r>
      <w:r>
        <w:tab/>
        <w:t>3</w:t>
      </w:r>
      <w:r>
        <w:tab/>
        <w:t>1</w:t>
      </w:r>
      <w:r>
        <w:tab/>
        <w:t>6</w:t>
      </w:r>
      <w:r>
        <w:tab/>
        <w:t>0</w:t>
      </w:r>
    </w:p>
    <w:p w:rsidR="00476BF9" w:rsidRDefault="00476BF9" w:rsidP="0073704D">
      <w:r>
        <w:t>root;Bacteria;Proteobacteria;Gammaproteobacteria;Pasteurellales;Pasteurellaceae;Haemophilus;</w:t>
      </w:r>
      <w:r>
        <w:tab/>
        <w:t>5</w:t>
      </w:r>
      <w:r>
        <w:tab/>
        <w:t>1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Pasteurellales;Pasteurellaceae;Haemophilus;Unclassified;</w:t>
      </w:r>
      <w:r>
        <w:tab/>
        <w:t>5</w:t>
      </w:r>
      <w:r>
        <w:tab/>
        <w:t>13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Proteobacteria;Gammaproteobacteria;Pasteurellales;Pasteurellaceae;Mannheimia;</w:t>
      </w:r>
      <w:r>
        <w:tab/>
        <w:t>0</w:t>
      </w:r>
      <w:r>
        <w:tab/>
        <w:t>1</w:t>
      </w:r>
      <w:r>
        <w:tab/>
        <w:t>2</w:t>
      </w:r>
      <w:r>
        <w:tab/>
        <w:t>4</w:t>
      </w:r>
    </w:p>
    <w:p w:rsidR="00476BF9" w:rsidRDefault="00476BF9" w:rsidP="0073704D">
      <w:proofErr w:type="spellStart"/>
      <w:r>
        <w:t>root;Bacteria;Proteobacteria;Gammaproteobacteria;Thiotrichales</w:t>
      </w:r>
      <w:proofErr w:type="spellEnd"/>
      <w:r>
        <w:t>;</w:t>
      </w:r>
      <w:r>
        <w:tab/>
        <w:t>18</w:t>
      </w:r>
      <w:r>
        <w:tab/>
        <w:t>1</w:t>
      </w:r>
      <w:r>
        <w:tab/>
        <w:t>1</w:t>
      </w:r>
      <w:r>
        <w:tab/>
        <w:t>5</w:t>
      </w:r>
    </w:p>
    <w:p w:rsidR="00476BF9" w:rsidRDefault="00476BF9" w:rsidP="0073704D">
      <w:r>
        <w:t>root;Bacteria;Proteobacteria;Gammaproteobacteria;Thiotrichales;Piscirickettsiaceae;</w:t>
      </w:r>
      <w:r>
        <w:tab/>
        <w:t>10</w:t>
      </w:r>
      <w:r>
        <w:tab/>
        <w:t>1</w:t>
      </w:r>
      <w:r>
        <w:tab/>
        <w:t>4</w:t>
      </w:r>
      <w:r>
        <w:tab/>
        <w:t>0</w:t>
      </w:r>
    </w:p>
    <w:p w:rsidR="00476BF9" w:rsidRDefault="00476BF9" w:rsidP="0073704D">
      <w:r>
        <w:t>root;Bacteria;Proteobacteria;Gammaproteobacteria;Thiotrichales;Piscirickettsiaceae;Methylophaga;</w:t>
      </w:r>
      <w:r>
        <w:tab/>
        <w:t>1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Piscirickettsiaceae;Methylophaga;Unclassified;</w:t>
      </w:r>
      <w:r>
        <w:tab/>
        <w:t>1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Piscirickettsiaceae;Thiomicrospira;</w:t>
      </w:r>
      <w:r>
        <w:tab/>
        <w:t>0</w:t>
      </w:r>
      <w:r>
        <w:tab/>
        <w:t>0</w:t>
      </w:r>
      <w:r>
        <w:tab/>
        <w:t>1</w:t>
      </w:r>
      <w:r>
        <w:tab/>
        <w:t>1</w:t>
      </w:r>
    </w:p>
    <w:p w:rsidR="00476BF9" w:rsidRDefault="00476BF9" w:rsidP="0073704D">
      <w:r>
        <w:t>root;Bacteria;Proteobacteria;Gammaproteobacteria;Thiotrichales;Piscirickettsiaceae;Thiomicrospira;Unclassified;</w:t>
      </w:r>
      <w:r>
        <w:tab/>
        <w:t>0</w:t>
      </w:r>
      <w:r>
        <w:tab/>
        <w:t>0</w:t>
      </w:r>
      <w:r>
        <w:tab/>
        <w:t>1</w:t>
      </w:r>
      <w:r>
        <w:tab/>
        <w:t>1</w:t>
      </w:r>
    </w:p>
    <w:p w:rsidR="00476BF9" w:rsidRDefault="00476BF9" w:rsidP="0073704D">
      <w:r>
        <w:t>root;Bacteria;Proteobacteria;Gammaproteobacteria;Thiotrichales;Thiotrichaceae;</w:t>
      </w:r>
      <w:r>
        <w:tab/>
        <w:t>7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Thiotrichaceae;Thioploca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Thiotrichaceae;Thiothrix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Thiotrichaceae;Thiothrix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Thiotrichaceae;Beggiatoa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Thiotrichaceae;Beggiatoa;Unclassified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Francisellaceae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Francisellaceae;Francisella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Thiotrichales;Francisellaceae;Francisella;Unclassified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Gammaproteobacteria;Aeromonadales</w:t>
      </w:r>
      <w:proofErr w:type="spellEnd"/>
      <w:r>
        <w:t>;</w:t>
      </w:r>
      <w:r>
        <w:tab/>
        <w:t>44</w:t>
      </w:r>
      <w:r>
        <w:tab/>
        <w:t>25</w:t>
      </w:r>
      <w:r>
        <w:tab/>
        <w:t>1</w:t>
      </w:r>
      <w:r>
        <w:tab/>
        <w:t>11</w:t>
      </w:r>
    </w:p>
    <w:p w:rsidR="00476BF9" w:rsidRDefault="00476BF9" w:rsidP="0073704D">
      <w:r>
        <w:t>root;Bacteria;Proteobacteria;Gammaproteobacteria;Aeromonadales;Succinivibrionaceae;</w:t>
      </w:r>
      <w:r>
        <w:tab/>
        <w:t>5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eromonadales;Succinivibrionaceae;Succinimonas;</w:t>
      </w:r>
      <w:r>
        <w:tab/>
        <w:t>5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eromonadales;Aeromonadaceae;</w:t>
      </w:r>
      <w:r>
        <w:tab/>
        <w:t>39</w:t>
      </w:r>
      <w:r>
        <w:tab/>
        <w:t>24</w:t>
      </w:r>
      <w:r>
        <w:tab/>
        <w:t>1</w:t>
      </w:r>
      <w:r>
        <w:tab/>
        <w:t>11</w:t>
      </w:r>
    </w:p>
    <w:p w:rsidR="00476BF9" w:rsidRDefault="00476BF9" w:rsidP="0073704D">
      <w:r>
        <w:t>root;Bacteria;Proteobacteria;Gammaproteobacteria;Aeromonadales;Aeromonadaceae;Aeromonas;</w:t>
      </w:r>
      <w:r>
        <w:tab/>
        <w:t>34</w:t>
      </w:r>
      <w:r>
        <w:tab/>
        <w:t>19</w:t>
      </w:r>
      <w:r>
        <w:tab/>
        <w:t>1</w:t>
      </w:r>
      <w:r>
        <w:tab/>
        <w:t>5</w:t>
      </w:r>
    </w:p>
    <w:p w:rsidR="00476BF9" w:rsidRDefault="00476BF9" w:rsidP="0073704D">
      <w:r>
        <w:t>root;Bacteria;Proteobacteria;Gammaproteobacteria;Aeromonadales;Aeromonadaceae;Aeromonas;Unclassified;</w:t>
      </w:r>
      <w:r>
        <w:tab/>
        <w:t>34</w:t>
      </w:r>
      <w:r>
        <w:tab/>
        <w:t>19</w:t>
      </w:r>
      <w:r>
        <w:tab/>
        <w:t>1</w:t>
      </w:r>
      <w:r>
        <w:tab/>
        <w:t>5</w:t>
      </w:r>
    </w:p>
    <w:p w:rsidR="00476BF9" w:rsidRDefault="00476BF9" w:rsidP="0073704D">
      <w:r>
        <w:t>root;Bacteria;Proteobacteria;Gammaproteobacteria;Aeromonadales;Aeromonadaceae;Zobellella;</w:t>
      </w:r>
      <w:r>
        <w:tab/>
        <w:t>5</w:t>
      </w:r>
      <w:r>
        <w:tab/>
        <w:t>5</w:t>
      </w:r>
      <w:r>
        <w:tab/>
        <w:t>6</w:t>
      </w:r>
      <w:r>
        <w:tab/>
        <w:t>0</w:t>
      </w:r>
    </w:p>
    <w:p w:rsidR="00476BF9" w:rsidRDefault="00476BF9" w:rsidP="0073704D">
      <w:proofErr w:type="spellStart"/>
      <w:r>
        <w:t>root;Bacteria;Proteobacteria;Gammaproteobacteria;Nitrincola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cidithiobacillales;</w:t>
      </w:r>
      <w:r>
        <w:tab/>
        <w:t>19</w:t>
      </w:r>
      <w:r>
        <w:tab/>
        <w:t>1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cidithiobacillales;Acidithiobacillaceae;</w:t>
      </w:r>
      <w:r>
        <w:tab/>
        <w:t>19</w:t>
      </w:r>
      <w:r>
        <w:tab/>
        <w:t>14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Proteobacteria;Gammaproteobacteria;Acidithiobacillales;Acidithiobacillaceae;Acidithiobacillus;</w:t>
      </w:r>
      <w:r>
        <w:tab/>
        <w:t>19</w:t>
      </w:r>
      <w:r>
        <w:tab/>
        <w:t>1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Acidithiobacillales;Acidithiobacillaceae;Acidithiobacillus;Unclassified;</w:t>
      </w:r>
      <w:r>
        <w:tab/>
        <w:t>19</w:t>
      </w:r>
      <w:r>
        <w:tab/>
        <w:t>14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Gammaproteobacteria;Solimona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Gammaproteobacteria;Riesia</w:t>
      </w:r>
      <w:proofErr w:type="spellEnd"/>
      <w:r>
        <w:t>;</w:t>
      </w:r>
      <w:r>
        <w:tab/>
        <w:t>0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Gammaproteobacteria;Methylonatronum;</w:t>
      </w:r>
      <w:r>
        <w:tab/>
        <w:t>0</w:t>
      </w:r>
      <w:r>
        <w:tab/>
        <w:t>0</w:t>
      </w:r>
      <w:r>
        <w:tab/>
        <w:t>0</w:t>
      </w:r>
      <w:r>
        <w:tab/>
        <w:t>6</w:t>
      </w:r>
    </w:p>
    <w:p w:rsidR="00476BF9" w:rsidRDefault="00476BF9" w:rsidP="0073704D">
      <w:proofErr w:type="spellStart"/>
      <w:r>
        <w:t>root;Bacteria;Proteobacteria;Betaproteobacteria</w:t>
      </w:r>
      <w:proofErr w:type="spellEnd"/>
      <w:r>
        <w:t>;</w:t>
      </w:r>
      <w:r>
        <w:tab/>
        <w:t>373</w:t>
      </w:r>
      <w:r>
        <w:tab/>
        <w:t>133</w:t>
      </w:r>
      <w:r>
        <w:tab/>
        <w:t>305</w:t>
      </w:r>
      <w:r>
        <w:tab/>
        <w:t>486</w:t>
      </w:r>
    </w:p>
    <w:p w:rsidR="00476BF9" w:rsidRDefault="00476BF9" w:rsidP="0073704D">
      <w:r>
        <w:t>root;Bacteria;Proteobacteria;Betaproteobacteria;Burkholderiales;</w:t>
      </w:r>
      <w:r>
        <w:tab/>
        <w:t>126</w:t>
      </w:r>
      <w:r>
        <w:tab/>
        <w:t>76</w:t>
      </w:r>
      <w:r>
        <w:tab/>
        <w:t>212</w:t>
      </w:r>
      <w:r>
        <w:tab/>
        <w:t>82</w:t>
      </w:r>
    </w:p>
    <w:p w:rsidR="00476BF9" w:rsidRDefault="00476BF9" w:rsidP="0073704D">
      <w:r>
        <w:t>root;Bacteria;Proteobacteria;Betaproteobacteria;Burkholderiales;Burkholderiaceae;</w:t>
      </w:r>
      <w:r>
        <w:tab/>
        <w:t>42</w:t>
      </w:r>
      <w:r>
        <w:tab/>
        <w:t>51</w:t>
      </w:r>
      <w:r>
        <w:tab/>
        <w:t>205</w:t>
      </w:r>
      <w:r>
        <w:tab/>
        <w:t>67</w:t>
      </w:r>
    </w:p>
    <w:p w:rsidR="00476BF9" w:rsidRDefault="00476BF9" w:rsidP="0073704D">
      <w:r>
        <w:t>root;Bacteria;Proteobacteria;Betaproteobacteria;Burkholderiales;Burkholderiaceae;Burkholderia;</w:t>
      </w:r>
      <w:r>
        <w:tab/>
        <w:t>38</w:t>
      </w:r>
      <w:r>
        <w:tab/>
        <w:t>51</w:t>
      </w:r>
      <w:r>
        <w:tab/>
        <w:t>205</w:t>
      </w:r>
      <w:r>
        <w:tab/>
        <w:t>57</w:t>
      </w:r>
    </w:p>
    <w:p w:rsidR="00476BF9" w:rsidRDefault="00476BF9" w:rsidP="0073704D">
      <w:r>
        <w:t>root;Bacteria;Proteobacteria;Betaproteobacteria;Burkholderiales;Burkholderiaceae;Burkholderia;Unclassified;</w:t>
      </w:r>
      <w:r>
        <w:tab/>
        <w:t>37</w:t>
      </w:r>
      <w:r>
        <w:tab/>
        <w:t>51</w:t>
      </w:r>
      <w:r>
        <w:tab/>
        <w:t>205</w:t>
      </w:r>
      <w:r>
        <w:tab/>
        <w:t>57</w:t>
      </w:r>
    </w:p>
    <w:p w:rsidR="00476BF9" w:rsidRDefault="00476BF9" w:rsidP="0073704D">
      <w:r>
        <w:t>root;Bacteria;Proteobacteria;Betaproteobacteria;Burkholderiales;Burkholderiaceae;Burkholderia;group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Burkholderiaceae;Ralstonia;</w:t>
      </w:r>
      <w:r>
        <w:tab/>
        <w:t>4</w:t>
      </w:r>
      <w:r>
        <w:tab/>
        <w:t>1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Burkholderiaceae;Ralstonia;Unclassified;</w:t>
      </w:r>
      <w:r>
        <w:tab/>
        <w:t>4</w:t>
      </w:r>
      <w:r>
        <w:tab/>
        <w:t>1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</w:t>
      </w:r>
      <w:r>
        <w:tab/>
        <w:t>59</w:t>
      </w:r>
      <w:r>
        <w:tab/>
        <w:t>13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Betaproteobacteria;Burkholderiales;Comamonadaceae;Hydrogenophaga;</w:t>
      </w:r>
      <w:r>
        <w:tab/>
        <w:t>6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Comamonadaceae;Hydrogenophaga;Unclassified;</w:t>
      </w:r>
      <w:r>
        <w:tab/>
        <w:t>6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Comamonadaceae;Variovorax;</w:t>
      </w:r>
      <w:r>
        <w:tab/>
        <w:t>27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Comamonadaceae;Variovorax;Unclassified;</w:t>
      </w:r>
      <w:r>
        <w:tab/>
        <w:t>27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Comamonadaceae;Rhodoferax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Rhodoferax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Acidovorax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Acidovorax;Unclassified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Diaphorobacter;</w:t>
      </w:r>
      <w:r>
        <w:tab/>
        <w:t>8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Diaphorobacter;Unclassified;</w:t>
      </w:r>
      <w:r>
        <w:tab/>
        <w:t>8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Comamonas;</w:t>
      </w:r>
      <w:r>
        <w:tab/>
        <w:t>6</w:t>
      </w:r>
      <w:r>
        <w:tab/>
        <w:t>1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Comamonadaceae;Comamonas;Unclassi</w:t>
      </w:r>
      <w:r>
        <w:lastRenderedPageBreak/>
        <w:t>fied;</w:t>
      </w:r>
      <w:r>
        <w:tab/>
        <w:t>6</w:t>
      </w:r>
      <w:r>
        <w:tab/>
        <w:t>1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Comamonadaceae;Polaromona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Polaromona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Delftia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Comamonadaceae;Delftia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Oxalobacteraceae;</w:t>
      </w:r>
      <w:r>
        <w:tab/>
        <w:t>3</w:t>
      </w:r>
      <w:r>
        <w:tab/>
        <w:t>3</w:t>
      </w:r>
      <w:r>
        <w:tab/>
        <w:t>4</w:t>
      </w:r>
      <w:r>
        <w:tab/>
        <w:t>0</w:t>
      </w:r>
    </w:p>
    <w:p w:rsidR="00476BF9" w:rsidRDefault="00476BF9" w:rsidP="0073704D">
      <w:r>
        <w:t>root;Bacteria;Proteobacteria;Betaproteobacteria;Burkholderiales;Oxalobacteraceae;Herbaspirillum;</w:t>
      </w:r>
      <w:r>
        <w:tab/>
        <w:t>1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Oxalobacteraceae;Herbaspirillum;Unclassified;</w:t>
      </w:r>
      <w:r>
        <w:tab/>
        <w:t>1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Oxalobacteraceae;Janthinobacterium;</w:t>
      </w:r>
      <w:r>
        <w:tab/>
        <w:t>1</w:t>
      </w:r>
      <w:r>
        <w:tab/>
        <w:t>3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Oxalobacteraceae;Janthinobacterium;Unclassified;</w:t>
      </w:r>
      <w:r>
        <w:tab/>
        <w:t>1</w:t>
      </w:r>
      <w:r>
        <w:tab/>
        <w:t>3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Oxalobacteraceae;Collimona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Oxalobacteraceae;Collimona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Rubrivivax;</w:t>
      </w:r>
      <w:r>
        <w:tab/>
        <w:t>9</w:t>
      </w:r>
      <w:r>
        <w:tab/>
        <w:t>3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Betaproteobacteria;Burkholderiales;Rubrivivax;Unclassified;</w:t>
      </w:r>
      <w:r>
        <w:tab/>
        <w:t>9</w:t>
      </w:r>
      <w:r>
        <w:tab/>
        <w:t>3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Betaproteobacteria;Burkholderiales;Alcaligenaceae;</w:t>
      </w:r>
      <w:r>
        <w:tab/>
        <w:t>8</w:t>
      </w:r>
      <w:r>
        <w:tab/>
        <w:t>4</w:t>
      </w:r>
      <w:r>
        <w:tab/>
        <w:t>5</w:t>
      </w:r>
      <w:r>
        <w:tab/>
        <w:t>6</w:t>
      </w:r>
    </w:p>
    <w:p w:rsidR="00476BF9" w:rsidRDefault="00476BF9" w:rsidP="0073704D">
      <w:r>
        <w:t>root;Bacteria;Proteobacteria;Betaproteobacteria;Burkholderiales;Alcaligenaceae;Bordetella;</w:t>
      </w:r>
      <w:r>
        <w:tab/>
        <w:t>7</w:t>
      </w:r>
      <w:r>
        <w:tab/>
        <w:t>3</w:t>
      </w:r>
      <w:r>
        <w:tab/>
        <w:t>5</w:t>
      </w:r>
      <w:r>
        <w:tab/>
        <w:t>5</w:t>
      </w:r>
    </w:p>
    <w:p w:rsidR="00476BF9" w:rsidRDefault="00476BF9" w:rsidP="0073704D">
      <w:r>
        <w:t>root;Bacteria;Proteobacteria;Betaproteobacteria;Burkholderiales;Alcaligenaceae;Bordetella;Unclassified;</w:t>
      </w:r>
      <w:r>
        <w:tab/>
        <w:t>7</w:t>
      </w:r>
      <w:r>
        <w:tab/>
        <w:t>3</w:t>
      </w:r>
      <w:r>
        <w:tab/>
        <w:t>5</w:t>
      </w:r>
      <w:r>
        <w:tab/>
        <w:t>5</w:t>
      </w:r>
    </w:p>
    <w:p w:rsidR="00476BF9" w:rsidRDefault="00476BF9" w:rsidP="0073704D">
      <w:r>
        <w:t>root;Bacteria;Proteobacteria;Betaproteobacteria;Burkholderiales;Alcaligenaceae;Achromobacter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Alcaligenaceae;Achromobacter;Unclassified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Alcaligenaceae;Taylorella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Proteobacteria;Betaproteobacteria;Burkholderiales;Leptothrix;</w:t>
      </w:r>
      <w:r>
        <w:tab/>
        <w:t>3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Leptothrix;Unclassified;</w:t>
      </w:r>
      <w:r>
        <w:tab/>
        <w:t>3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Betaproteobacteria;Burkholderiales;Thiomona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Thiomona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Burkholderiales;Mitsuari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Betaproteobacteria;Rhodocyclales</w:t>
      </w:r>
      <w:proofErr w:type="spellEnd"/>
      <w:r>
        <w:t>;</w:t>
      </w:r>
      <w:r>
        <w:tab/>
        <w:t>29</w:t>
      </w:r>
      <w:r>
        <w:tab/>
        <w:t>9</w:t>
      </w:r>
      <w:r>
        <w:tab/>
        <w:t>26</w:t>
      </w:r>
      <w:r>
        <w:tab/>
        <w:t>37</w:t>
      </w:r>
    </w:p>
    <w:p w:rsidR="00476BF9" w:rsidRDefault="00476BF9" w:rsidP="0073704D">
      <w:r>
        <w:lastRenderedPageBreak/>
        <w:t>root;Bacteria;Proteobacteria;Betaproteobacteria;Rhodocyclales;Rhodocyclaceae;</w:t>
      </w:r>
      <w:r>
        <w:tab/>
        <w:t>29</w:t>
      </w:r>
      <w:r>
        <w:tab/>
        <w:t>9</w:t>
      </w:r>
      <w:r>
        <w:tab/>
        <w:t>26</w:t>
      </w:r>
      <w:r>
        <w:tab/>
        <w:t>37</w:t>
      </w:r>
    </w:p>
    <w:p w:rsidR="00476BF9" w:rsidRDefault="00476BF9" w:rsidP="0073704D">
      <w:r>
        <w:t>root;Bacteria;Proteobacteria;Betaproteobacteria;Rhodocyclales;Rhodocyclaceae;Unclassified;</w:t>
      </w:r>
      <w:r>
        <w:tab/>
        <w:t>13</w:t>
      </w:r>
      <w:r>
        <w:tab/>
        <w:t>5</w:t>
      </w:r>
      <w:r>
        <w:tab/>
        <w:t>24</w:t>
      </w:r>
      <w:r>
        <w:tab/>
        <w:t>0</w:t>
      </w:r>
    </w:p>
    <w:p w:rsidR="00476BF9" w:rsidRDefault="00476BF9" w:rsidP="0073704D">
      <w:r>
        <w:t>root;Bacteria;Proteobacteria;Betaproteobacteria;Rhodocyclales;Rhodocyclaceae;Sterolibacterium;</w:t>
      </w:r>
      <w:r>
        <w:tab/>
        <w:t>13</w:t>
      </w:r>
      <w:r>
        <w:tab/>
        <w:t>4</w:t>
      </w:r>
      <w:r>
        <w:tab/>
        <w:t>26</w:t>
      </w:r>
      <w:r>
        <w:tab/>
        <w:t>13</w:t>
      </w:r>
    </w:p>
    <w:p w:rsidR="00476BF9" w:rsidRDefault="00476BF9" w:rsidP="0073704D">
      <w:r>
        <w:t>root;Bacteria;Proteobacteria;Betaproteobacteria;Rhodocyclales;Rhodocyclaceae;Sterolibacterium;Unclassified;</w:t>
      </w:r>
      <w:r>
        <w:tab/>
        <w:t>13</w:t>
      </w:r>
      <w:r>
        <w:tab/>
        <w:t>4</w:t>
      </w:r>
      <w:r>
        <w:tab/>
        <w:t>26</w:t>
      </w:r>
      <w:r>
        <w:tab/>
        <w:t>13</w:t>
      </w:r>
    </w:p>
    <w:p w:rsidR="00476BF9" w:rsidRDefault="00476BF9" w:rsidP="0073704D">
      <w:r>
        <w:t>root;Bacteria;Proteobacteria;Betaproteobacteria;Rhodocyclales;Rhodocyclaceae;Garrityell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Rhodocyclales;Rhodocyclaceae;Thauera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Rhodocyclales;Rhodocyclaceae;Thauera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Betaproteobacteria;Unclassified</w:t>
      </w:r>
      <w:proofErr w:type="spellEnd"/>
      <w:r>
        <w:t>;</w:t>
      </w:r>
      <w:r>
        <w:tab/>
        <w:t>21</w:t>
      </w:r>
      <w:r>
        <w:tab/>
        <w:t>7</w:t>
      </w:r>
      <w:r>
        <w:tab/>
        <w:t>12</w:t>
      </w:r>
      <w:r>
        <w:tab/>
        <w:t>16</w:t>
      </w:r>
    </w:p>
    <w:p w:rsidR="00476BF9" w:rsidRDefault="00476BF9" w:rsidP="0073704D">
      <w:r>
        <w:t>root;Bacteria;Proteobacteria;Betaproteobacteria;Nitrosomonadales;</w:t>
      </w:r>
      <w:r>
        <w:tab/>
        <w:t>6</w:t>
      </w:r>
      <w:r>
        <w:tab/>
        <w:t>6</w:t>
      </w:r>
      <w:r>
        <w:tab/>
        <w:t>27</w:t>
      </w:r>
      <w:r>
        <w:tab/>
        <w:t>14</w:t>
      </w:r>
    </w:p>
    <w:p w:rsidR="00476BF9" w:rsidRDefault="00476BF9" w:rsidP="0073704D">
      <w:r>
        <w:t>root;Bacteria;Proteobacteria;Betaproteobacteria;Nitrosomonadales;Nitrosomonadaceae;</w:t>
      </w:r>
      <w:r>
        <w:tab/>
        <w:t>6</w:t>
      </w:r>
      <w:r>
        <w:tab/>
        <w:t>6</w:t>
      </w:r>
      <w:r>
        <w:tab/>
        <w:t>27</w:t>
      </w:r>
      <w:r>
        <w:tab/>
        <w:t>14</w:t>
      </w:r>
    </w:p>
    <w:p w:rsidR="00476BF9" w:rsidRDefault="00476BF9" w:rsidP="0073704D">
      <w:r>
        <w:t>root;Bacteria;Proteobacteria;Betaproteobacteria;Nitrosomonadales;Nitrosomonadaceae;Nitrosospira;</w:t>
      </w:r>
      <w:r>
        <w:tab/>
        <w:t>3</w:t>
      </w:r>
      <w:r>
        <w:tab/>
        <w:t>5</w:t>
      </w:r>
      <w:r>
        <w:tab/>
        <w:t>27</w:t>
      </w:r>
      <w:r>
        <w:tab/>
        <w:t>8</w:t>
      </w:r>
    </w:p>
    <w:p w:rsidR="00476BF9" w:rsidRDefault="00476BF9" w:rsidP="0073704D">
      <w:r>
        <w:t>root;Bacteria;Proteobacteria;Betaproteobacteria;Nitrosomonadales;Nitrosomonadaceae;Nitrosospira;Unclassified;</w:t>
      </w:r>
      <w:r>
        <w:tab/>
        <w:t>3</w:t>
      </w:r>
      <w:r>
        <w:tab/>
        <w:t>5</w:t>
      </w:r>
      <w:r>
        <w:tab/>
        <w:t>27</w:t>
      </w:r>
      <w:r>
        <w:tab/>
        <w:t>8</w:t>
      </w:r>
    </w:p>
    <w:p w:rsidR="00476BF9" w:rsidRDefault="00476BF9" w:rsidP="0073704D">
      <w:r>
        <w:t>root;Bacteria;Proteobacteria;Betaproteobacteria;Nitrosomonadales;Nitrosomonadaceae;Nitrosomonas;</w:t>
      </w:r>
      <w:r>
        <w:tab/>
        <w:t>3</w:t>
      </w:r>
      <w:r>
        <w:tab/>
        <w:t>1</w:t>
      </w:r>
      <w:r>
        <w:tab/>
        <w:t>6</w:t>
      </w:r>
      <w:r>
        <w:tab/>
        <w:t>0</w:t>
      </w:r>
    </w:p>
    <w:p w:rsidR="00476BF9" w:rsidRDefault="00476BF9" w:rsidP="0073704D">
      <w:r>
        <w:t>root;Bacteria;Proteobacteria;Betaproteobacteria;Nitrosomonadales;Nitrosomonadaceae;Nitrosomonas;Unclassified;</w:t>
      </w:r>
      <w:r>
        <w:tab/>
        <w:t>3</w:t>
      </w:r>
      <w:r>
        <w:tab/>
        <w:t>1</w:t>
      </w:r>
      <w:r>
        <w:tab/>
        <w:t>6</w:t>
      </w:r>
      <w:r>
        <w:tab/>
        <w:t>0</w:t>
      </w:r>
    </w:p>
    <w:p w:rsidR="00476BF9" w:rsidRDefault="00476BF9" w:rsidP="0073704D">
      <w:proofErr w:type="spellStart"/>
      <w:r>
        <w:t>root;Bacteria;Proteobacteria;Betaproteobacteria;Neisseriales</w:t>
      </w:r>
      <w:proofErr w:type="spellEnd"/>
      <w:r>
        <w:t>;</w:t>
      </w:r>
      <w:r>
        <w:tab/>
        <w:t>188</w:t>
      </w:r>
      <w:r>
        <w:tab/>
        <w:t>34</w:t>
      </w:r>
      <w:r>
        <w:tab/>
        <w:t>28</w:t>
      </w:r>
      <w:r>
        <w:tab/>
        <w:t>334</w:t>
      </w:r>
    </w:p>
    <w:p w:rsidR="00476BF9" w:rsidRDefault="00476BF9" w:rsidP="0073704D">
      <w:r>
        <w:t>root;Bacteria;Proteobacteria;Betaproteobacteria;Neisseriales;Neisseriaceae;</w:t>
      </w:r>
      <w:r>
        <w:tab/>
        <w:t>188</w:t>
      </w:r>
      <w:r>
        <w:tab/>
        <w:t>34</w:t>
      </w:r>
      <w:r>
        <w:tab/>
        <w:t>28</w:t>
      </w:r>
      <w:r>
        <w:tab/>
        <w:t>334</w:t>
      </w:r>
    </w:p>
    <w:p w:rsidR="00476BF9" w:rsidRDefault="00476BF9" w:rsidP="0073704D">
      <w:r>
        <w:t>root;Bacteria;Proteobacteria;Betaproteobacteria;Neisseriales;Neisseriaceae;Neisseria;</w:t>
      </w:r>
      <w:r>
        <w:tab/>
        <w:t>163</w:t>
      </w:r>
      <w:r>
        <w:tab/>
        <w:t>26</w:t>
      </w:r>
      <w:r>
        <w:tab/>
        <w:t>20</w:t>
      </w:r>
      <w:r>
        <w:tab/>
        <w:t>317</w:t>
      </w:r>
    </w:p>
    <w:p w:rsidR="00476BF9" w:rsidRDefault="00476BF9" w:rsidP="0073704D">
      <w:r>
        <w:t>root;Bacteria;Proteobacteria;Betaproteobacteria;Neisseriales;Neisseriaceae;Neisseria;Unclassified;</w:t>
      </w:r>
      <w:r>
        <w:tab/>
        <w:t>163</w:t>
      </w:r>
      <w:r>
        <w:tab/>
        <w:t>26</w:t>
      </w:r>
      <w:r>
        <w:tab/>
        <w:t>20</w:t>
      </w:r>
      <w:r>
        <w:tab/>
        <w:t>317</w:t>
      </w:r>
    </w:p>
    <w:p w:rsidR="00476BF9" w:rsidRDefault="00476BF9" w:rsidP="0073704D">
      <w:r>
        <w:t>root;Bacteria;Proteobacteria;Betaproteobacteria;Neisseriales;Neisseriaceae;Iodobacter;</w:t>
      </w:r>
      <w:r>
        <w:tab/>
        <w:t>13</w:t>
      </w:r>
      <w:r>
        <w:tab/>
        <w:t>8</w:t>
      </w:r>
      <w:r>
        <w:tab/>
        <w:t>7</w:t>
      </w:r>
      <w:r>
        <w:tab/>
        <w:t>13</w:t>
      </w:r>
    </w:p>
    <w:p w:rsidR="00476BF9" w:rsidRDefault="00476BF9" w:rsidP="0073704D">
      <w:r>
        <w:t>root;Bacteria;Proteobacteria;Betaproteobacteria;Neisseriales;Neisseriaceae;Paludimonas;</w:t>
      </w:r>
      <w:r>
        <w:tab/>
        <w:t>4</w:t>
      </w:r>
      <w:r>
        <w:tab/>
        <w:t>1</w:t>
      </w:r>
      <w:r>
        <w:tab/>
        <w:t>4</w:t>
      </w:r>
      <w:r>
        <w:tab/>
        <w:t>0</w:t>
      </w:r>
    </w:p>
    <w:p w:rsidR="00476BF9" w:rsidRDefault="00476BF9" w:rsidP="0073704D">
      <w:r>
        <w:t>root;Bacteria;Proteobacteria;Betaproteobacteria;Neisseriales;Neisseriaceae;Chromobacterium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Neisseriales;Neisseriaceae;Laribacter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Methylophilales;</w:t>
      </w:r>
      <w:r>
        <w:tab/>
        <w:t>3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Betaproteobacteria;Methylophilales;Methylophilaceae;</w:t>
      </w:r>
      <w:r>
        <w:tab/>
        <w:t>3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Betaproteobacteria;Methylophilales;Methylophilaceae;Methylophilus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Methylophilales;Methylophilaceae;Methylophilus;Unclassified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Betaproteobacteria;Methylophilales;Methylophilaceae;Methylobacillus;</w:t>
      </w:r>
      <w:r>
        <w:tab/>
        <w:t>0</w:t>
      </w:r>
      <w:r>
        <w:lastRenderedPageBreak/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Bacteria;Proteobacteria;Betaproteobacteria;Methylophilales;Methylophilaceae;Methylobacillus;Unclassified;</w:t>
      </w:r>
      <w:r>
        <w:tab/>
        <w:t>0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proofErr w:type="spellStart"/>
      <w:r>
        <w:t>root;Bacteria;Proteobacteria;Alphaproteobacteria</w:t>
      </w:r>
      <w:proofErr w:type="spellEnd"/>
      <w:r>
        <w:t>;</w:t>
      </w:r>
      <w:r>
        <w:tab/>
        <w:t>187</w:t>
      </w:r>
      <w:r>
        <w:tab/>
        <w:t>122</w:t>
      </w:r>
      <w:r>
        <w:tab/>
        <w:t>190</w:t>
      </w:r>
      <w:r>
        <w:tab/>
        <w:t>72</w:t>
      </w:r>
    </w:p>
    <w:p w:rsidR="00476BF9" w:rsidRDefault="00476BF9" w:rsidP="0073704D">
      <w:r>
        <w:t>root;Bacteria;Proteobacteria;Alphaproteobacteria;Sphingomonadales;</w:t>
      </w:r>
      <w:r>
        <w:tab/>
        <w:t>25</w:t>
      </w:r>
      <w:r>
        <w:tab/>
        <w:t>17</w:t>
      </w:r>
      <w:r>
        <w:tab/>
        <w:t>60</w:t>
      </w:r>
      <w:r>
        <w:tab/>
        <w:t>12</w:t>
      </w:r>
    </w:p>
    <w:p w:rsidR="00476BF9" w:rsidRDefault="00476BF9" w:rsidP="0073704D">
      <w:r>
        <w:t>root;Bacteria;Proteobacteria;Alphaproteobacteria;Sphingomonadales;Sphingomonadaceae;</w:t>
      </w:r>
      <w:r>
        <w:tab/>
        <w:t>21</w:t>
      </w:r>
      <w:r>
        <w:tab/>
        <w:t>17</w:t>
      </w:r>
      <w:r>
        <w:tab/>
        <w:t>60</w:t>
      </w:r>
      <w:r>
        <w:tab/>
        <w:t>11</w:t>
      </w:r>
    </w:p>
    <w:p w:rsidR="00476BF9" w:rsidRDefault="00476BF9" w:rsidP="0073704D">
      <w:r>
        <w:t>root;Bacteria;Proteobacteria;Alphaproteobacteria;Sphingomonadales;Sphingomonadaceae;Sphingomonas;</w:t>
      </w:r>
      <w:r>
        <w:tab/>
        <w:t>17</w:t>
      </w:r>
      <w:r>
        <w:tab/>
        <w:t>17</w:t>
      </w:r>
      <w:r>
        <w:tab/>
        <w:t>53</w:t>
      </w:r>
      <w:r>
        <w:tab/>
        <w:t>11</w:t>
      </w:r>
    </w:p>
    <w:p w:rsidR="00476BF9" w:rsidRDefault="00476BF9" w:rsidP="0073704D">
      <w:r>
        <w:t>root;Bacteria;Proteobacteria;Alphaproteobacteria;Sphingomonadales;Sphingomonadaceae;Sphingomonas;Unclassified;</w:t>
      </w:r>
      <w:r>
        <w:tab/>
        <w:t>17</w:t>
      </w:r>
      <w:r>
        <w:tab/>
        <w:t>17</w:t>
      </w:r>
      <w:r>
        <w:tab/>
        <w:t>53</w:t>
      </w:r>
      <w:r>
        <w:tab/>
        <w:t>11</w:t>
      </w:r>
    </w:p>
    <w:p w:rsidR="00476BF9" w:rsidRDefault="00476BF9" w:rsidP="0073704D">
      <w:r>
        <w:t>root;Bacteria;Proteobacteria;Alphaproteobacteria;Sphingomonadales;Sphingomonadaceae;Kaistobacter;</w:t>
      </w:r>
      <w:r>
        <w:tab/>
        <w:t>1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Sphingomonadales;Sphingomonadaceae;Kaistobacter;Unclassified;</w:t>
      </w:r>
      <w:r>
        <w:tab/>
        <w:t>1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Sphingomonadales;Sphingomonadaceae;Sphingobi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Sphingomonadales;Sphingomonadaceae;Sphingobium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Sphingomonadales;Sphingomonadaceae;Zymomonas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Sphingomonadales;Erythrobacteraceae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Sphingomonadales;Erythrobacteraceae;Erythrobacter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Sphingomonadales;Erythrobacteraceae;Erythrobacter;Unclassified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Alphaproteobacteria;Rhizobiales</w:t>
      </w:r>
      <w:proofErr w:type="spellEnd"/>
      <w:r>
        <w:t>;</w:t>
      </w:r>
      <w:r>
        <w:tab/>
        <w:t>45</w:t>
      </w:r>
      <w:r>
        <w:tab/>
        <w:t>39</w:t>
      </w:r>
      <w:r>
        <w:tab/>
        <w:t>70</w:t>
      </w:r>
      <w:r>
        <w:tab/>
        <w:t>30</w:t>
      </w:r>
    </w:p>
    <w:p w:rsidR="00476BF9" w:rsidRDefault="00476BF9" w:rsidP="0073704D">
      <w:r>
        <w:t>root;Bacteria;Proteobacteria;Alphaproteobacteria;Rhizobiales;Bradyrhizobiaceae;</w:t>
      </w:r>
      <w:r>
        <w:tab/>
        <w:t>4</w:t>
      </w:r>
      <w:r>
        <w:tab/>
        <w:t>3</w:t>
      </w:r>
      <w:r>
        <w:tab/>
        <w:t>2</w:t>
      </w:r>
      <w:r>
        <w:tab/>
        <w:t>0</w:t>
      </w:r>
    </w:p>
    <w:p w:rsidR="00476BF9" w:rsidRDefault="00476BF9" w:rsidP="0073704D">
      <w:r>
        <w:t>root;Bacteria;Proteobacteria;Alphaproteobacteria;Rhizobiales;Bradyrhizobiaceae;Nitrobacter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Bradyrhizobiaceae;Nitrobacter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Bradyrhizobiaceae;Afipia;</w:t>
      </w:r>
      <w:r>
        <w:tab/>
        <w:t>2</w:t>
      </w:r>
      <w:r>
        <w:tab/>
        <w:t>3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izobiales;Bradyrhizobiaceae;Afipia;Unclassified;</w:t>
      </w:r>
      <w:r>
        <w:tab/>
        <w:t>2</w:t>
      </w:r>
      <w:r>
        <w:tab/>
        <w:t>3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izobiales;Bradyrhizobiaceae;Bradyrhizobium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izobiales;Bradyrhizobiaceae;Bradyrhizobium;Unclassified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izobiales;Hyphomicrobiaceae;</w:t>
      </w:r>
      <w:r>
        <w:tab/>
        <w:t>18</w:t>
      </w:r>
      <w:r>
        <w:tab/>
        <w:t>4</w:t>
      </w:r>
      <w:r>
        <w:tab/>
        <w:t>2</w:t>
      </w:r>
      <w:r>
        <w:tab/>
        <w:t>0</w:t>
      </w:r>
    </w:p>
    <w:p w:rsidR="00476BF9" w:rsidRDefault="00476BF9" w:rsidP="0073704D">
      <w:r>
        <w:t>root;Bacteria;Proteobacteria;Alphaproteobacteria;Rhizobiales;Hyphomicrobiaceae;Hyphomicrobium;</w:t>
      </w:r>
      <w:r>
        <w:tab/>
        <w:t>16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Hyphomicrobiaceae;Hyphomicrobium;Uncl</w:t>
      </w:r>
      <w:r>
        <w:lastRenderedPageBreak/>
        <w:t>assified;</w:t>
      </w:r>
      <w:r>
        <w:tab/>
        <w:t>16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Hyphomicrobiaceae;Devosia;</w:t>
      </w:r>
      <w:r>
        <w:tab/>
        <w:t>2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Hyphomicrobiaceae;Devosia;Unclassified;</w:t>
      </w:r>
      <w:r>
        <w:tab/>
        <w:t>2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Phyllobacteriaceae;</w:t>
      </w:r>
      <w:r>
        <w:tab/>
        <w:t>3</w:t>
      </w:r>
      <w:r>
        <w:tab/>
        <w:t>16</w:t>
      </w:r>
      <w:r>
        <w:tab/>
        <w:t>48</w:t>
      </w:r>
      <w:r>
        <w:tab/>
        <w:t>23</w:t>
      </w:r>
    </w:p>
    <w:p w:rsidR="00476BF9" w:rsidRDefault="00476BF9" w:rsidP="0073704D">
      <w:r>
        <w:t>root;Bacteria;Proteobacteria;Alphaproteobacteria;Rhizobiales;Phyllobacteriaceae;Mesorhizobium;</w:t>
      </w:r>
      <w:r>
        <w:tab/>
        <w:t>3</w:t>
      </w:r>
      <w:r>
        <w:tab/>
        <w:t>16</w:t>
      </w:r>
      <w:r>
        <w:tab/>
        <w:t>48</w:t>
      </w:r>
      <w:r>
        <w:tab/>
        <w:t>23</w:t>
      </w:r>
    </w:p>
    <w:p w:rsidR="00476BF9" w:rsidRDefault="00476BF9" w:rsidP="0073704D">
      <w:r>
        <w:t>root;Bacteria;Proteobacteria;Alphaproteobacteria;Rhizobiales;Phyllobacteriaceae;Mesorhizobium;Unclassified;</w:t>
      </w:r>
      <w:r>
        <w:tab/>
        <w:t>3</w:t>
      </w:r>
      <w:r>
        <w:tab/>
        <w:t>16</w:t>
      </w:r>
      <w:r>
        <w:tab/>
        <w:t>48</w:t>
      </w:r>
      <w:r>
        <w:tab/>
        <w:t>23</w:t>
      </w:r>
    </w:p>
    <w:p w:rsidR="00476BF9" w:rsidRDefault="00476BF9" w:rsidP="0073704D">
      <w:r>
        <w:t>root;Bacteria;Proteobacteria;Alphaproteobacteria;Rhizobiales;Xanthobacteraceae;</w:t>
      </w:r>
      <w:r>
        <w:tab/>
        <w:t>2</w:t>
      </w:r>
      <w:r>
        <w:tab/>
        <w:t>12</w:t>
      </w:r>
      <w:r>
        <w:tab/>
        <w:t>17</w:t>
      </w:r>
      <w:r>
        <w:tab/>
        <w:t>1</w:t>
      </w:r>
    </w:p>
    <w:p w:rsidR="00476BF9" w:rsidRDefault="00476BF9" w:rsidP="0073704D">
      <w:r>
        <w:t>root;Bacteria;Proteobacteria;Alphaproteobacteria;Rhizobiales;Xanthobacteraceae;Azorhizobium;</w:t>
      </w:r>
      <w:r>
        <w:tab/>
        <w:t>2</w:t>
      </w:r>
      <w:r>
        <w:tab/>
        <w:t>12</w:t>
      </w:r>
      <w:r>
        <w:tab/>
        <w:t>17</w:t>
      </w:r>
      <w:r>
        <w:tab/>
        <w:t>1</w:t>
      </w:r>
    </w:p>
    <w:p w:rsidR="00476BF9" w:rsidRDefault="00476BF9" w:rsidP="0073704D">
      <w:r>
        <w:t>root;Bacteria;Proteobacteria;Alphaproteobacteria;Rhizobiales;Unclassified;</w:t>
      </w:r>
      <w:r>
        <w:tab/>
        <w:t>3</w:t>
      </w:r>
      <w:r>
        <w:tab/>
        <w:t>3</w:t>
      </w:r>
      <w:r>
        <w:tab/>
        <w:t>2</w:t>
      </w:r>
      <w:r>
        <w:tab/>
        <w:t>0</w:t>
      </w:r>
    </w:p>
    <w:p w:rsidR="00476BF9" w:rsidRDefault="00476BF9" w:rsidP="0073704D">
      <w:r>
        <w:t>root;Bacteria;Proteobacteria;Alphaproteobacteria;Rhizobiales;Methylobacteriaceae;</w:t>
      </w:r>
      <w:r>
        <w:tab/>
        <w:t>6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Methylobacteriaceae;Methylobacterium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Methylobacteriaceae;Methylobacterium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Methylobacteriaceae;Microvirg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Methylobacteriaceae;Roseomonas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Rhizobiaceae;</w:t>
      </w:r>
      <w:r>
        <w:tab/>
        <w:t>5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Proteobacteria;Alphaproteobacteria;Rhizobiales;Rhizobiaceae;Rhizobium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Rhizobiaceae;Rhizobium;Unclassified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Rhizobiaceae;Liberibacter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Rhizobiaceae;group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izobiales;Rhizobiaceae;group;Rhizobium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izobiales;Rhizobiaceae;group;Rhizobium;Unclassified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izobiales;Rhizobiaceae;Agrobacterium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Proteobacteria;Alphaproteobacteria;Rhizobiales;Rhizobiaceae;Agrobacterium;Unclassified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Proteobacteria;Alphaproteobacteria;Rhizobiales;Kaistina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Methylocyst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Methylocystaceae;Methylocysti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Methylocystaceae;Methylocysti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Proteobacteria;Alphaproteobacteria;Rhizobiales;Beijerinckiaceae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Beijerinckiaceae;Chelatococcus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izobiales;Beijerinckiaceae;Chelatococcus;Unclassified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Alphaproteobacteria;Unclassified</w:t>
      </w:r>
      <w:proofErr w:type="spellEnd"/>
      <w:r>
        <w:t>;</w:t>
      </w:r>
      <w:r>
        <w:tab/>
        <w:t>76</w:t>
      </w:r>
      <w:r>
        <w:tab/>
        <w:t>36</w:t>
      </w:r>
      <w:r>
        <w:tab/>
        <w:t>25</w:t>
      </w:r>
      <w:r>
        <w:tab/>
        <w:t>26</w:t>
      </w:r>
    </w:p>
    <w:p w:rsidR="00476BF9" w:rsidRDefault="00476BF9" w:rsidP="0073704D">
      <w:r>
        <w:t>root;Bacteria;Proteobacteria;Alphaproteobacteria;Rhodospirillales;</w:t>
      </w:r>
      <w:r>
        <w:tab/>
        <w:t>34</w:t>
      </w:r>
      <w:r>
        <w:tab/>
        <w:t>16</w:t>
      </w:r>
      <w:r>
        <w:tab/>
        <w:t>9</w:t>
      </w:r>
      <w:r>
        <w:tab/>
        <w:t>1</w:t>
      </w:r>
    </w:p>
    <w:p w:rsidR="00476BF9" w:rsidRDefault="00476BF9" w:rsidP="0073704D">
      <w:r>
        <w:t>root;Bacteria;Proteobacteria;Alphaproteobacteria;Rhodospirillales;Rhodospirillaceae;</w:t>
      </w:r>
      <w:r>
        <w:tab/>
        <w:t>28</w:t>
      </w:r>
      <w:r>
        <w:tab/>
        <w:t>15</w:t>
      </w:r>
      <w:r>
        <w:tab/>
        <w:t>9</w:t>
      </w:r>
      <w:r>
        <w:tab/>
        <w:t>1</w:t>
      </w:r>
    </w:p>
    <w:p w:rsidR="00476BF9" w:rsidRDefault="00476BF9" w:rsidP="0073704D">
      <w:r>
        <w:t>root;Bacteria;Proteobacteria;Alphaproteobacteria;Rhodospirillales;Rhodospirillaceae;Unclassified;</w:t>
      </w:r>
      <w:r>
        <w:tab/>
        <w:t>4</w:t>
      </w:r>
      <w:r>
        <w:tab/>
        <w:t>4</w:t>
      </w:r>
      <w:r>
        <w:tab/>
        <w:t>7</w:t>
      </w:r>
      <w:r>
        <w:tab/>
        <w:t>1</w:t>
      </w:r>
    </w:p>
    <w:p w:rsidR="00476BF9" w:rsidRDefault="00476BF9" w:rsidP="0073704D">
      <w:r>
        <w:t>root;Bacteria;Proteobacteria;Alphaproteobacteria;Rhodospirillales;Rhodospirillaceae;Rhodocista;</w:t>
      </w:r>
      <w:r>
        <w:tab/>
        <w:t>11</w:t>
      </w:r>
      <w:r>
        <w:tab/>
        <w:t>1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odospirillales;Rhodospirillaceae;Rhodocista;Unclassified;</w:t>
      </w:r>
      <w:r>
        <w:tab/>
        <w:t>11</w:t>
      </w:r>
      <w:r>
        <w:tab/>
        <w:t>11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odospirillales;Rhodospirillaceae;Magnetospirillum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spirillales;Rhodospirillaceae;Magnetospirillum;Unclassified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spirillales;Rhodospirillaceae;Azospirillum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spirillales;Rhodospirillaceae;Azospirillum;Unclassified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spirillales;Acetobacteraceae;</w:t>
      </w:r>
      <w:r>
        <w:tab/>
        <w:t>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spirillales;Acetobacteraceae;Stella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spirillales;Acetobacteraceae;Stella;Unclassified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spirillales;Acetobacteraceae;Acetobacter;</w:t>
      </w:r>
      <w:r>
        <w:tab/>
        <w:t>2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spirillales;Acetobacteraceae;Acetobacter;Unclassified;</w:t>
      </w:r>
      <w:r>
        <w:tab/>
        <w:t>2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Kopriimonadale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Kopriimonadales;Kopriimonad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Kopriimonadales;Kopriimonadaceae;Kopriimona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Alphaproteobacteria;Rickettsiales</w:t>
      </w:r>
      <w:proofErr w:type="spellEnd"/>
      <w:r>
        <w:t>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Odyssell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Odyssell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Rickettsi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Rickettsiaceae;Rickettsi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Rickettsiaceae;Rickettsieae;Rickettsi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Rickettsiaceae;Rickettsieae;Rickettsia;grou</w:t>
      </w:r>
      <w:r>
        <w:lastRenderedPageBreak/>
        <w:t>p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Rickettsiaceae;Rickettsieae;Rickettsia;group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Anaplasmat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Anaplasmataceae;Anaplasm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Anaplasmataceae;Anaplasm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ickettsiales;Holosporaceae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ickettsiales;Holosporaceae;Unclassified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Alphaproteobacteria;Rhodobacterales;</w:t>
      </w:r>
      <w:r>
        <w:tab/>
        <w:t>3</w:t>
      </w:r>
      <w:r>
        <w:tab/>
        <w:t>14</w:t>
      </w:r>
      <w:r>
        <w:tab/>
        <w:t>25</w:t>
      </w:r>
      <w:r>
        <w:tab/>
        <w:t>3</w:t>
      </w:r>
    </w:p>
    <w:p w:rsidR="00476BF9" w:rsidRDefault="00476BF9" w:rsidP="0073704D">
      <w:r>
        <w:t>root;Bacteria;Proteobacteria;Alphaproteobacteria;Rhodobacterales;Rhodobacteraceae;</w:t>
      </w:r>
      <w:r>
        <w:tab/>
        <w:t>3</w:t>
      </w:r>
      <w:r>
        <w:tab/>
        <w:t>12</w:t>
      </w:r>
      <w:r>
        <w:tab/>
        <w:t>25</w:t>
      </w:r>
      <w:r>
        <w:tab/>
        <w:t>3</w:t>
      </w:r>
    </w:p>
    <w:p w:rsidR="00476BF9" w:rsidRDefault="00476BF9" w:rsidP="0073704D">
      <w:r>
        <w:t>root;Bacteria;Proteobacteria;Alphaproteobacteria;Rhodobacterales;Rhodobacteraceae;Roseinatronobacter;</w:t>
      </w:r>
      <w:r>
        <w:tab/>
        <w:t>1</w:t>
      </w:r>
      <w:r>
        <w:tab/>
        <w:t>9</w:t>
      </w:r>
      <w:r>
        <w:tab/>
        <w:t>2</w:t>
      </w:r>
      <w:r>
        <w:tab/>
        <w:t>0</w:t>
      </w:r>
    </w:p>
    <w:p w:rsidR="00476BF9" w:rsidRDefault="00476BF9" w:rsidP="0073704D">
      <w:r>
        <w:t>root;Bacteria;Proteobacteria;Alphaproteobacteria;Rhodobacterales;Rhodobacteraceae;Rhodobacter;</w:t>
      </w:r>
      <w:r>
        <w:tab/>
        <w:t>1</w:t>
      </w:r>
      <w:r>
        <w:tab/>
        <w:t>3</w:t>
      </w:r>
      <w:r>
        <w:tab/>
        <w:t>23</w:t>
      </w:r>
      <w:r>
        <w:tab/>
        <w:t>2</w:t>
      </w:r>
    </w:p>
    <w:p w:rsidR="00476BF9" w:rsidRDefault="00476BF9" w:rsidP="0073704D">
      <w:r>
        <w:t>root;Bacteria;Proteobacteria;Alphaproteobacteria;Rhodobacterales;Rhodobacteraceae;Rhodobacter;Unclassified;</w:t>
      </w:r>
      <w:r>
        <w:tab/>
        <w:t>1</w:t>
      </w:r>
      <w:r>
        <w:tab/>
        <w:t>3</w:t>
      </w:r>
      <w:r>
        <w:tab/>
        <w:t>23</w:t>
      </w:r>
      <w:r>
        <w:tab/>
        <w:t>2</w:t>
      </w:r>
    </w:p>
    <w:p w:rsidR="00476BF9" w:rsidRDefault="00476BF9" w:rsidP="0073704D">
      <w:r>
        <w:t>root;Bacteria;Proteobacteria;Alphaproteobacteria;Rhodobacterales;Rhodobacteraceae;Paracoccus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bacterales;Rhodobacteraceae;Paracoccus;Unclassified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bacterales;Hyphomonadaceae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Alphaproteobacteria;Rhodobacterales;Hyphomonadaceae;Maricaulis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Epsilonproteobacteria</w:t>
      </w:r>
      <w:proofErr w:type="spellEnd"/>
      <w:r>
        <w:t>;</w:t>
      </w:r>
      <w:r>
        <w:tab/>
        <w:t>241</w:t>
      </w:r>
      <w:r>
        <w:tab/>
        <w:t>57</w:t>
      </w:r>
      <w:r>
        <w:tab/>
        <w:t>3</w:t>
      </w:r>
      <w:r>
        <w:tab/>
        <w:t>25</w:t>
      </w:r>
    </w:p>
    <w:p w:rsidR="00476BF9" w:rsidRDefault="00476BF9" w:rsidP="0073704D">
      <w:r>
        <w:t>root;Bacteria;Proteobacteria;Epsilonproteobacteria;Campylobacterales;</w:t>
      </w:r>
      <w:r>
        <w:tab/>
        <w:t>233</w:t>
      </w:r>
      <w:r>
        <w:tab/>
        <w:t>49</w:t>
      </w:r>
      <w:r>
        <w:tab/>
        <w:t>1</w:t>
      </w:r>
      <w:r>
        <w:tab/>
        <w:t>22</w:t>
      </w:r>
    </w:p>
    <w:p w:rsidR="00476BF9" w:rsidRDefault="00476BF9" w:rsidP="0073704D">
      <w:r>
        <w:t>root;Bacteria;Proteobacteria;Epsilonproteobacteria;Campylobacterales;Campylobacteraceae;</w:t>
      </w:r>
      <w:r>
        <w:tab/>
        <w:t>178</w:t>
      </w:r>
      <w:r>
        <w:tab/>
        <w:t>33</w:t>
      </w:r>
      <w:r>
        <w:tab/>
        <w:t>19</w:t>
      </w:r>
      <w:r>
        <w:tab/>
        <w:t>0</w:t>
      </w:r>
    </w:p>
    <w:p w:rsidR="00476BF9" w:rsidRDefault="00476BF9" w:rsidP="0073704D">
      <w:r>
        <w:t>root;Bacteria;Proteobacteria;Epsilonproteobacteria;Campylobacterales;Campylobacteraceae;Sulfurospirillum;</w:t>
      </w:r>
      <w:r>
        <w:tab/>
        <w:t>10</w:t>
      </w:r>
      <w:r>
        <w:tab/>
        <w:t>5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Epsilonproteobacteria;Campylobacterales;Campylobacteraceae;Sulfurospirillum;Unclassified;</w:t>
      </w:r>
      <w:r>
        <w:tab/>
        <w:t>10</w:t>
      </w:r>
      <w:r>
        <w:tab/>
        <w:t>5</w:t>
      </w:r>
      <w:r>
        <w:tab/>
        <w:t>1</w:t>
      </w:r>
      <w:r>
        <w:tab/>
        <w:t>0</w:t>
      </w:r>
    </w:p>
    <w:p w:rsidR="00476BF9" w:rsidRDefault="00476BF9" w:rsidP="0073704D">
      <w:r>
        <w:t>root;Bacteria;Proteobacteria;Epsilonproteobacteria;Campylobacterales;Campylobacteraceae;Campylobacter;</w:t>
      </w:r>
      <w:r>
        <w:tab/>
        <w:t>148</w:t>
      </w:r>
      <w:r>
        <w:tab/>
        <w:t>27</w:t>
      </w:r>
      <w:r>
        <w:tab/>
        <w:t>18</w:t>
      </w:r>
      <w:r>
        <w:tab/>
        <w:t>0</w:t>
      </w:r>
    </w:p>
    <w:p w:rsidR="00476BF9" w:rsidRDefault="00476BF9" w:rsidP="0073704D">
      <w:r>
        <w:t>root;Bacteria;Proteobacteria;Epsilonproteobacteria;Campylobacterales;Campylobacteraceae;Campylobacter;Unclassified;</w:t>
      </w:r>
      <w:r>
        <w:tab/>
        <w:t>148</w:t>
      </w:r>
      <w:r>
        <w:tab/>
        <w:t>27</w:t>
      </w:r>
      <w:r>
        <w:tab/>
        <w:t>18</w:t>
      </w:r>
      <w:r>
        <w:tab/>
        <w:t>0</w:t>
      </w:r>
    </w:p>
    <w:p w:rsidR="00476BF9" w:rsidRDefault="00476BF9" w:rsidP="0073704D">
      <w:r>
        <w:t>root;Bacteria;Proteobacteria;Epsilonproteobacteria;Campylobacterales;Campylobacteraceae;Arcobacter;</w:t>
      </w:r>
      <w:r>
        <w:tab/>
        <w:t>2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Epsilonproteobacteria;Campylobacterales;Campylobacteraceae;Arcobacter;Unclassified;</w:t>
      </w:r>
      <w:r>
        <w:tab/>
        <w:t>2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Epsilonproteobacteria;Campylobacterales;Helicobacteraceae;</w:t>
      </w:r>
      <w:r>
        <w:tab/>
        <w:t>49</w:t>
      </w:r>
      <w:r>
        <w:tab/>
        <w:t>16</w:t>
      </w:r>
      <w:r>
        <w:tab/>
        <w:t>1</w:t>
      </w:r>
      <w:r>
        <w:tab/>
        <w:t>2</w:t>
      </w:r>
    </w:p>
    <w:p w:rsidR="00476BF9" w:rsidRDefault="00476BF9" w:rsidP="0073704D">
      <w:r>
        <w:lastRenderedPageBreak/>
        <w:t>root;Bacteria;Proteobacteria;Epsilonproteobacteria;Campylobacterales;Helicobacteraceae;Helicobacter;</w:t>
      </w:r>
      <w:r>
        <w:tab/>
        <w:t>35</w:t>
      </w:r>
      <w:r>
        <w:tab/>
        <w:t>16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Epsilonproteobacteria;Campylobacterales;Helicobacteraceae;Helicobacter;Unclassified;</w:t>
      </w:r>
      <w:r>
        <w:tab/>
        <w:t>35</w:t>
      </w:r>
      <w:r>
        <w:tab/>
        <w:t>16</w:t>
      </w:r>
      <w:r>
        <w:tab/>
        <w:t>1</w:t>
      </w:r>
      <w:r>
        <w:tab/>
        <w:t>2</w:t>
      </w:r>
    </w:p>
    <w:p w:rsidR="00476BF9" w:rsidRDefault="00476BF9" w:rsidP="0073704D">
      <w:r>
        <w:t>root;Bacteria;Proteobacteria;Epsilonproteobacteria;Campylobacterales;Helicobacteraceae;Sulfurimonas;</w:t>
      </w:r>
      <w:r>
        <w:tab/>
        <w:t>1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Epsilonproteobacteria;Campylobacterales;Helicobacteraceae;Sulfurimonas;Unclassified;</w:t>
      </w:r>
      <w:r>
        <w:tab/>
        <w:t>1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Epsilonproteobacteria;Campylobacterales;Unclassified;</w:t>
      </w:r>
      <w:r>
        <w:tab/>
        <w:t>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Proteobacteria;Epsilonproteobacteria;Nitratiruptor;</w:t>
      </w:r>
      <w:r>
        <w:tab/>
        <w:t>2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roteobacteria;Epsilonproteobacteria;Sulfurovum</w:t>
      </w:r>
      <w:proofErr w:type="spellEnd"/>
      <w:r>
        <w:t>;</w:t>
      </w:r>
      <w:r>
        <w:tab/>
        <w:t>6</w:t>
      </w:r>
      <w:r>
        <w:tab/>
        <w:t>6</w:t>
      </w:r>
      <w:r>
        <w:tab/>
        <w:t>2</w:t>
      </w:r>
      <w:r>
        <w:tab/>
        <w:t>3</w:t>
      </w:r>
    </w:p>
    <w:p w:rsidR="00476BF9" w:rsidRDefault="00476BF9" w:rsidP="0073704D">
      <w:r>
        <w:t>root;Bacteria;Proteobacteria;Epsilonproteobacteria;Sulfurovum;Unclassified;</w:t>
      </w:r>
      <w:r>
        <w:tab/>
        <w:t>6</w:t>
      </w:r>
      <w:r>
        <w:tab/>
        <w:t>6</w:t>
      </w:r>
      <w:r>
        <w:tab/>
        <w:t>2</w:t>
      </w:r>
      <w:r>
        <w:tab/>
        <w:t>3</w:t>
      </w:r>
    </w:p>
    <w:p w:rsidR="00476BF9" w:rsidRDefault="00476BF9" w:rsidP="0073704D">
      <w:proofErr w:type="spellStart"/>
      <w:r>
        <w:t>root;Bacteria;Proteobacteria;Unclassified</w:t>
      </w:r>
      <w:proofErr w:type="spellEnd"/>
      <w:r>
        <w:t>;</w:t>
      </w:r>
      <w:r>
        <w:tab/>
        <w:t>20</w:t>
      </w:r>
      <w:r>
        <w:tab/>
        <w:t>3</w:t>
      </w:r>
      <w:r>
        <w:tab/>
        <w:t>7</w:t>
      </w:r>
      <w:r>
        <w:tab/>
        <w:t>0</w:t>
      </w:r>
    </w:p>
    <w:p w:rsidR="00476BF9" w:rsidRDefault="00476BF9" w:rsidP="0073704D">
      <w:proofErr w:type="spellStart"/>
      <w:r>
        <w:t>root;Bacteria;Proteobacteria;Magnetococcus</w:t>
      </w:r>
      <w:proofErr w:type="spellEnd"/>
      <w:r>
        <w:t>;</w:t>
      </w:r>
      <w:r>
        <w:tab/>
        <w:t>4</w:t>
      </w:r>
      <w:r>
        <w:tab/>
        <w:t>2</w:t>
      </w:r>
      <w:r>
        <w:tab/>
        <w:t>3</w:t>
      </w:r>
      <w:r>
        <w:tab/>
        <w:t>2</w:t>
      </w:r>
    </w:p>
    <w:p w:rsidR="00476BF9" w:rsidRDefault="00476BF9" w:rsidP="0073704D">
      <w:proofErr w:type="spellStart"/>
      <w:r>
        <w:t>root;Bacteria;Proteobacteria;Magnetococcus;Unclassified</w:t>
      </w:r>
      <w:proofErr w:type="spellEnd"/>
      <w:r>
        <w:t>;</w:t>
      </w:r>
      <w:r>
        <w:tab/>
        <w:t>4</w:t>
      </w:r>
      <w:r>
        <w:tab/>
        <w:t>2</w:t>
      </w:r>
      <w:r>
        <w:tab/>
        <w:t>3</w:t>
      </w:r>
      <w:r>
        <w:tab/>
        <w:t>2</w:t>
      </w:r>
    </w:p>
    <w:p w:rsidR="00476BF9" w:rsidRDefault="00476BF9" w:rsidP="0073704D">
      <w:proofErr w:type="spellStart"/>
      <w:r>
        <w:t>root;Bacteria;Firmicutes</w:t>
      </w:r>
      <w:proofErr w:type="spellEnd"/>
      <w:r>
        <w:t>;</w:t>
      </w:r>
      <w:r>
        <w:tab/>
        <w:t>6206</w:t>
      </w:r>
      <w:r>
        <w:tab/>
        <w:t>2819</w:t>
      </w:r>
      <w:r>
        <w:tab/>
        <w:t>770</w:t>
      </w:r>
      <w:r>
        <w:tab/>
        <w:t>295</w:t>
      </w:r>
    </w:p>
    <w:p w:rsidR="00476BF9" w:rsidRDefault="00476BF9" w:rsidP="0073704D">
      <w:proofErr w:type="spellStart"/>
      <w:r>
        <w:t>root;Bacteria;Firmicutes;Lactobacillales</w:t>
      </w:r>
      <w:proofErr w:type="spellEnd"/>
      <w:r>
        <w:t>;</w:t>
      </w:r>
      <w:r>
        <w:tab/>
        <w:t>1482</w:t>
      </w:r>
      <w:r>
        <w:tab/>
        <w:t>380</w:t>
      </w:r>
      <w:r>
        <w:tab/>
        <w:t>123</w:t>
      </w:r>
      <w:r>
        <w:tab/>
        <w:t>70</w:t>
      </w:r>
    </w:p>
    <w:p w:rsidR="00476BF9" w:rsidRDefault="00476BF9" w:rsidP="0073704D">
      <w:proofErr w:type="spellStart"/>
      <w:r>
        <w:t>root;Bacteria;Firmicutes;Lactobacillales;Streptococcaceae</w:t>
      </w:r>
      <w:proofErr w:type="spellEnd"/>
      <w:r>
        <w:t>;</w:t>
      </w:r>
      <w:r>
        <w:tab/>
        <w:t>1253</w:t>
      </w:r>
      <w:r>
        <w:tab/>
        <w:t>325</w:t>
      </w:r>
      <w:r>
        <w:tab/>
        <w:t>112</w:t>
      </w:r>
      <w:r>
        <w:tab/>
        <w:t>53</w:t>
      </w:r>
    </w:p>
    <w:p w:rsidR="00476BF9" w:rsidRDefault="00476BF9" w:rsidP="0073704D">
      <w:r>
        <w:t>root;Bacteria;Firmicutes;Lactobacillales;Streptococcaceae;Streptococcus;</w:t>
      </w:r>
      <w:r>
        <w:tab/>
        <w:t>1243</w:t>
      </w:r>
      <w:r>
        <w:tab/>
        <w:t>325</w:t>
      </w:r>
      <w:r>
        <w:tab/>
        <w:t>112</w:t>
      </w:r>
      <w:r>
        <w:tab/>
        <w:t>52</w:t>
      </w:r>
    </w:p>
    <w:p w:rsidR="00476BF9" w:rsidRDefault="00476BF9" w:rsidP="0073704D">
      <w:r>
        <w:t>root;Bacteria;Firmicutes;Lactobacillales;Streptococcaceae;Streptococcus;Unclassified;</w:t>
      </w:r>
      <w:r>
        <w:tab/>
        <w:t>1243</w:t>
      </w:r>
      <w:r>
        <w:tab/>
        <w:t>325</w:t>
      </w:r>
      <w:r>
        <w:tab/>
        <w:t>112</w:t>
      </w:r>
      <w:r>
        <w:tab/>
        <w:t>52</w:t>
      </w:r>
    </w:p>
    <w:p w:rsidR="00476BF9" w:rsidRDefault="00476BF9" w:rsidP="0073704D">
      <w:r>
        <w:t>root;Bacteria;Firmicutes;Lactobacillales;Streptococcaceae;Lactococcus;</w:t>
      </w:r>
      <w:r>
        <w:tab/>
        <w:t>1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Streptococcaceae;Lactococcus;Unclassified;</w:t>
      </w:r>
      <w:r>
        <w:tab/>
        <w:t>1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Lactobacillales;Weissella</w:t>
      </w:r>
      <w:proofErr w:type="spellEnd"/>
      <w:r>
        <w:t>;</w:t>
      </w:r>
      <w:r>
        <w:tab/>
        <w:t>16</w:t>
      </w:r>
      <w:r>
        <w:tab/>
        <w:t>8</w:t>
      </w:r>
      <w:r>
        <w:tab/>
        <w:t>2</w:t>
      </w:r>
      <w:r>
        <w:tab/>
        <w:t>1</w:t>
      </w:r>
    </w:p>
    <w:p w:rsidR="00476BF9" w:rsidRDefault="00476BF9" w:rsidP="0073704D">
      <w:r>
        <w:t>root;Bacteria;Firmicutes;Lactobacillales;Weissella;Unclassified;</w:t>
      </w:r>
      <w:r>
        <w:tab/>
        <w:t>16</w:t>
      </w:r>
      <w:r>
        <w:tab/>
        <w:t>8</w:t>
      </w:r>
      <w:r>
        <w:tab/>
        <w:t>2</w:t>
      </w:r>
      <w:r>
        <w:tab/>
        <w:t>1</w:t>
      </w:r>
    </w:p>
    <w:p w:rsidR="00476BF9" w:rsidRDefault="00476BF9" w:rsidP="0073704D">
      <w:proofErr w:type="spellStart"/>
      <w:r>
        <w:t>root;Bacteria;Firmicutes;Lactobacillales;Carnobacteriaceae</w:t>
      </w:r>
      <w:proofErr w:type="spellEnd"/>
      <w:r>
        <w:t>;</w:t>
      </w:r>
      <w:r>
        <w:tab/>
        <w:t>40</w:t>
      </w:r>
      <w:r>
        <w:tab/>
        <w:t>4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Lactobacillales;Carnobacteriaceae;Carnobacterium;</w:t>
      </w:r>
      <w:r>
        <w:tab/>
        <w:t>37</w:t>
      </w:r>
      <w:r>
        <w:tab/>
        <w:t>3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Lactobacillales;Carnobacteriaceae;Carnobacterium;Unclassified;</w:t>
      </w:r>
      <w:r>
        <w:tab/>
        <w:t>37</w:t>
      </w:r>
      <w:r>
        <w:tab/>
        <w:t>3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Lactobacillales;Carnobacteriaceae;Alkalibacteri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Carnobacteriaceae;Alkalibacterium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Carnobacteriaceae;Marinilactibacillus;</w:t>
      </w:r>
      <w:r>
        <w:tab/>
        <w:t>2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Lactobacillales;Lactobacillaceae</w:t>
      </w:r>
      <w:proofErr w:type="spellEnd"/>
      <w:r>
        <w:t>;</w:t>
      </w:r>
      <w:r>
        <w:tab/>
        <w:t>51</w:t>
      </w:r>
      <w:r>
        <w:tab/>
        <w:t>17</w:t>
      </w:r>
      <w:r>
        <w:tab/>
        <w:t>9</w:t>
      </w:r>
      <w:r>
        <w:tab/>
        <w:t>9</w:t>
      </w:r>
    </w:p>
    <w:p w:rsidR="00476BF9" w:rsidRDefault="00476BF9" w:rsidP="0073704D">
      <w:r>
        <w:t>root;Bacteria;Firmicutes;Lactobacillales;Lactobacillaceae;Lactobacillus;</w:t>
      </w:r>
      <w:r>
        <w:tab/>
        <w:t>48</w:t>
      </w:r>
      <w:r>
        <w:tab/>
        <w:t>17</w:t>
      </w:r>
      <w:r>
        <w:tab/>
        <w:t>9</w:t>
      </w:r>
      <w:r>
        <w:tab/>
        <w:t>9</w:t>
      </w:r>
    </w:p>
    <w:p w:rsidR="00476BF9" w:rsidRDefault="00476BF9" w:rsidP="0073704D">
      <w:r>
        <w:t>root;Bacteria;Firmicutes;Lactobacillales;Lactobacillaceae;Lactobacillus;Unclassified;</w:t>
      </w:r>
      <w:r>
        <w:tab/>
        <w:t>48</w:t>
      </w:r>
      <w:r>
        <w:tab/>
        <w:t>17</w:t>
      </w:r>
      <w:r>
        <w:tab/>
        <w:t>9</w:t>
      </w:r>
      <w:r>
        <w:tab/>
        <w:t>9</w:t>
      </w:r>
    </w:p>
    <w:p w:rsidR="00476BF9" w:rsidRDefault="00476BF9" w:rsidP="0073704D">
      <w:r>
        <w:t>root;Bacteria;Firmicutes;Lactobacillales;Lactobacillaceae;Pediococcus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Lactobacillaceae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Lactobacillales;Enterococcaceae</w:t>
      </w:r>
      <w:proofErr w:type="spellEnd"/>
      <w:r>
        <w:t>;</w:t>
      </w:r>
      <w:r>
        <w:tab/>
        <w:t>90</w:t>
      </w:r>
      <w:r>
        <w:tab/>
        <w:t>18</w:t>
      </w:r>
      <w:r>
        <w:tab/>
        <w:t>4</w:t>
      </w:r>
      <w:r>
        <w:tab/>
        <w:t>0</w:t>
      </w:r>
    </w:p>
    <w:p w:rsidR="00476BF9" w:rsidRDefault="00476BF9" w:rsidP="0073704D">
      <w:r>
        <w:t>root;Bacteria;Firmicutes;Lactobacillales;Enterococcaceae;Enterococcus;</w:t>
      </w:r>
      <w:r>
        <w:tab/>
        <w:t>90</w:t>
      </w:r>
      <w:r>
        <w:tab/>
        <w:t>18</w:t>
      </w:r>
      <w:r>
        <w:tab/>
        <w:t>4</w:t>
      </w:r>
      <w:r>
        <w:tab/>
        <w:t>0</w:t>
      </w:r>
    </w:p>
    <w:p w:rsidR="00476BF9" w:rsidRDefault="00476BF9" w:rsidP="0073704D">
      <w:r>
        <w:t>root;Bacteria;Firmicutes;Lactobacillales;Enterococcaceae;Enterococcus;Unclassified;</w:t>
      </w:r>
      <w:r>
        <w:tab/>
        <w:t>90</w:t>
      </w:r>
      <w:r>
        <w:tab/>
        <w:t>18</w:t>
      </w:r>
      <w:r>
        <w:tab/>
        <w:t>4</w:t>
      </w:r>
      <w:r>
        <w:tab/>
        <w:t>0</w:t>
      </w:r>
    </w:p>
    <w:p w:rsidR="00476BF9" w:rsidRDefault="00476BF9" w:rsidP="0073704D">
      <w:proofErr w:type="spellStart"/>
      <w:r>
        <w:t>root;Bacteria;Firmicutes;Lactobacillales;Aerococcaceae</w:t>
      </w:r>
      <w:proofErr w:type="spellEnd"/>
      <w:r>
        <w:t>;</w:t>
      </w:r>
      <w:r>
        <w:tab/>
        <w:t>7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Aerococcaceae;Aerococcus;</w:t>
      </w:r>
      <w:r>
        <w:tab/>
        <w:t>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Aerococcaceae;Aerococcus;Unclassified;</w:t>
      </w:r>
      <w:r>
        <w:tab/>
        <w:t>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Aerococcaceae;Globicatell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Firmicutes;Lactobacillales;Aerococcaceae;Facklamia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Aerococcaceae;Facklamia;Unclassified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Lactobacillales;Oscillospiraceae</w:t>
      </w:r>
      <w:proofErr w:type="spellEnd"/>
      <w:r>
        <w:t>;</w:t>
      </w:r>
      <w:r>
        <w:tab/>
        <w:t>18</w:t>
      </w:r>
      <w:r>
        <w:tab/>
        <w:t>6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Oscillospiraceae;Oscillospira;</w:t>
      </w:r>
      <w:r>
        <w:tab/>
        <w:t>18</w:t>
      </w:r>
      <w:r>
        <w:tab/>
        <w:t>6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Lactobacillales;Leuconostoc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Lactobacillales;Leuconostoc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</w:t>
      </w:r>
      <w:proofErr w:type="spellEnd"/>
      <w:r>
        <w:t>;</w:t>
      </w:r>
      <w:r>
        <w:tab/>
        <w:t>436</w:t>
      </w:r>
      <w:r>
        <w:tab/>
        <w:t>295</w:t>
      </w:r>
      <w:r>
        <w:tab/>
        <w:t>136</w:t>
      </w:r>
      <w:r>
        <w:tab/>
        <w:t>22</w:t>
      </w:r>
    </w:p>
    <w:p w:rsidR="00476BF9" w:rsidRDefault="00476BF9" w:rsidP="0073704D">
      <w:proofErr w:type="spellStart"/>
      <w:r>
        <w:t>root;Bacteria;Firmicutes;Bacillales;Unclassified</w:t>
      </w:r>
      <w:proofErr w:type="spellEnd"/>
      <w:r>
        <w:t>;</w:t>
      </w:r>
      <w:r>
        <w:tab/>
        <w:t>28</w:t>
      </w:r>
      <w:r>
        <w:tab/>
        <w:t>3</w:t>
      </w:r>
      <w:r>
        <w:tab/>
        <w:t>1</w:t>
      </w:r>
      <w:r>
        <w:tab/>
        <w:t>1</w:t>
      </w:r>
    </w:p>
    <w:p w:rsidR="00476BF9" w:rsidRDefault="00476BF9" w:rsidP="0073704D">
      <w:proofErr w:type="spellStart"/>
      <w:r>
        <w:t>root;Bacteria;Firmicutes;Bacillales;Bacillaceae</w:t>
      </w:r>
      <w:proofErr w:type="spellEnd"/>
      <w:r>
        <w:t>;</w:t>
      </w:r>
      <w:r>
        <w:tab/>
        <w:t>245</w:t>
      </w:r>
      <w:r>
        <w:tab/>
        <w:t>181</w:t>
      </w:r>
      <w:r>
        <w:tab/>
        <w:t>129</w:t>
      </w:r>
      <w:r>
        <w:tab/>
        <w:t>10</w:t>
      </w:r>
    </w:p>
    <w:p w:rsidR="00476BF9" w:rsidRDefault="00476BF9" w:rsidP="0073704D">
      <w:proofErr w:type="spellStart"/>
      <w:r>
        <w:t>root;Bacteria;Firmicutes;Bacillales;Bacillaceae;Bacillus</w:t>
      </w:r>
      <w:proofErr w:type="spellEnd"/>
      <w:r>
        <w:t>;</w:t>
      </w:r>
      <w:r>
        <w:tab/>
        <w:t>219</w:t>
      </w:r>
      <w:r>
        <w:tab/>
        <w:t>135</w:t>
      </w:r>
      <w:r>
        <w:tab/>
        <w:t>121</w:t>
      </w:r>
      <w:r>
        <w:tab/>
        <w:t>8</w:t>
      </w:r>
    </w:p>
    <w:p w:rsidR="00476BF9" w:rsidRDefault="00476BF9" w:rsidP="0073704D">
      <w:r>
        <w:t>root;Bacteria;Firmicutes;Bacillales;Bacillaceae;Bacillus;Unclassified;</w:t>
      </w:r>
      <w:r>
        <w:tab/>
        <w:t>204</w:t>
      </w:r>
      <w:r>
        <w:tab/>
        <w:t>125</w:t>
      </w:r>
      <w:r>
        <w:tab/>
        <w:t>121</w:t>
      </w:r>
      <w:r>
        <w:tab/>
        <w:t>8</w:t>
      </w:r>
    </w:p>
    <w:p w:rsidR="00476BF9" w:rsidRDefault="00476BF9" w:rsidP="0073704D">
      <w:proofErr w:type="spellStart"/>
      <w:r>
        <w:t>root;Bacteria;Firmicutes;Bacillales;Bacillaceae;Bacillus;group</w:t>
      </w:r>
      <w:proofErr w:type="spellEnd"/>
      <w:r>
        <w:t>;</w:t>
      </w:r>
      <w:r>
        <w:tab/>
        <w:t>15</w:t>
      </w:r>
      <w:r>
        <w:tab/>
        <w:t>1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Bacillaceae;Geobacillus</w:t>
      </w:r>
      <w:proofErr w:type="spellEnd"/>
      <w:r>
        <w:t>;</w:t>
      </w:r>
      <w:r>
        <w:tab/>
        <w:t>4</w:t>
      </w:r>
      <w:r>
        <w:tab/>
        <w:t>5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Bacillaceae;Geobacillus;Unclassified;</w:t>
      </w:r>
      <w:r>
        <w:tab/>
        <w:t>4</w:t>
      </w:r>
      <w:r>
        <w:tab/>
        <w:t>5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Bacillaceae;Exiguobacterium;</w:t>
      </w:r>
      <w:r>
        <w:tab/>
        <w:t>17</w:t>
      </w:r>
      <w:r>
        <w:tab/>
        <w:t>37</w:t>
      </w:r>
      <w:r>
        <w:tab/>
        <w:t>8</w:t>
      </w:r>
      <w:r>
        <w:tab/>
        <w:t>2</w:t>
      </w:r>
    </w:p>
    <w:p w:rsidR="00476BF9" w:rsidRDefault="00476BF9" w:rsidP="0073704D">
      <w:r>
        <w:t>root;Bacteria;Firmicutes;Bacillales;Bacillaceae;Exiguobacterium;Unclassified;</w:t>
      </w:r>
      <w:r>
        <w:tab/>
        <w:t>17</w:t>
      </w:r>
      <w:r>
        <w:tab/>
        <w:t>37</w:t>
      </w:r>
      <w:r>
        <w:tab/>
        <w:t>8</w:t>
      </w:r>
      <w:r>
        <w:tab/>
        <w:t>2</w:t>
      </w:r>
    </w:p>
    <w:p w:rsidR="00476BF9" w:rsidRDefault="00476BF9" w:rsidP="0073704D">
      <w:proofErr w:type="spellStart"/>
      <w:r>
        <w:t>root;Bacteria;Firmicutes;Bacillales;Bacillaceae;Anoxybacillus</w:t>
      </w:r>
      <w:proofErr w:type="spellEnd"/>
      <w:r>
        <w:t>;</w:t>
      </w:r>
      <w:r>
        <w:tab/>
        <w:t>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Bacillaceae;Anoxybacillus;Unclassified;</w:t>
      </w:r>
      <w:r>
        <w:tab/>
        <w:t>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Bacillaceae;Lysinibacillus</w:t>
      </w:r>
      <w:proofErr w:type="spellEnd"/>
      <w:r>
        <w:t>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Bacillaceae;Lentibacillu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Bacillaceae;Lentibacillu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Paenibacillaceae</w:t>
      </w:r>
      <w:proofErr w:type="spellEnd"/>
      <w:r>
        <w:t>;</w:t>
      </w:r>
      <w:r>
        <w:tab/>
        <w:t>40</w:t>
      </w:r>
      <w:r>
        <w:tab/>
        <w:t>74</w:t>
      </w:r>
      <w:r>
        <w:tab/>
        <w:t>6</w:t>
      </w:r>
      <w:r>
        <w:tab/>
        <w:t>3</w:t>
      </w:r>
    </w:p>
    <w:p w:rsidR="00476BF9" w:rsidRDefault="00476BF9" w:rsidP="0073704D">
      <w:r>
        <w:t>root;Bacteria;Firmicutes;Bacillales;Paenibacillaceae;Paenibacillus;</w:t>
      </w:r>
      <w:r>
        <w:tab/>
        <w:t>23</w:t>
      </w:r>
      <w:r>
        <w:tab/>
        <w:t>30</w:t>
      </w:r>
      <w:r>
        <w:tab/>
        <w:t>4</w:t>
      </w:r>
      <w:r>
        <w:tab/>
        <w:t>3</w:t>
      </w:r>
    </w:p>
    <w:p w:rsidR="00476BF9" w:rsidRDefault="00476BF9" w:rsidP="0073704D">
      <w:r>
        <w:t>root;Bacteria;Firmicutes;Bacillales;Paenibacillaceae;Paenibacillus;Unclassified;</w:t>
      </w:r>
      <w:r>
        <w:tab/>
        <w:t>23</w:t>
      </w:r>
      <w:r>
        <w:tab/>
        <w:t>30</w:t>
      </w:r>
      <w:r>
        <w:tab/>
        <w:t>4</w:t>
      </w:r>
      <w:r>
        <w:tab/>
        <w:t>3</w:t>
      </w:r>
    </w:p>
    <w:p w:rsidR="00476BF9" w:rsidRDefault="00476BF9" w:rsidP="0073704D">
      <w:r>
        <w:t>root;Bacteria;Firmicutes;Bacillales;Paenibacillaceae;Brevibacillus;</w:t>
      </w:r>
      <w:r>
        <w:tab/>
        <w:t>17</w:t>
      </w:r>
      <w:r>
        <w:tab/>
        <w:t>40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Bacillales;Paenibacillaceae;Brevibacillus;Unclassified;</w:t>
      </w:r>
      <w:r>
        <w:tab/>
        <w:t>17</w:t>
      </w:r>
      <w:r>
        <w:tab/>
        <w:t>40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Bacillales;Paenibacillaceae;Unclassified;</w:t>
      </w:r>
      <w:r>
        <w:tab/>
        <w:t>0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Gemella</w:t>
      </w:r>
      <w:proofErr w:type="spellEnd"/>
      <w:r>
        <w:t>;</w:t>
      </w:r>
      <w:r>
        <w:tab/>
        <w:t>51</w:t>
      </w:r>
      <w:r>
        <w:tab/>
        <w:t>6</w:t>
      </w:r>
      <w:r>
        <w:tab/>
        <w:t>7</w:t>
      </w:r>
      <w:r>
        <w:tab/>
        <w:t>0</w:t>
      </w:r>
    </w:p>
    <w:p w:rsidR="00476BF9" w:rsidRDefault="00476BF9" w:rsidP="0073704D">
      <w:proofErr w:type="spellStart"/>
      <w:r>
        <w:t>root;Bacteria;Firmicutes;Bacillales;Gemella;Unclassified</w:t>
      </w:r>
      <w:proofErr w:type="spellEnd"/>
      <w:r>
        <w:t>;</w:t>
      </w:r>
      <w:r>
        <w:tab/>
        <w:t>51</w:t>
      </w:r>
      <w:r>
        <w:tab/>
        <w:t>6</w:t>
      </w:r>
      <w:r>
        <w:tab/>
        <w:t>7</w:t>
      </w:r>
      <w:r>
        <w:tab/>
        <w:t>0</w:t>
      </w:r>
    </w:p>
    <w:p w:rsidR="00476BF9" w:rsidRDefault="00476BF9" w:rsidP="0073704D">
      <w:proofErr w:type="spellStart"/>
      <w:r>
        <w:t>root;Bacteria;Firmicutes;Bacillales;Staphylococcus</w:t>
      </w:r>
      <w:proofErr w:type="spellEnd"/>
      <w:r>
        <w:t>;</w:t>
      </w:r>
      <w:r>
        <w:tab/>
        <w:t>28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Staphylococcus;Unclassified;</w:t>
      </w:r>
      <w:r>
        <w:tab/>
        <w:t>28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Alicyclobacillaceae</w:t>
      </w:r>
      <w:proofErr w:type="spellEnd"/>
      <w:r>
        <w:t>;</w:t>
      </w:r>
      <w:r>
        <w:tab/>
        <w:t>19</w:t>
      </w:r>
      <w:r>
        <w:tab/>
        <w:t>12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Alicyclobacillaceae;Sulfobacillus;</w:t>
      </w:r>
      <w:r>
        <w:tab/>
        <w:t>12</w:t>
      </w:r>
      <w:r>
        <w:tab/>
        <w:t>1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Alicyclobacillaceae;Sulfobacillus;Unclassified;</w:t>
      </w:r>
      <w:r>
        <w:tab/>
        <w:t>12</w:t>
      </w:r>
      <w:r>
        <w:tab/>
        <w:t>1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Alicyclobacillaceae;Alicyclobacillus;</w:t>
      </w:r>
      <w:r>
        <w:tab/>
        <w:t>7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Alicyclobacillaceae;Alicyclobacillus;Unclassified;</w:t>
      </w:r>
      <w:r>
        <w:tab/>
        <w:t>7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Sporolactobacillaceae</w:t>
      </w:r>
      <w:proofErr w:type="spellEnd"/>
      <w:r>
        <w:t>;</w:t>
      </w:r>
      <w:r>
        <w:tab/>
        <w:t>8</w:t>
      </w:r>
      <w:r>
        <w:tab/>
        <w:t>7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Bacillales;Sporolactobacillaceae;Sporolactobacillus;</w:t>
      </w:r>
      <w:r>
        <w:tab/>
        <w:t>8</w:t>
      </w:r>
      <w:r>
        <w:tab/>
        <w:t>7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Firmicutes;Bacillales;Salinicoccu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Listeriaceae</w:t>
      </w:r>
      <w:proofErr w:type="spellEnd"/>
      <w:r>
        <w:t>;</w:t>
      </w:r>
      <w:r>
        <w:tab/>
        <w:t>4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Listeriaceae;Listeria</w:t>
      </w:r>
      <w:proofErr w:type="spellEnd"/>
      <w:r>
        <w:t>;</w:t>
      </w:r>
      <w:r>
        <w:tab/>
        <w:t>4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Thermoactinomycetaceae</w:t>
      </w:r>
      <w:proofErr w:type="spellEnd"/>
      <w:r>
        <w:t>;</w:t>
      </w:r>
      <w:r>
        <w:tab/>
        <w:t>11</w:t>
      </w:r>
      <w:r>
        <w:tab/>
        <w:t>9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Bacillales;Thermoactinomycetaceae;Planifilum;</w:t>
      </w:r>
      <w:r>
        <w:tab/>
        <w:t>11</w:t>
      </w:r>
      <w:r>
        <w:tab/>
        <w:t>9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Bacillales;Macrococcu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lastRenderedPageBreak/>
        <w:t>root;Bacteria;Firmicutes;Clostridia</w:t>
      </w:r>
      <w:proofErr w:type="spellEnd"/>
      <w:r>
        <w:t>;</w:t>
      </w:r>
      <w:r>
        <w:tab/>
        <w:t>3895</w:t>
      </w:r>
      <w:r>
        <w:tab/>
        <w:t>1964</w:t>
      </w:r>
      <w:r>
        <w:tab/>
        <w:t>474</w:t>
      </w:r>
      <w:r>
        <w:tab/>
        <w:t>189</w:t>
      </w:r>
    </w:p>
    <w:p w:rsidR="00476BF9" w:rsidRDefault="00476BF9" w:rsidP="0073704D">
      <w:proofErr w:type="spellStart"/>
      <w:r>
        <w:t>root;Bacteria;Firmicutes;Clostridia;Clostridiales</w:t>
      </w:r>
      <w:proofErr w:type="spellEnd"/>
      <w:r>
        <w:t>;</w:t>
      </w:r>
      <w:r>
        <w:tab/>
        <w:t>3796</w:t>
      </w:r>
      <w:r>
        <w:tab/>
        <w:t>1916</w:t>
      </w:r>
      <w:r>
        <w:tab/>
        <w:t>465</w:t>
      </w:r>
      <w:r>
        <w:tab/>
        <w:t>185</w:t>
      </w:r>
    </w:p>
    <w:p w:rsidR="00476BF9" w:rsidRDefault="00476BF9" w:rsidP="0073704D">
      <w:r>
        <w:t>root;Bacteria;Firmicutes;Clostridia;Clostridiales;Clostridiaceae;</w:t>
      </w:r>
      <w:r>
        <w:tab/>
        <w:t>1692</w:t>
      </w:r>
      <w:r>
        <w:tab/>
        <w:t>738</w:t>
      </w:r>
      <w:r>
        <w:tab/>
        <w:t>332</w:t>
      </w:r>
      <w:r>
        <w:tab/>
        <w:t>89</w:t>
      </w:r>
    </w:p>
    <w:p w:rsidR="00476BF9" w:rsidRDefault="00476BF9" w:rsidP="0073704D">
      <w:r>
        <w:t>root;Bacteria;Firmicutes;Clostridia;Clostridiales;Clostridiaceae;Clostridium;</w:t>
      </w:r>
      <w:r>
        <w:tab/>
        <w:t>1545</w:t>
      </w:r>
      <w:r>
        <w:tab/>
        <w:t>705</w:t>
      </w:r>
      <w:r>
        <w:tab/>
        <w:t>330</w:t>
      </w:r>
      <w:r>
        <w:tab/>
        <w:t>79</w:t>
      </w:r>
    </w:p>
    <w:p w:rsidR="00476BF9" w:rsidRDefault="00476BF9" w:rsidP="0073704D">
      <w:r>
        <w:t>root;Bacteria;Firmicutes;Clostridia;Clostridiales;Clostridiaceae;Clostridium;Unclassified;</w:t>
      </w:r>
      <w:r>
        <w:tab/>
        <w:t>1545</w:t>
      </w:r>
      <w:r>
        <w:tab/>
        <w:t>705</w:t>
      </w:r>
      <w:r>
        <w:tab/>
        <w:t>330</w:t>
      </w:r>
      <w:r>
        <w:tab/>
        <w:t>79</w:t>
      </w:r>
    </w:p>
    <w:p w:rsidR="00476BF9" w:rsidRDefault="00476BF9" w:rsidP="0073704D">
      <w:r>
        <w:t>root;Bacteria;Firmicutes;Clostridia;Clostridiales;Clostridiaceae;Unclassified;</w:t>
      </w:r>
      <w:r>
        <w:tab/>
        <w:t>73</w:t>
      </w:r>
      <w:r>
        <w:tab/>
        <w:t>8</w:t>
      </w:r>
      <w:r>
        <w:tab/>
        <w:t>5</w:t>
      </w:r>
      <w:r>
        <w:tab/>
        <w:t>0</w:t>
      </w:r>
    </w:p>
    <w:p w:rsidR="00476BF9" w:rsidRDefault="00476BF9" w:rsidP="0073704D">
      <w:r>
        <w:t>root;Bacteria;Firmicutes;Clostridia;Clostridiales;Clostridiaceae;Faecalibacterium;</w:t>
      </w:r>
      <w:r>
        <w:tab/>
        <w:t>12</w:t>
      </w:r>
      <w:r>
        <w:tab/>
        <w:t>14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Clostridiaceae;Faecalibacterium;Unclassified;</w:t>
      </w:r>
      <w:r>
        <w:tab/>
        <w:t>12</w:t>
      </w:r>
      <w:r>
        <w:tab/>
        <w:t>14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Clostridiaceae;Alkaliphilus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Clostridiaceae;Alkaliphilus;Unclassified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Clostridiaceae;Tepidimicrobi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Clostridiaceae;Geosporobacter;</w:t>
      </w:r>
      <w:r>
        <w:tab/>
        <w:t>10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Clostridiaceae;Tindallia;</w:t>
      </w:r>
      <w:r>
        <w:tab/>
        <w:t>21</w:t>
      </w:r>
      <w:r>
        <w:tab/>
        <w:t>5</w:t>
      </w:r>
      <w:r>
        <w:tab/>
        <w:t>4</w:t>
      </w:r>
      <w:r>
        <w:tab/>
        <w:t>0</w:t>
      </w:r>
    </w:p>
    <w:p w:rsidR="00476BF9" w:rsidRDefault="00476BF9" w:rsidP="0073704D">
      <w:r>
        <w:t>root;Bacteria;Firmicutes;Clostridia;Clostridiales;Clostridiaceae;Acetivibrio;</w:t>
      </w:r>
      <w:r>
        <w:tab/>
        <w:t>12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Clostridiaceae;Caloramator;</w:t>
      </w:r>
      <w:r>
        <w:tab/>
        <w:t>2</w:t>
      </w:r>
      <w:r>
        <w:tab/>
        <w:t>1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Clostridia;Clostridiales;Clostridiaceae;Caloramator;Unclassified;</w:t>
      </w:r>
      <w:r>
        <w:tab/>
        <w:t>2</w:t>
      </w:r>
      <w:r>
        <w:tab/>
        <w:t>1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Clostridia;Clostridiales;Clostridiaceae;Dorea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Clostridiaceae;Dorea;Unclassified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Clostridiaceae;Gracilibacter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streptococcaceae;</w:t>
      </w:r>
      <w:r>
        <w:tab/>
        <w:t>26</w:t>
      </w:r>
      <w:r>
        <w:tab/>
        <w:t>18</w:t>
      </w:r>
      <w:r>
        <w:tab/>
        <w:t>1</w:t>
      </w:r>
      <w:r>
        <w:tab/>
        <w:t>10</w:t>
      </w:r>
    </w:p>
    <w:p w:rsidR="00476BF9" w:rsidRDefault="00476BF9" w:rsidP="0073704D">
      <w:r>
        <w:t>root;Bacteria;Firmicutes;Clostridia;Clostridiales;Peptostreptococcaceae;Peptoniphilus;</w:t>
      </w:r>
      <w:r>
        <w:tab/>
        <w:t>20</w:t>
      </w:r>
      <w:r>
        <w:tab/>
        <w:t>9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streptococcaceae;Peptoniphilus;Unclassified;</w:t>
      </w:r>
      <w:r>
        <w:tab/>
        <w:t>20</w:t>
      </w:r>
      <w:r>
        <w:tab/>
        <w:t>9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streptococcaceae;Sporanaerobacter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streptococcaceae;Peptostreptococcus;</w:t>
      </w:r>
      <w:r>
        <w:tab/>
        <w:t>5</w:t>
      </w:r>
      <w:r>
        <w:tab/>
        <w:t>2</w:t>
      </w:r>
      <w:r>
        <w:tab/>
        <w:t>7</w:t>
      </w:r>
      <w:r>
        <w:tab/>
        <w:t>0</w:t>
      </w:r>
    </w:p>
    <w:p w:rsidR="00476BF9" w:rsidRDefault="00476BF9" w:rsidP="0073704D">
      <w:r>
        <w:t>root;Bacteria;Firmicutes;Clostridia;Clostridiales;Peptostreptococcaceae;Peptostreptococcus;Unclassified;</w:t>
      </w:r>
      <w:r>
        <w:tab/>
        <w:t>5</w:t>
      </w:r>
      <w:r>
        <w:tab/>
        <w:t>2</w:t>
      </w:r>
      <w:r>
        <w:tab/>
        <w:t>7</w:t>
      </w:r>
      <w:r>
        <w:tab/>
        <w:t>0</w:t>
      </w:r>
    </w:p>
    <w:p w:rsidR="00476BF9" w:rsidRDefault="00476BF9" w:rsidP="0073704D">
      <w:r>
        <w:t>root;Bacteria;Firmicutes;Clostridia;Clostridiales;Peptostreptococcaceae;Sedimentibacter;</w:t>
      </w:r>
      <w:r>
        <w:tab/>
        <w:t>0</w:t>
      </w:r>
      <w:r>
        <w:tab/>
        <w:t>4</w:t>
      </w:r>
      <w:r>
        <w:tab/>
        <w:t>1</w:t>
      </w:r>
      <w:r>
        <w:tab/>
        <w:t>3</w:t>
      </w:r>
    </w:p>
    <w:p w:rsidR="00476BF9" w:rsidRDefault="00476BF9" w:rsidP="0073704D">
      <w:r>
        <w:t>root;Bacteria;Firmicutes;Clostridia;Clostridiales;Peptostreptococcaceae;Sedimentibacter;Unclassified;</w:t>
      </w:r>
      <w:r>
        <w:tab/>
        <w:t>0</w:t>
      </w:r>
      <w:r>
        <w:tab/>
        <w:t>4</w:t>
      </w:r>
      <w:r>
        <w:tab/>
        <w:t>1</w:t>
      </w:r>
      <w:r>
        <w:tab/>
        <w:t>3</w:t>
      </w:r>
    </w:p>
    <w:p w:rsidR="00476BF9" w:rsidRDefault="00476BF9" w:rsidP="0073704D">
      <w:r>
        <w:t>root;Bacteria;Firmicutes;Clostridia;Clostridiales;Peptostreptococcaceae;Anaerococcus;</w:t>
      </w:r>
      <w:r>
        <w:tab/>
        <w:t>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streptococcaceae;Anaerococcus;Unclassified;</w:t>
      </w:r>
      <w:r>
        <w:tab/>
        <w:t>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Acidaminococcaceae;</w:t>
      </w:r>
      <w:r>
        <w:tab/>
        <w:t>1273</w:t>
      </w:r>
      <w:r>
        <w:tab/>
        <w:t>775</w:t>
      </w:r>
      <w:r>
        <w:tab/>
        <w:t>16</w:t>
      </w:r>
      <w:r>
        <w:tab/>
        <w:t>25</w:t>
      </w:r>
    </w:p>
    <w:p w:rsidR="00476BF9" w:rsidRDefault="00476BF9" w:rsidP="0073704D">
      <w:r>
        <w:t>root;Bacteria;Firmicutes;Clostridia;Clostridiales;Acidaminococcaceae;Schwartzia;</w:t>
      </w:r>
      <w:r>
        <w:tab/>
        <w:t>305</w:t>
      </w:r>
      <w:r>
        <w:tab/>
        <w:t>240</w:t>
      </w:r>
      <w:r>
        <w:tab/>
        <w:t>12</w:t>
      </w:r>
      <w:r>
        <w:tab/>
        <w:t>5</w:t>
      </w:r>
    </w:p>
    <w:p w:rsidR="00476BF9" w:rsidRDefault="00476BF9" w:rsidP="0073704D">
      <w:r>
        <w:t>root;Bacteria;Firmicutes;Clostridia;Clostridiales;Acidaminococcaceae;Megasphaera;</w:t>
      </w:r>
      <w:r>
        <w:tab/>
        <w:t>36</w:t>
      </w:r>
      <w:r>
        <w:tab/>
        <w:t>24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Acidaminococcaceae;Megasphaera;Unclassified;</w:t>
      </w:r>
      <w:r>
        <w:tab/>
        <w:t>36</w:t>
      </w:r>
      <w:r>
        <w:tab/>
        <w:t>24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Acidaminococcaceae;Acidaminococcus;</w:t>
      </w:r>
      <w:r>
        <w:tab/>
        <w:t>65</w:t>
      </w:r>
      <w:r>
        <w:tab/>
        <w:t>105</w:t>
      </w:r>
      <w:r>
        <w:tab/>
        <w:t>3</w:t>
      </w:r>
      <w:r>
        <w:tab/>
        <w:t>0</w:t>
      </w:r>
    </w:p>
    <w:p w:rsidR="00476BF9" w:rsidRDefault="00476BF9" w:rsidP="0073704D">
      <w:r>
        <w:lastRenderedPageBreak/>
        <w:t>root;Bacteria;Firmicutes;Clostridia;Clostridiales;Acidaminococcaceae;Acidaminococcus;Unclassified;</w:t>
      </w:r>
      <w:r>
        <w:tab/>
        <w:t>65</w:t>
      </w:r>
      <w:r>
        <w:tab/>
        <w:t>105</w:t>
      </w:r>
      <w:r>
        <w:tab/>
        <w:t>3</w:t>
      </w:r>
      <w:r>
        <w:tab/>
        <w:t>0</w:t>
      </w:r>
    </w:p>
    <w:p w:rsidR="00476BF9" w:rsidRDefault="00476BF9" w:rsidP="0073704D">
      <w:r>
        <w:t>root;Bacteria;Firmicutes;Clostridia;Clostridiales;Acidaminococcaceae;Selenomonas;</w:t>
      </w:r>
      <w:r>
        <w:tab/>
        <w:t>109</w:t>
      </w:r>
      <w:r>
        <w:tab/>
        <w:t>17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Acidaminococcaceae;Selenomonas;Unclassified;</w:t>
      </w:r>
      <w:r>
        <w:tab/>
        <w:t>109</w:t>
      </w:r>
      <w:r>
        <w:tab/>
        <w:t>17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Acidaminococcaceae;Anaeroglobus;</w:t>
      </w:r>
      <w:r>
        <w:tab/>
        <w:t>43</w:t>
      </w:r>
      <w:r>
        <w:tab/>
        <w:t>82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Acidaminococcaceae;Dialister;</w:t>
      </w:r>
      <w:r>
        <w:tab/>
        <w:t>33</w:t>
      </w:r>
      <w:r>
        <w:tab/>
        <w:t>49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Acidaminococcaceae;Dialister;Unclassified;</w:t>
      </w:r>
      <w:r>
        <w:tab/>
        <w:t>33</w:t>
      </w:r>
      <w:r>
        <w:tab/>
        <w:t>49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Acidaminococcaceae;Veillonella;</w:t>
      </w:r>
      <w:r>
        <w:tab/>
        <w:t>644</w:t>
      </w:r>
      <w:r>
        <w:tab/>
        <w:t>228</w:t>
      </w:r>
      <w:r>
        <w:tab/>
        <w:t>15</w:t>
      </w:r>
      <w:r>
        <w:tab/>
        <w:t>0</w:t>
      </w:r>
    </w:p>
    <w:p w:rsidR="00476BF9" w:rsidRDefault="00476BF9" w:rsidP="0073704D">
      <w:r>
        <w:t>root;Bacteria;Firmicutes;Clostridia;Clostridiales;Acidaminococcaceae;Veillonella;Unclassified;</w:t>
      </w:r>
      <w:r>
        <w:tab/>
        <w:t>644</w:t>
      </w:r>
      <w:r>
        <w:tab/>
        <w:t>228</w:t>
      </w:r>
      <w:r>
        <w:tab/>
        <w:t>15</w:t>
      </w:r>
      <w:r>
        <w:tab/>
        <w:t>0</w:t>
      </w:r>
    </w:p>
    <w:p w:rsidR="00476BF9" w:rsidRDefault="00476BF9" w:rsidP="0073704D">
      <w:r>
        <w:t>root;Bacteria;Firmicutes;Clostridia;Clostridiales;Acidaminococcaceae;Sporomusa;</w:t>
      </w:r>
      <w:r>
        <w:tab/>
        <w:t>38</w:t>
      </w:r>
      <w:r>
        <w:tab/>
        <w:t>30</w:t>
      </w:r>
      <w:r>
        <w:tab/>
        <w:t>1</w:t>
      </w:r>
      <w:r>
        <w:tab/>
        <w:t>1</w:t>
      </w:r>
    </w:p>
    <w:p w:rsidR="00476BF9" w:rsidRDefault="00476BF9" w:rsidP="0073704D">
      <w:r>
        <w:t>root;Bacteria;Firmicutes;Clostridia;Clostridiales;Acidaminococcaceae;Sporomusa;Unclassified;</w:t>
      </w:r>
      <w:r>
        <w:tab/>
        <w:t>38</w:t>
      </w:r>
      <w:r>
        <w:tab/>
        <w:t>30</w:t>
      </w:r>
      <w:r>
        <w:tab/>
        <w:t>1</w:t>
      </w:r>
      <w:r>
        <w:tab/>
        <w:t>1</w:t>
      </w:r>
    </w:p>
    <w:p w:rsidR="00476BF9" w:rsidRDefault="00476BF9" w:rsidP="0073704D">
      <w:r>
        <w:t>root;Bacteria;Firmicutes;Clostridia;Clostridiales;Acidaminococcaceae;Thermosinus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Firmicutes;Clostridia;Clostridiales;Veillonellaceae;</w:t>
      </w:r>
      <w:r>
        <w:tab/>
        <w:t>62</w:t>
      </w:r>
      <w:r>
        <w:tab/>
        <w:t>2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Veillonellaceae;Acidaminococcus;</w:t>
      </w:r>
      <w:r>
        <w:tab/>
        <w:t>27</w:t>
      </w:r>
      <w:r>
        <w:tab/>
        <w:t>18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Veillonellaceae;Unclassified;</w:t>
      </w:r>
      <w:r>
        <w:tab/>
        <w:t>35</w:t>
      </w:r>
      <w:r>
        <w:tab/>
        <w:t>5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Clostridia;Clostridiales;Epulopiscium</w:t>
      </w:r>
      <w:proofErr w:type="spellEnd"/>
      <w:r>
        <w:t>;</w:t>
      </w:r>
      <w:r>
        <w:tab/>
        <w:t>4</w:t>
      </w:r>
      <w:r>
        <w:tab/>
        <w:t>4</w:t>
      </w:r>
      <w:r>
        <w:tab/>
        <w:t>1</w:t>
      </w:r>
      <w:r>
        <w:tab/>
        <w:t>1</w:t>
      </w:r>
    </w:p>
    <w:p w:rsidR="00476BF9" w:rsidRDefault="00476BF9" w:rsidP="0073704D">
      <w:r>
        <w:t>root;Bacteria;Firmicutes;Clostridia;Clostridiales;Epulopiscium;Unclassified;</w:t>
      </w:r>
      <w:r>
        <w:tab/>
        <w:t>4</w:t>
      </w:r>
      <w:r>
        <w:tab/>
        <w:t>4</w:t>
      </w:r>
      <w:r>
        <w:tab/>
        <w:t>1</w:t>
      </w:r>
      <w:r>
        <w:tab/>
        <w:t>1</w:t>
      </w:r>
    </w:p>
    <w:p w:rsidR="00476BF9" w:rsidRDefault="00476BF9" w:rsidP="0073704D">
      <w:proofErr w:type="spellStart"/>
      <w:r>
        <w:t>root;Bacteria;Firmicutes;Clostridia;Clostridiales;Unclassified</w:t>
      </w:r>
      <w:proofErr w:type="spellEnd"/>
      <w:r>
        <w:t>;</w:t>
      </w:r>
      <w:r>
        <w:tab/>
        <w:t>119</w:t>
      </w:r>
      <w:r>
        <w:tab/>
        <w:t>33</w:t>
      </w:r>
      <w:r>
        <w:tab/>
        <w:t>9</w:t>
      </w:r>
      <w:r>
        <w:tab/>
        <w:t>16</w:t>
      </w:r>
    </w:p>
    <w:p w:rsidR="00476BF9" w:rsidRDefault="00476BF9" w:rsidP="0073704D">
      <w:r>
        <w:t>root;Bacteria;Firmicutes;Clostridia;Clostridiales;Peptococcaceae;</w:t>
      </w:r>
      <w:r>
        <w:tab/>
        <w:t>175</w:t>
      </w:r>
      <w:r>
        <w:tab/>
        <w:t>131</w:t>
      </w:r>
      <w:r>
        <w:tab/>
        <w:t>19</w:t>
      </w:r>
      <w:r>
        <w:tab/>
        <w:t>8</w:t>
      </w:r>
    </w:p>
    <w:p w:rsidR="00476BF9" w:rsidRDefault="00476BF9" w:rsidP="0073704D">
      <w:r>
        <w:t>root;Bacteria;Firmicutes;Clostridia;Clostridiales;Peptococcaceae;Pelotomaculum;</w:t>
      </w:r>
      <w:r>
        <w:tab/>
        <w:t>52</w:t>
      </w:r>
      <w:r>
        <w:tab/>
        <w:t>75</w:t>
      </w:r>
      <w:r>
        <w:tab/>
        <w:t>6</w:t>
      </w:r>
      <w:r>
        <w:tab/>
        <w:t>4</w:t>
      </w:r>
    </w:p>
    <w:p w:rsidR="00476BF9" w:rsidRDefault="00476BF9" w:rsidP="0073704D">
      <w:r>
        <w:t>root;Bacteria;Firmicutes;Clostridia;Clostridiales;Peptococcaceae;Pelotomaculum;Unclassified;</w:t>
      </w:r>
      <w:r>
        <w:tab/>
        <w:t>52</w:t>
      </w:r>
      <w:r>
        <w:tab/>
        <w:t>75</w:t>
      </w:r>
      <w:r>
        <w:tab/>
        <w:t>6</w:t>
      </w:r>
      <w:r>
        <w:tab/>
        <w:t>4</w:t>
      </w:r>
    </w:p>
    <w:p w:rsidR="00476BF9" w:rsidRDefault="00476BF9" w:rsidP="0073704D">
      <w:r>
        <w:t>root;Bacteria;Firmicutes;Clostridia;Clostridiales;Peptococcaceae;Desulfotomaculum;</w:t>
      </w:r>
      <w:r>
        <w:tab/>
        <w:t>54</w:t>
      </w:r>
      <w:r>
        <w:tab/>
        <w:t>18</w:t>
      </w:r>
      <w:r>
        <w:tab/>
        <w:t>8</w:t>
      </w:r>
      <w:r>
        <w:tab/>
        <w:t>3</w:t>
      </w:r>
    </w:p>
    <w:p w:rsidR="00476BF9" w:rsidRDefault="00476BF9" w:rsidP="0073704D">
      <w:r>
        <w:t>root;Bacteria;Firmicutes;Clostridia;Clostridiales;Peptococcaceae;Desulfotomaculum;Unclassified;</w:t>
      </w:r>
      <w:r>
        <w:tab/>
        <w:t>54</w:t>
      </w:r>
      <w:r>
        <w:tab/>
        <w:t>18</w:t>
      </w:r>
      <w:r>
        <w:tab/>
        <w:t>8</w:t>
      </w:r>
      <w:r>
        <w:tab/>
        <w:t>3</w:t>
      </w:r>
    </w:p>
    <w:p w:rsidR="00476BF9" w:rsidRDefault="00476BF9" w:rsidP="0073704D">
      <w:r>
        <w:t>root;Bacteria;Firmicutes;Clostridia;Clostridiales;Peptococcaceae;Carboxydothermus;</w:t>
      </w:r>
      <w:r>
        <w:tab/>
        <w:t>4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coccaceae;Desulfosporosinus;</w:t>
      </w:r>
      <w:r>
        <w:tab/>
        <w:t>25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coccaceae;Desulfosporosinus;Unclassified;</w:t>
      </w:r>
      <w:r>
        <w:tab/>
        <w:t>25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coccaceae;Unclassified;</w:t>
      </w:r>
      <w:r>
        <w:tab/>
        <w:t>21</w:t>
      </w:r>
      <w:r>
        <w:tab/>
        <w:t>14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Peptococcaceae;Cryptanaerobacter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coccaceae;Desulfitobacterium;</w:t>
      </w:r>
      <w:r>
        <w:tab/>
        <w:t>14</w:t>
      </w:r>
      <w:r>
        <w:tab/>
        <w:t>15</w:t>
      </w:r>
      <w:r>
        <w:tab/>
        <w:t>4</w:t>
      </w:r>
      <w:r>
        <w:tab/>
        <w:t>1</w:t>
      </w:r>
    </w:p>
    <w:p w:rsidR="00476BF9" w:rsidRDefault="00476BF9" w:rsidP="0073704D">
      <w:r>
        <w:t>root;Bacteria;Firmicutes;Clostridia;Clostridiales;Peptococcaceae;Desulfitobacterium;Unclassified;</w:t>
      </w:r>
      <w:r>
        <w:tab/>
        <w:t>14</w:t>
      </w:r>
      <w:r>
        <w:tab/>
        <w:t>15</w:t>
      </w:r>
      <w:r>
        <w:tab/>
        <w:t>4</w:t>
      </w:r>
      <w:r>
        <w:tab/>
        <w:t>1</w:t>
      </w:r>
    </w:p>
    <w:p w:rsidR="00476BF9" w:rsidRDefault="00476BF9" w:rsidP="0073704D">
      <w:r>
        <w:t>root;Bacteria;Firmicutes;Clostridia;Clostridiales;Peptococcaceae;Peptococcus;</w:t>
      </w:r>
      <w:r>
        <w:tab/>
        <w:t>1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coccaceae;Peptococcus;Unclassified;</w:t>
      </w:r>
      <w:r>
        <w:tab/>
        <w:t>1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coccaceae;Dehalobacter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Peptococcaceae;Dehalobacter;Unclassified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Firmicutes;Clostridia;Clostridiales;Eubacteriaceae;</w:t>
      </w:r>
      <w:r>
        <w:tab/>
        <w:t>132</w:t>
      </w:r>
      <w:r>
        <w:tab/>
        <w:t>76</w:t>
      </w:r>
      <w:r>
        <w:tab/>
        <w:t>42</w:t>
      </w:r>
      <w:r>
        <w:tab/>
        <w:t>25</w:t>
      </w:r>
    </w:p>
    <w:p w:rsidR="00476BF9" w:rsidRDefault="00476BF9" w:rsidP="0073704D">
      <w:r>
        <w:t>root;Bacteria;Firmicutes;Clostridia;Clostridiales;Eubacteriaceae;Eubacterium;</w:t>
      </w:r>
      <w:r>
        <w:tab/>
        <w:t>119</w:t>
      </w:r>
      <w:r>
        <w:tab/>
        <w:t>72</w:t>
      </w:r>
      <w:r>
        <w:tab/>
        <w:t>41</w:t>
      </w:r>
      <w:r>
        <w:tab/>
        <w:t>24</w:t>
      </w:r>
    </w:p>
    <w:p w:rsidR="00476BF9" w:rsidRDefault="00476BF9" w:rsidP="0073704D">
      <w:r>
        <w:t>root;Bacteria;Firmicutes;Clostridia;Clostridiales;Eubacteriaceae;Eubacterium;Unclassified;</w:t>
      </w:r>
      <w:r>
        <w:tab/>
        <w:t>119</w:t>
      </w:r>
      <w:r>
        <w:tab/>
        <w:t>72</w:t>
      </w:r>
      <w:r>
        <w:tab/>
        <w:t>41</w:t>
      </w:r>
      <w:r>
        <w:tab/>
        <w:t>24</w:t>
      </w:r>
    </w:p>
    <w:p w:rsidR="00476BF9" w:rsidRDefault="00476BF9" w:rsidP="0073704D">
      <w:r>
        <w:t>root;Bacteria;Firmicutes;Clostridia;Clostridiales;Eubacteriaceae;Mogibacterium;</w:t>
      </w:r>
      <w:r>
        <w:tab/>
        <w:t>10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Eubacteriaceae;Mogibacterium;Unclassified;</w:t>
      </w:r>
      <w:r>
        <w:tab/>
        <w:t>10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Eubacteriaceae;Pseudoramibacter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Eubacteriaceae;Unclassified;</w:t>
      </w:r>
      <w:r>
        <w:tab/>
        <w:t>1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Eubacteriaceae;Acetobacteri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Eubacteriaceae;Acetobacterium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Lachnospiraceae;</w:t>
      </w:r>
      <w:r>
        <w:tab/>
        <w:t>264</w:t>
      </w:r>
      <w:r>
        <w:tab/>
        <w:t>106</w:t>
      </w:r>
      <w:r>
        <w:tab/>
        <w:t>38</w:t>
      </w:r>
      <w:r>
        <w:tab/>
        <w:t>10</w:t>
      </w:r>
    </w:p>
    <w:p w:rsidR="00476BF9" w:rsidRDefault="00476BF9" w:rsidP="0073704D">
      <w:r>
        <w:t>root;Bacteria;Firmicutes;Clostridia;Clostridiales;Lachnospiraceae;Roseburia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Lachnospiraceae;Roseburia;Unclassified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Lachnospiraceae;Dorea;</w:t>
      </w:r>
      <w:r>
        <w:tab/>
        <w:t>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Lachnospiraceae;Ruminococcus;</w:t>
      </w:r>
      <w:r>
        <w:tab/>
        <w:t>121</w:t>
      </w:r>
      <w:r>
        <w:tab/>
        <w:t>43</w:t>
      </w:r>
      <w:r>
        <w:tab/>
        <w:t>17</w:t>
      </w:r>
      <w:r>
        <w:tab/>
        <w:t>6</w:t>
      </w:r>
    </w:p>
    <w:p w:rsidR="00476BF9" w:rsidRDefault="00476BF9" w:rsidP="0073704D">
      <w:r>
        <w:t>root;Bacteria;Firmicutes;Clostridia;Clostridiales;Lachnospiraceae;Ruminococcus;Unclassified;</w:t>
      </w:r>
      <w:r>
        <w:tab/>
        <w:t>121</w:t>
      </w:r>
      <w:r>
        <w:tab/>
        <w:t>43</w:t>
      </w:r>
      <w:r>
        <w:tab/>
        <w:t>17</w:t>
      </w:r>
      <w:r>
        <w:tab/>
        <w:t>6</w:t>
      </w:r>
    </w:p>
    <w:p w:rsidR="00476BF9" w:rsidRDefault="00476BF9" w:rsidP="0073704D">
      <w:r>
        <w:t>root;Bacteria;Firmicutes;Clostridia;Clostridiales;Lachnospiraceae;Butyrivibrio;</w:t>
      </w:r>
      <w:r>
        <w:tab/>
        <w:t>81</w:t>
      </w:r>
      <w:r>
        <w:tab/>
        <w:t>24</w:t>
      </w:r>
      <w:r>
        <w:tab/>
        <w:t>18</w:t>
      </w:r>
      <w:r>
        <w:tab/>
        <w:t>3</w:t>
      </w:r>
    </w:p>
    <w:p w:rsidR="00476BF9" w:rsidRDefault="00476BF9" w:rsidP="0073704D">
      <w:r>
        <w:t>root;Bacteria;Firmicutes;Clostridia;Clostridiales;Lachnospiraceae;Butyrivibrio;Unclassified;</w:t>
      </w:r>
      <w:r>
        <w:tab/>
        <w:t>81</w:t>
      </w:r>
      <w:r>
        <w:tab/>
        <w:t>24</w:t>
      </w:r>
      <w:r>
        <w:tab/>
        <w:t>18</w:t>
      </w:r>
      <w:r>
        <w:tab/>
        <w:t>3</w:t>
      </w:r>
    </w:p>
    <w:p w:rsidR="00476BF9" w:rsidRDefault="00476BF9" w:rsidP="0073704D">
      <w:r>
        <w:t>root;Bacteria;Firmicutes;Clostridia;Clostridiales;Lachnospiraceae;Anaerostipes;</w:t>
      </w:r>
      <w:r>
        <w:tab/>
        <w:t>16</w:t>
      </w:r>
      <w:r>
        <w:tab/>
        <w:t>4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Lachnospiraceae;Anaerostipes;Unclassified;</w:t>
      </w:r>
      <w:r>
        <w:tab/>
        <w:t>16</w:t>
      </w:r>
      <w:r>
        <w:tab/>
        <w:t>4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Lachnospiraceae;Lachnospira;</w:t>
      </w:r>
      <w:r>
        <w:tab/>
        <w:t>1</w:t>
      </w:r>
      <w:r>
        <w:tab/>
        <w:t>5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Lachnospiraceae;Coprococcus;</w:t>
      </w:r>
      <w:r>
        <w:tab/>
        <w:t>7</w:t>
      </w:r>
      <w:r>
        <w:tab/>
        <w:t>19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Lachnospiraceae;Coprococcus;Unclassified;</w:t>
      </w:r>
      <w:r>
        <w:tab/>
        <w:t>7</w:t>
      </w:r>
      <w:r>
        <w:tab/>
        <w:t>19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Clostridiales;Lachnospiraceae;Unclassified;</w:t>
      </w:r>
      <w:r>
        <w:tab/>
        <w:t>11</w:t>
      </w:r>
      <w:r>
        <w:tab/>
        <w:t>6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Lachnospiraceae;Pseudobutyrivibrio;</w:t>
      </w:r>
      <w:r>
        <w:tab/>
        <w:t>1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Lachnospiraceae;Pseudobutyrivibrio;Unclassified;</w:t>
      </w:r>
      <w:r>
        <w:tab/>
        <w:t>1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Lachnospiraceae;Lachnobacterium;</w:t>
      </w:r>
      <w:r>
        <w:tab/>
        <w:t>4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Lachnospiraceae;Sporobacterium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Heliobacteriaceae;</w:t>
      </w:r>
      <w:r>
        <w:tab/>
        <w:t>1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Heliobacteriaceae;Unclassified;</w:t>
      </w:r>
      <w:r>
        <w:tab/>
        <w:t>1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Natronoanaerobium;</w:t>
      </w:r>
      <w:r>
        <w:tab/>
        <w:t>3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Natronoanaerobium;Unclassified;</w:t>
      </w:r>
      <w:r>
        <w:tab/>
        <w:t>3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Ruminococcaceae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Ruminococcaceae;Ruminococcus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Ruminococcaceae;Ruminococcus;Unclassified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Clostridia;Clostridiales;Sedis</w:t>
      </w:r>
      <w:proofErr w:type="spellEnd"/>
      <w:r>
        <w:t>;</w:t>
      </w:r>
      <w:r>
        <w:tab/>
        <w:t>9</w:t>
      </w:r>
      <w:r>
        <w:tab/>
        <w:t>5</w:t>
      </w:r>
      <w:r>
        <w:tab/>
        <w:t>2</w:t>
      </w:r>
      <w:r>
        <w:tab/>
        <w:t>0</w:t>
      </w:r>
    </w:p>
    <w:p w:rsidR="00476BF9" w:rsidRDefault="00476BF9" w:rsidP="0073704D">
      <w:r>
        <w:lastRenderedPageBreak/>
        <w:t>root;Bacteria;Firmicutes;Clostridia;Clostridiales;Sedis;Thermaerobacter;</w:t>
      </w:r>
      <w:r>
        <w:tab/>
        <w:t>9</w:t>
      </w:r>
      <w:r>
        <w:tab/>
        <w:t>5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Clostridia;Clostridiales;Syntrophomonadaceae;</w:t>
      </w:r>
      <w:r>
        <w:tab/>
        <w:t>13</w:t>
      </w:r>
      <w:r>
        <w:tab/>
        <w:t>2</w:t>
      </w:r>
      <w:r>
        <w:tab/>
        <w:t>5</w:t>
      </w:r>
      <w:r>
        <w:tab/>
        <w:t>1</w:t>
      </w:r>
    </w:p>
    <w:p w:rsidR="00476BF9" w:rsidRDefault="00476BF9" w:rsidP="0073704D">
      <w:r>
        <w:t>root;Bacteria;Firmicutes;Clostridia;Clostridiales;Syntrophomonadaceae;Syntrophomonas;</w:t>
      </w:r>
      <w:r>
        <w:tab/>
        <w:t>6</w:t>
      </w:r>
      <w:r>
        <w:tab/>
        <w:t>2</w:t>
      </w:r>
      <w:r>
        <w:tab/>
        <w:t>5</w:t>
      </w:r>
      <w:r>
        <w:tab/>
        <w:t>1</w:t>
      </w:r>
    </w:p>
    <w:p w:rsidR="00476BF9" w:rsidRDefault="00476BF9" w:rsidP="0073704D">
      <w:r>
        <w:t>root;Bacteria;Firmicutes;Clostridia;Clostridiales;Syntrophomonadaceae;Syntrophomonas;Unclassified;</w:t>
      </w:r>
      <w:r>
        <w:tab/>
        <w:t>6</w:t>
      </w:r>
      <w:r>
        <w:tab/>
        <w:t>2</w:t>
      </w:r>
      <w:r>
        <w:tab/>
        <w:t>5</w:t>
      </w:r>
      <w:r>
        <w:tab/>
        <w:t>1</w:t>
      </w:r>
    </w:p>
    <w:p w:rsidR="00476BF9" w:rsidRDefault="00476BF9" w:rsidP="0073704D">
      <w:r>
        <w:t>root;Bacteria;Firmicutes;Clostridia;Clostridiales;Syntrophomonadaceae;Thermaerobacter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Syntrophomonadaceae;Syntrophospora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Syntrophomonadaceae;Caldicellulosiruptor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Oscillospiraceae;</w:t>
      </w:r>
      <w:r>
        <w:tab/>
        <w:t>2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Oscillospiraceae;Oscillibacter;</w:t>
      </w:r>
      <w:r>
        <w:tab/>
        <w:t>2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Clostridia;Clostridiales;group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Clostridiales;group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Clostridia;Thermoanaerobacteriales</w:t>
      </w:r>
      <w:proofErr w:type="spellEnd"/>
      <w:r>
        <w:t>;</w:t>
      </w:r>
      <w:r>
        <w:tab/>
        <w:t>90</w:t>
      </w:r>
      <w:r>
        <w:tab/>
        <w:t>46</w:t>
      </w:r>
      <w:r>
        <w:tab/>
        <w:t>8</w:t>
      </w:r>
      <w:r>
        <w:tab/>
        <w:t>1</w:t>
      </w:r>
    </w:p>
    <w:p w:rsidR="00476BF9" w:rsidRDefault="00476BF9" w:rsidP="0073704D">
      <w:r>
        <w:t>root;Bacteria;Firmicutes;Clostridia;Thermoanaerobacteriales;Thermoanaerobacteriaceae;</w:t>
      </w:r>
      <w:r>
        <w:tab/>
        <w:t>90</w:t>
      </w:r>
      <w:r>
        <w:tab/>
        <w:t>46</w:t>
      </w:r>
      <w:r>
        <w:tab/>
        <w:t>8</w:t>
      </w:r>
      <w:r>
        <w:tab/>
        <w:t>1</w:t>
      </w:r>
    </w:p>
    <w:p w:rsidR="00476BF9" w:rsidRDefault="00476BF9" w:rsidP="0073704D">
      <w:r>
        <w:t>root;Bacteria;Firmicutes;Clostridia;Thermoanaerobacteriales;Thermoanaerobacteriaceae;group;</w:t>
      </w:r>
      <w:r>
        <w:tab/>
        <w:t>56</w:t>
      </w:r>
      <w:r>
        <w:tab/>
        <w:t>19</w:t>
      </w:r>
      <w:r>
        <w:tab/>
        <w:t>1</w:t>
      </w:r>
      <w:r>
        <w:tab/>
        <w:t>1</w:t>
      </w:r>
    </w:p>
    <w:p w:rsidR="00476BF9" w:rsidRDefault="00476BF9" w:rsidP="0073704D">
      <w:r>
        <w:t>root;Bacteria;Firmicutes;Clostridia;Thermoanaerobacteriales;Thermoanaerobacteriaceae;group;Moorella;</w:t>
      </w:r>
      <w:r>
        <w:tab/>
        <w:t>56</w:t>
      </w:r>
      <w:r>
        <w:tab/>
        <w:t>19</w:t>
      </w:r>
      <w:r>
        <w:tab/>
        <w:t>1</w:t>
      </w:r>
      <w:r>
        <w:tab/>
        <w:t>1</w:t>
      </w:r>
    </w:p>
    <w:p w:rsidR="00476BF9" w:rsidRDefault="00476BF9" w:rsidP="0073704D">
      <w:r>
        <w:t>root;Bacteria;Firmicutes;Clostridia;Thermoanaerobacteriales;Thermoanaerobacteriaceae;group;Moorella;Unclassified;</w:t>
      </w:r>
      <w:r>
        <w:tab/>
        <w:t>56</w:t>
      </w:r>
      <w:r>
        <w:tab/>
        <w:t>19</w:t>
      </w:r>
      <w:r>
        <w:tab/>
        <w:t>1</w:t>
      </w:r>
      <w:r>
        <w:tab/>
        <w:t>1</w:t>
      </w:r>
    </w:p>
    <w:p w:rsidR="00476BF9" w:rsidRDefault="00476BF9" w:rsidP="0073704D">
      <w:r>
        <w:t>root;Bacteria;Firmicutes;Clostridia;Thermoanaerobacteriales;Thermoanaerobacteriaceae;Thermoanaerobacter;</w:t>
      </w:r>
      <w:r>
        <w:tab/>
        <w:t>17</w:t>
      </w:r>
      <w:r>
        <w:tab/>
        <w:t>14</w:t>
      </w:r>
      <w:r>
        <w:tab/>
        <w:t>5</w:t>
      </w:r>
      <w:r>
        <w:tab/>
        <w:t>0</w:t>
      </w:r>
    </w:p>
    <w:p w:rsidR="00476BF9" w:rsidRDefault="00476BF9" w:rsidP="0073704D">
      <w:r>
        <w:t>root;Bacteria;Firmicutes;Clostridia;Thermoanaerobacteriales;Thermoanaerobacteriaceae;Thermoanaerobacter;Unclassified;</w:t>
      </w:r>
      <w:r>
        <w:tab/>
        <w:t>17</w:t>
      </w:r>
      <w:r>
        <w:tab/>
        <w:t>14</w:t>
      </w:r>
      <w:r>
        <w:tab/>
        <w:t>5</w:t>
      </w:r>
      <w:r>
        <w:tab/>
        <w:t>0</w:t>
      </w:r>
    </w:p>
    <w:p w:rsidR="00476BF9" w:rsidRDefault="00476BF9" w:rsidP="0073704D">
      <w:r>
        <w:t>root;Bacteria;Firmicutes;Clostridia;Thermoanaerobacteriales;Thermoanaerobacteriaceae;Thermovenabulum;</w:t>
      </w:r>
      <w:r>
        <w:tab/>
        <w:t>15</w:t>
      </w:r>
      <w:r>
        <w:tab/>
        <w:t>13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Clostridia;Thermoanaerobacteriales;Thermoanaerobacteriaceae;Thermovenabulum;Unclassified;</w:t>
      </w:r>
      <w:r>
        <w:tab/>
        <w:t>15</w:t>
      </w:r>
      <w:r>
        <w:tab/>
        <w:t>13</w:t>
      </w:r>
      <w:r>
        <w:tab/>
        <w:t>2</w:t>
      </w:r>
      <w:r>
        <w:tab/>
        <w:t>0</w:t>
      </w:r>
    </w:p>
    <w:p w:rsidR="00476BF9" w:rsidRDefault="00476BF9" w:rsidP="0073704D">
      <w:r>
        <w:t>root;Bacteria;Firmicutes;Clostridia;Thermoanaerobacteriales;Thermoanaerobacteriaceae;Thermosediminibacter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Clostridia;Thermoanaerobacteriales;Thermoanaerobacteriaceae;Thermoanaerobacteri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Clostridia;Halanaerobiales</w:t>
      </w:r>
      <w:proofErr w:type="spellEnd"/>
      <w:r>
        <w:t>;</w:t>
      </w:r>
      <w:r>
        <w:tab/>
        <w:t>8</w:t>
      </w:r>
      <w:r>
        <w:tab/>
        <w:t>2</w:t>
      </w:r>
      <w:r>
        <w:tab/>
        <w:t>3</w:t>
      </w:r>
      <w:r>
        <w:tab/>
        <w:t>0</w:t>
      </w:r>
    </w:p>
    <w:p w:rsidR="00476BF9" w:rsidRDefault="00476BF9" w:rsidP="0073704D">
      <w:r>
        <w:t>root;Bacteria;Firmicutes;Clostridia;Halanaerobiales;Halanaerobiaceae;</w:t>
      </w:r>
      <w:r>
        <w:tab/>
        <w:t>8</w:t>
      </w:r>
      <w:r>
        <w:tab/>
        <w:t>2</w:t>
      </w:r>
      <w:r>
        <w:tab/>
        <w:t>3</w:t>
      </w:r>
      <w:r>
        <w:tab/>
        <w:t>0</w:t>
      </w:r>
    </w:p>
    <w:p w:rsidR="00476BF9" w:rsidRDefault="00476BF9" w:rsidP="0073704D">
      <w:r>
        <w:t>root;Bacteria;Firmicutes;Clostridia;Halanaerobiales;Halanaerobiaceae;Halanaerobium;</w:t>
      </w:r>
      <w:r>
        <w:tab/>
        <w:t>8</w:t>
      </w:r>
      <w:r>
        <w:tab/>
        <w:t>2</w:t>
      </w:r>
      <w:r>
        <w:tab/>
        <w:t>3</w:t>
      </w:r>
      <w:r>
        <w:tab/>
        <w:t>0</w:t>
      </w:r>
    </w:p>
    <w:p w:rsidR="00476BF9" w:rsidRDefault="00476BF9" w:rsidP="0073704D">
      <w:proofErr w:type="spellStart"/>
      <w:r>
        <w:t>root;Bacteria;Firmicutes;Clostridia;Unclassified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Clostridia;Natranaerobiales</w:t>
      </w:r>
      <w:proofErr w:type="spellEnd"/>
      <w:r>
        <w:t>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Natranaerobiales;Natranaerobiaceae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Clostridia;Natranaerobiales;Natranaerobiaceae;Natranaerobius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Firmicutes;Unclassified</w:t>
      </w:r>
      <w:proofErr w:type="spellEnd"/>
      <w:r>
        <w:t>;</w:t>
      </w:r>
      <w:r>
        <w:tab/>
        <w:t>137</w:t>
      </w:r>
      <w:r>
        <w:tab/>
        <w:t>43</w:t>
      </w:r>
      <w:r>
        <w:tab/>
        <w:t>15</w:t>
      </w:r>
      <w:r>
        <w:tab/>
        <w:t>4</w:t>
      </w:r>
    </w:p>
    <w:p w:rsidR="00476BF9" w:rsidRDefault="00476BF9" w:rsidP="0073704D">
      <w:proofErr w:type="spellStart"/>
      <w:r>
        <w:lastRenderedPageBreak/>
        <w:t>root;Bacteria;Firmicutes;Mollicutes</w:t>
      </w:r>
      <w:proofErr w:type="spellEnd"/>
      <w:r>
        <w:t>;</w:t>
      </w:r>
      <w:r>
        <w:tab/>
        <w:t>256</w:t>
      </w:r>
      <w:r>
        <w:tab/>
        <w:t>137</w:t>
      </w:r>
      <w:r>
        <w:tab/>
        <w:t>22</w:t>
      </w:r>
      <w:r>
        <w:tab/>
        <w:t>10</w:t>
      </w:r>
    </w:p>
    <w:p w:rsidR="00476BF9" w:rsidRDefault="00476BF9" w:rsidP="0073704D">
      <w:proofErr w:type="spellStart"/>
      <w:r>
        <w:t>root;Bacteria;Firmicutes;Mollicutes;Anaeroplasmatales</w:t>
      </w:r>
      <w:proofErr w:type="spellEnd"/>
      <w:r>
        <w:t>;</w:t>
      </w:r>
      <w:r>
        <w:tab/>
        <w:t>147</w:t>
      </w:r>
      <w:r>
        <w:tab/>
        <w:t>46</w:t>
      </w:r>
      <w:r>
        <w:tab/>
        <w:t>3</w:t>
      </w:r>
      <w:r>
        <w:tab/>
        <w:t>3</w:t>
      </w:r>
    </w:p>
    <w:p w:rsidR="00476BF9" w:rsidRDefault="00476BF9" w:rsidP="0073704D">
      <w:r>
        <w:t>root;Bacteria;Firmicutes;Mollicutes;Anaeroplasmatales;Erysipelotrichaceae;</w:t>
      </w:r>
      <w:r>
        <w:tab/>
        <w:t>147</w:t>
      </w:r>
      <w:r>
        <w:tab/>
        <w:t>46</w:t>
      </w:r>
      <w:r>
        <w:tab/>
        <w:t>3</w:t>
      </w:r>
      <w:r>
        <w:tab/>
        <w:t>3</w:t>
      </w:r>
    </w:p>
    <w:p w:rsidR="00476BF9" w:rsidRDefault="00476BF9" w:rsidP="0073704D">
      <w:r>
        <w:t>root;Bacteria;Firmicutes;Mollicutes;Anaeroplasmatales;Erysipelotrichaceae;Erysipelothrix;</w:t>
      </w:r>
      <w:r>
        <w:tab/>
        <w:t>125</w:t>
      </w:r>
      <w:r>
        <w:tab/>
        <w:t>35</w:t>
      </w:r>
      <w:r>
        <w:tab/>
        <w:t>3</w:t>
      </w:r>
      <w:r>
        <w:tab/>
        <w:t>3</w:t>
      </w:r>
    </w:p>
    <w:p w:rsidR="00476BF9" w:rsidRDefault="00476BF9" w:rsidP="0073704D">
      <w:r>
        <w:t>root;Bacteria;Firmicutes;Mollicutes;Anaeroplasmatales;Erysipelotrichaceae;Erysipelothrix;Unclassified;</w:t>
      </w:r>
      <w:r>
        <w:tab/>
        <w:t>125</w:t>
      </w:r>
      <w:r>
        <w:tab/>
        <w:t>35</w:t>
      </w:r>
      <w:r>
        <w:tab/>
        <w:t>3</w:t>
      </w:r>
      <w:r>
        <w:tab/>
        <w:t>3</w:t>
      </w:r>
    </w:p>
    <w:p w:rsidR="00476BF9" w:rsidRDefault="00476BF9" w:rsidP="0073704D">
      <w:r>
        <w:t>root;Bacteria;Firmicutes;Mollicutes;Anaeroplasmatales;Erysipelotrichaceae;Bulleidia;</w:t>
      </w:r>
      <w:r>
        <w:tab/>
        <w:t>22</w:t>
      </w:r>
      <w:r>
        <w:tab/>
        <w:t>11</w:t>
      </w:r>
      <w:r>
        <w:tab/>
        <w:t>0</w:t>
      </w:r>
      <w:r>
        <w:tab/>
        <w:t>0</w:t>
      </w:r>
    </w:p>
    <w:p w:rsidR="00476BF9" w:rsidRDefault="00476BF9" w:rsidP="0073704D">
      <w:r>
        <w:t>root;Bacteria;Firmicutes;Mollicutes;Anaeroplasmatales;Erysipelotrichaceae;Bulleidia;Unclassified;</w:t>
      </w:r>
      <w:r>
        <w:tab/>
        <w:t>22</w:t>
      </w:r>
      <w:r>
        <w:tab/>
        <w:t>1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irmicutes;Mollicutes;Acholeplasmatales</w:t>
      </w:r>
      <w:proofErr w:type="spellEnd"/>
      <w:r>
        <w:t>;</w:t>
      </w:r>
      <w:r>
        <w:tab/>
        <w:t>16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Mollicutes;Acholeplasmatales;Acholeplasmataceae;</w:t>
      </w:r>
      <w:r>
        <w:tab/>
        <w:t>16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Mollicutes;Acholeplasmatales;Acholeplasmataceae;Acholeplasma;</w:t>
      </w:r>
      <w:r>
        <w:tab/>
        <w:t>16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Mollicutes;Acholeplasmatales;Acholeplasmataceae;Acholeplasma;Unclassified;</w:t>
      </w:r>
      <w:r>
        <w:tab/>
        <w:t>16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Firmicutes;Mollicutes;Entomoplasmatales</w:t>
      </w:r>
      <w:proofErr w:type="spellEnd"/>
      <w:r>
        <w:t>;</w:t>
      </w:r>
      <w:r>
        <w:tab/>
        <w:t>3</w:t>
      </w:r>
      <w:r>
        <w:tab/>
        <w:t>29</w:t>
      </w:r>
      <w:r>
        <w:tab/>
        <w:t>7</w:t>
      </w:r>
      <w:r>
        <w:tab/>
        <w:t>0</w:t>
      </w:r>
    </w:p>
    <w:p w:rsidR="00476BF9" w:rsidRDefault="00476BF9" w:rsidP="0073704D">
      <w:r>
        <w:t>root;Bacteria;Firmicutes;Mollicutes;Entomoplasmatales;Spiroplasmataceae;</w:t>
      </w:r>
      <w:r>
        <w:tab/>
        <w:t>3</w:t>
      </w:r>
      <w:r>
        <w:tab/>
        <w:t>29</w:t>
      </w:r>
      <w:r>
        <w:tab/>
        <w:t>7</w:t>
      </w:r>
      <w:r>
        <w:tab/>
        <w:t>0</w:t>
      </w:r>
    </w:p>
    <w:p w:rsidR="00476BF9" w:rsidRDefault="00476BF9" w:rsidP="0073704D">
      <w:r>
        <w:t>root;Bacteria;Firmicutes;Mollicutes;Entomoplasmatales;Spiroplasmataceae;Spiroplasma;</w:t>
      </w:r>
      <w:r>
        <w:tab/>
        <w:t>3</w:t>
      </w:r>
      <w:r>
        <w:tab/>
        <w:t>29</w:t>
      </w:r>
      <w:r>
        <w:tab/>
        <w:t>7</w:t>
      </w:r>
      <w:r>
        <w:tab/>
        <w:t>0</w:t>
      </w:r>
    </w:p>
    <w:p w:rsidR="00476BF9" w:rsidRDefault="00476BF9" w:rsidP="0073704D">
      <w:r>
        <w:t>root;Bacteria;Firmicutes;Mollicutes;Entomoplasmatales;Spiroplasmataceae;Spiroplasma;Unclassified;</w:t>
      </w:r>
      <w:r>
        <w:tab/>
        <w:t>3</w:t>
      </w:r>
      <w:r>
        <w:tab/>
        <w:t>29</w:t>
      </w:r>
      <w:r>
        <w:tab/>
        <w:t>7</w:t>
      </w:r>
      <w:r>
        <w:tab/>
        <w:t>0</w:t>
      </w:r>
    </w:p>
    <w:p w:rsidR="00476BF9" w:rsidRDefault="00476BF9" w:rsidP="0073704D">
      <w:proofErr w:type="spellStart"/>
      <w:r>
        <w:t>root;Bacteria;Firmicutes;Mollicutes;Mycoplasmataceae</w:t>
      </w:r>
      <w:proofErr w:type="spellEnd"/>
      <w:r>
        <w:t>;</w:t>
      </w:r>
      <w:r>
        <w:tab/>
        <w:t>35</w:t>
      </w:r>
      <w:r>
        <w:tab/>
        <w:t>14</w:t>
      </w:r>
      <w:r>
        <w:tab/>
        <w:t>4</w:t>
      </w:r>
      <w:r>
        <w:tab/>
        <w:t>7</w:t>
      </w:r>
    </w:p>
    <w:p w:rsidR="00476BF9" w:rsidRDefault="00476BF9" w:rsidP="0073704D">
      <w:r>
        <w:t>root;Bacteria;Firmicutes;Mollicutes;Mycoplasmataceae;Mycoplasma;</w:t>
      </w:r>
      <w:r>
        <w:tab/>
        <w:t>35</w:t>
      </w:r>
      <w:r>
        <w:tab/>
        <w:t>14</w:t>
      </w:r>
      <w:r>
        <w:tab/>
        <w:t>3</w:t>
      </w:r>
      <w:r>
        <w:tab/>
        <w:t>7</w:t>
      </w:r>
    </w:p>
    <w:p w:rsidR="00476BF9" w:rsidRDefault="00476BF9" w:rsidP="0073704D">
      <w:r>
        <w:t>root;Bacteria;Firmicutes;Mollicutes;Mycoplasmataceae;Mycoplasma;Unclassified;</w:t>
      </w:r>
      <w:r>
        <w:tab/>
        <w:t>35</w:t>
      </w:r>
      <w:r>
        <w:tab/>
        <w:t>14</w:t>
      </w:r>
      <w:r>
        <w:tab/>
        <w:t>3</w:t>
      </w:r>
      <w:r>
        <w:tab/>
        <w:t>7</w:t>
      </w:r>
    </w:p>
    <w:p w:rsidR="00476BF9" w:rsidRDefault="00476BF9" w:rsidP="0073704D">
      <w:r>
        <w:t>root;Bacteria;Firmicutes;Mollicutes;Mycoplasmataceae;Ureaplasma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Firmicutes;Mollicutes;Mycoplasmataceae;Ureaplasma;Unclassified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Firmicutes;Mollicutes;Unclassified</w:t>
      </w:r>
      <w:proofErr w:type="spellEnd"/>
      <w:r>
        <w:t>;</w:t>
      </w:r>
      <w:r>
        <w:tab/>
        <w:t>55</w:t>
      </w:r>
      <w:r>
        <w:tab/>
        <w:t>47</w:t>
      </w:r>
      <w:r>
        <w:tab/>
        <w:t>7</w:t>
      </w:r>
      <w:r>
        <w:tab/>
        <w:t>0</w:t>
      </w:r>
    </w:p>
    <w:p w:rsidR="00476BF9" w:rsidRDefault="00476BF9" w:rsidP="0073704D">
      <w:proofErr w:type="spellStart"/>
      <w:r>
        <w:t>root;Bacteria;Unclassified</w:t>
      </w:r>
      <w:proofErr w:type="spellEnd"/>
      <w:r>
        <w:t>;</w:t>
      </w:r>
      <w:r>
        <w:tab/>
        <w:t>1404</w:t>
      </w:r>
      <w:r>
        <w:tab/>
        <w:t>382</w:t>
      </w:r>
      <w:r>
        <w:tab/>
        <w:t>108</w:t>
      </w:r>
      <w:r>
        <w:tab/>
        <w:t>167</w:t>
      </w:r>
    </w:p>
    <w:p w:rsidR="00476BF9" w:rsidRDefault="00476BF9" w:rsidP="0073704D">
      <w:proofErr w:type="spellStart"/>
      <w:r>
        <w:t>root;Bacteria;Actinobacteria</w:t>
      </w:r>
      <w:proofErr w:type="spellEnd"/>
      <w:r>
        <w:t>;</w:t>
      </w:r>
      <w:r>
        <w:tab/>
        <w:t>3973</w:t>
      </w:r>
      <w:r>
        <w:tab/>
        <w:t>697</w:t>
      </w:r>
      <w:r>
        <w:tab/>
        <w:t>30</w:t>
      </w:r>
      <w:r>
        <w:tab/>
        <w:t>97</w:t>
      </w:r>
    </w:p>
    <w:p w:rsidR="00476BF9" w:rsidRDefault="00476BF9" w:rsidP="0073704D">
      <w:proofErr w:type="spellStart"/>
      <w:r>
        <w:t>root;Bacteria;Actinobacteria;Actinobacteridae</w:t>
      </w:r>
      <w:proofErr w:type="spellEnd"/>
      <w:r>
        <w:t>;</w:t>
      </w:r>
      <w:r>
        <w:tab/>
        <w:t>3759</w:t>
      </w:r>
      <w:r>
        <w:tab/>
        <w:t>569</w:t>
      </w:r>
      <w:r>
        <w:tab/>
        <w:t>19</w:t>
      </w:r>
      <w:r>
        <w:tab/>
        <w:t>90</w:t>
      </w:r>
    </w:p>
    <w:p w:rsidR="00476BF9" w:rsidRDefault="00476BF9" w:rsidP="0073704D">
      <w:proofErr w:type="spellStart"/>
      <w:r>
        <w:t>root;Bacteria;Actinobacteria;Actinobacteridae;Actinomycetales</w:t>
      </w:r>
      <w:proofErr w:type="spellEnd"/>
      <w:r>
        <w:t>;</w:t>
      </w:r>
      <w:r>
        <w:tab/>
        <w:t>3647</w:t>
      </w:r>
      <w:r>
        <w:tab/>
        <w:t>548</w:t>
      </w:r>
      <w:r>
        <w:tab/>
        <w:t>19</w:t>
      </w:r>
      <w:r>
        <w:tab/>
        <w:t>89</w:t>
      </w:r>
    </w:p>
    <w:p w:rsidR="00476BF9" w:rsidRDefault="00476BF9" w:rsidP="0073704D">
      <w:r>
        <w:t>root;Bacteria;Actinobacteria;Actinobacteridae;Actinomycetales;Micrococcineae;</w:t>
      </w:r>
      <w:r>
        <w:tab/>
        <w:t>870</w:t>
      </w:r>
      <w:r>
        <w:tab/>
        <w:t>180</w:t>
      </w:r>
      <w:r>
        <w:tab/>
        <w:t>9</w:t>
      </w:r>
      <w:r>
        <w:tab/>
        <w:t>39</w:t>
      </w:r>
    </w:p>
    <w:p w:rsidR="00476BF9" w:rsidRDefault="00476BF9" w:rsidP="0073704D">
      <w:r>
        <w:t>root;Bacteria;Actinobacteria;Actinobacteridae;Actinomycetales;Micrococcineae;Intrasporangiaceae;</w:t>
      </w:r>
      <w:r>
        <w:tab/>
        <w:t>64</w:t>
      </w:r>
      <w:r>
        <w:tab/>
        <w:t>12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Micrococcineae;Intrasporangiaceae;Tetrasphaera;</w:t>
      </w:r>
      <w:r>
        <w:tab/>
        <w:t>64</w:t>
      </w:r>
      <w:r>
        <w:tab/>
        <w:t>11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Micrococcineae;Intrasporangiaceae;II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Micrococcaceae;</w:t>
      </w:r>
      <w:r>
        <w:tab/>
        <w:t>468</w:t>
      </w:r>
      <w:r>
        <w:tab/>
        <w:t>97</w:t>
      </w:r>
      <w:r>
        <w:tab/>
        <w:t>8</w:t>
      </w:r>
      <w:r>
        <w:tab/>
        <w:t>27</w:t>
      </w:r>
    </w:p>
    <w:p w:rsidR="00476BF9" w:rsidRDefault="00476BF9" w:rsidP="0073704D">
      <w:r>
        <w:t>root;Bacteria;Actinobacteria;Actinobacteridae;Actinomycetales;Micrococcineae;Micrococcaceae;Arthrobacter;</w:t>
      </w:r>
      <w:r>
        <w:tab/>
        <w:t>463</w:t>
      </w:r>
      <w:r>
        <w:tab/>
        <w:t>97</w:t>
      </w:r>
      <w:r>
        <w:tab/>
        <w:t>8</w:t>
      </w:r>
      <w:r>
        <w:tab/>
        <w:t>26</w:t>
      </w:r>
    </w:p>
    <w:p w:rsidR="00476BF9" w:rsidRDefault="00476BF9" w:rsidP="0073704D">
      <w:r>
        <w:t>root;Bacteria;Actinobacteria;Actinobacteridae;Actinomycetales;Micrococcineae;Micrococcaceae;Arthroba</w:t>
      </w:r>
      <w:r>
        <w:lastRenderedPageBreak/>
        <w:t>cter;Unclassified;</w:t>
      </w:r>
      <w:r>
        <w:tab/>
        <w:t>463</w:t>
      </w:r>
      <w:r>
        <w:tab/>
        <w:t>97</w:t>
      </w:r>
      <w:r>
        <w:tab/>
        <w:t>8</w:t>
      </w:r>
      <w:r>
        <w:tab/>
        <w:t>26</w:t>
      </w:r>
    </w:p>
    <w:p w:rsidR="00476BF9" w:rsidRDefault="00476BF9" w:rsidP="0073704D">
      <w:r>
        <w:t>root;Bacteria;Actinobacteria;Actinobacteridae;Actinomycetales;Micrococcineae;Micrococcaceae;Micrococcus;</w:t>
      </w:r>
      <w:r>
        <w:tab/>
        <w:t>5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Micrococcaceae;Micrococcus;Unclassified;</w:t>
      </w:r>
      <w:r>
        <w:tab/>
        <w:t>5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Microbacteriaceae;</w:t>
      </w:r>
      <w:r>
        <w:tab/>
        <w:t>172</w:t>
      </w:r>
      <w:r>
        <w:tab/>
        <w:t>63</w:t>
      </w:r>
      <w:r>
        <w:tab/>
        <w:t>1</w:t>
      </w:r>
      <w:r>
        <w:tab/>
        <w:t>7</w:t>
      </w:r>
    </w:p>
    <w:p w:rsidR="00476BF9" w:rsidRDefault="00476BF9" w:rsidP="0073704D">
      <w:r>
        <w:t>root;Bacteria;Actinobacteria;Actinobacteridae;Actinomycetales;Micrococcineae;Microbacteriaceae;Pseudoclavibacter;</w:t>
      </w:r>
      <w:r>
        <w:tab/>
        <w:t>75</w:t>
      </w:r>
      <w:r>
        <w:tab/>
        <w:t>53</w:t>
      </w:r>
      <w:r>
        <w:tab/>
        <w:t>1</w:t>
      </w:r>
      <w:r>
        <w:tab/>
        <w:t>5</w:t>
      </w:r>
    </w:p>
    <w:p w:rsidR="00476BF9" w:rsidRDefault="00476BF9" w:rsidP="0073704D">
      <w:r>
        <w:t>root;Bacteria;Actinobacteria;Actinobacteridae;Actinomycetales;Micrococcineae;Microbacteriaceae;Pseudoclavibacter;Unclassified;</w:t>
      </w:r>
      <w:r>
        <w:tab/>
        <w:t>75</w:t>
      </w:r>
      <w:r>
        <w:tab/>
        <w:t>53</w:t>
      </w:r>
      <w:r>
        <w:tab/>
        <w:t>1</w:t>
      </w:r>
      <w:r>
        <w:tab/>
        <w:t>5</w:t>
      </w:r>
    </w:p>
    <w:p w:rsidR="00476BF9" w:rsidRDefault="00476BF9" w:rsidP="0073704D">
      <w:r>
        <w:t>root;Bacteria;Actinobacteria;Actinobacteridae;Actinomycetales;Micrococcineae;Microbacteriaceae;Microbacterium;</w:t>
      </w:r>
      <w:r>
        <w:tab/>
        <w:t>25</w:t>
      </w:r>
      <w:r>
        <w:tab/>
        <w:t>5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Microbacteriaceae;Microbacterium;Unclassified;</w:t>
      </w:r>
      <w:r>
        <w:tab/>
        <w:t>25</w:t>
      </w:r>
      <w:r>
        <w:tab/>
        <w:t>5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Microbacteriaceae;Curtobacterium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Microbacteriaceae;Curtobacterium;Unclassified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Microbacteriaceae;Cryocola;</w:t>
      </w:r>
      <w:r>
        <w:tab/>
        <w:t>28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Microbacteriaceae;Unclassified;</w:t>
      </w:r>
      <w:r>
        <w:tab/>
        <w:t>37</w:t>
      </w:r>
      <w:r>
        <w:tab/>
        <w:t>5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Micrococcineae;Promicromonosporaceae;</w:t>
      </w:r>
      <w:r>
        <w:tab/>
        <w:t>107</w:t>
      </w:r>
      <w:r>
        <w:tab/>
        <w:t>3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Micrococcineae;Promicromonosporaceae;Isoptericola;</w:t>
      </w:r>
      <w:r>
        <w:tab/>
        <w:t>107</w:t>
      </w:r>
      <w:r>
        <w:tab/>
        <w:t>3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Micrococcineae;Cellulomonadaceae;</w:t>
      </w:r>
      <w:r>
        <w:tab/>
        <w:t>54</w:t>
      </w:r>
      <w:r>
        <w:tab/>
        <w:t>5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Micrococcineae;Cellulomonadaceae;Cellulomonas;</w:t>
      </w:r>
      <w:r>
        <w:tab/>
        <w:t>54</w:t>
      </w:r>
      <w:r>
        <w:tab/>
        <w:t>5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Micrococcineae;Cellulomonadaceae;Cellulomonas;Unclassified;</w:t>
      </w:r>
      <w:r>
        <w:tab/>
        <w:t>54</w:t>
      </w:r>
      <w:r>
        <w:tab/>
        <w:t>5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Micrococcineae;Brevibacteriaceae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Brevibacteriaceae;Brevibacterium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Brevibacteriaceae;Brevibacterium;Unclassified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Dermabacter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Dermabacteraceae;Brachybacteri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coccineae;Dermabacteraceae;Brach</w:t>
      </w:r>
      <w:r>
        <w:lastRenderedPageBreak/>
        <w:t>ybacterium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Corynebacterineae;</w:t>
      </w:r>
      <w:r>
        <w:tab/>
        <w:t>408</w:t>
      </w:r>
      <w:r>
        <w:tab/>
        <w:t>103</w:t>
      </w:r>
      <w:r>
        <w:tab/>
        <w:t>4</w:t>
      </w:r>
      <w:r>
        <w:tab/>
        <w:t>25</w:t>
      </w:r>
    </w:p>
    <w:p w:rsidR="00476BF9" w:rsidRDefault="00476BF9" w:rsidP="0073704D">
      <w:r>
        <w:t>root;Bacteria;Actinobacteria;Actinobacteridae;Actinomycetales;Corynebacterineae;Mycobacteriaceae;</w:t>
      </w:r>
      <w:r>
        <w:tab/>
        <w:t>170</w:t>
      </w:r>
      <w:r>
        <w:tab/>
        <w:t>54</w:t>
      </w:r>
      <w:r>
        <w:tab/>
        <w:t>4</w:t>
      </w:r>
      <w:r>
        <w:tab/>
        <w:t>13</w:t>
      </w:r>
    </w:p>
    <w:p w:rsidR="00476BF9" w:rsidRDefault="00476BF9" w:rsidP="0073704D">
      <w:r>
        <w:t>root;Bacteria;Actinobacteria;Actinobacteridae;Actinomycetales;Corynebacterineae;Mycobacteriaceae;Mycobacterium;</w:t>
      </w:r>
      <w:r>
        <w:tab/>
        <w:t>170</w:t>
      </w:r>
      <w:r>
        <w:tab/>
        <w:t>54</w:t>
      </w:r>
      <w:r>
        <w:tab/>
        <w:t>4</w:t>
      </w:r>
      <w:r>
        <w:tab/>
        <w:t>13</w:t>
      </w:r>
    </w:p>
    <w:p w:rsidR="00476BF9" w:rsidRDefault="00476BF9" w:rsidP="0073704D">
      <w:r>
        <w:t>root;Bacteria;Actinobacteria;Actinobacteridae;Actinomycetales;Corynebacterineae;Mycobacteriaceae;Mycobacterium;Unclassified;</w:t>
      </w:r>
      <w:r>
        <w:tab/>
        <w:t>170</w:t>
      </w:r>
      <w:r>
        <w:tab/>
        <w:t>54</w:t>
      </w:r>
      <w:r>
        <w:tab/>
        <w:t>4</w:t>
      </w:r>
      <w:r>
        <w:tab/>
        <w:t>13</w:t>
      </w:r>
    </w:p>
    <w:p w:rsidR="00476BF9" w:rsidRDefault="00476BF9" w:rsidP="0073704D">
      <w:r>
        <w:t>root;Bacteria;Actinobacteria;Actinobacteridae;Actinomycetales;Corynebacterineae;Corynebacteriaceae;</w:t>
      </w:r>
      <w:r>
        <w:tab/>
        <w:t>209</w:t>
      </w:r>
      <w:r>
        <w:tab/>
        <w:t>49</w:t>
      </w:r>
      <w:r>
        <w:tab/>
        <w:t>12</w:t>
      </w:r>
      <w:r>
        <w:tab/>
        <w:t>0</w:t>
      </w:r>
    </w:p>
    <w:p w:rsidR="00476BF9" w:rsidRDefault="00476BF9" w:rsidP="0073704D">
      <w:r>
        <w:t>root;Bacteria;Actinobacteria;Actinobacteridae;Actinomycetales;Corynebacterineae;Corynebacteriaceae;Corynebacterium;</w:t>
      </w:r>
      <w:r>
        <w:tab/>
        <w:t>209</w:t>
      </w:r>
      <w:r>
        <w:tab/>
        <w:t>49</w:t>
      </w:r>
      <w:r>
        <w:tab/>
        <w:t>12</w:t>
      </w:r>
      <w:r>
        <w:tab/>
        <w:t>0</w:t>
      </w:r>
    </w:p>
    <w:p w:rsidR="00476BF9" w:rsidRDefault="00476BF9" w:rsidP="0073704D">
      <w:r>
        <w:t>root;Bacteria;Actinobacteria;Actinobacteridae;Actinomycetales;Corynebacterineae;Corynebacteriaceae;Corynebacterium;Unclassified;</w:t>
      </w:r>
      <w:r>
        <w:tab/>
        <w:t>209</w:t>
      </w:r>
      <w:r>
        <w:tab/>
        <w:t>49</w:t>
      </w:r>
      <w:r>
        <w:tab/>
        <w:t>12</w:t>
      </w:r>
      <w:r>
        <w:tab/>
        <w:t>0</w:t>
      </w:r>
    </w:p>
    <w:p w:rsidR="00476BF9" w:rsidRDefault="00476BF9" w:rsidP="0073704D">
      <w:r>
        <w:t>root;Bacteria;Actinobacteria;Actinobacteridae;Actinomycetales;Corynebacterineae;Nocardiaceae;</w:t>
      </w:r>
      <w:r>
        <w:tab/>
        <w:t>2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Corynebacterineae;Nocardiaceae;Rhodococcus;</w:t>
      </w:r>
      <w:r>
        <w:tab/>
        <w:t>2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Corynebacterineae;Nocardiaceae;Rhodococcus;Unclassified;</w:t>
      </w:r>
      <w:r>
        <w:tab/>
        <w:t>2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seudonocardineae;</w:t>
      </w:r>
      <w:r>
        <w:tab/>
        <w:t>151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seudonocardineae;Actinosynnemataceae;</w:t>
      </w:r>
      <w:r>
        <w:tab/>
        <w:t>11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seudonocardineae;Actinosynnemataceae;Actinokineospora;</w:t>
      </w:r>
      <w:r>
        <w:tab/>
        <w:t>5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seudonocardineae;Actinosynnemataceae;Lechevalieria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seudonocardineae;Actinosynnemataceae;Lentze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seudonocardineae;Pseudonocardiaceae;</w:t>
      </w:r>
      <w:r>
        <w:tab/>
        <w:t>140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seudonocardineae;Pseudonocardiaceae;Saccharomonospora;</w:t>
      </w:r>
      <w:r>
        <w:tab/>
        <w:t>12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seudonocardineae;Pseudonocardiaceae;Saccharopolyspora;</w:t>
      </w:r>
      <w:r>
        <w:tab/>
        <w:t>1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Actinomycineae;</w:t>
      </w:r>
      <w:r>
        <w:tab/>
        <w:t>1883</w:t>
      </w:r>
      <w:r>
        <w:tab/>
        <w:t>171</w:t>
      </w:r>
      <w:r>
        <w:tab/>
        <w:t>11</w:t>
      </w:r>
      <w:r>
        <w:tab/>
        <w:t>0</w:t>
      </w:r>
    </w:p>
    <w:p w:rsidR="00476BF9" w:rsidRDefault="00476BF9" w:rsidP="0073704D">
      <w:r>
        <w:t>root;Bacteria;Actinobacteria;Actinobacteridae;Actinomycetales;Actinomycineae;Actinomycetaceae;</w:t>
      </w:r>
      <w:r>
        <w:tab/>
        <w:t>1883</w:t>
      </w:r>
      <w:r>
        <w:tab/>
        <w:t>171</w:t>
      </w:r>
      <w:r>
        <w:tab/>
        <w:t>11</w:t>
      </w:r>
      <w:r>
        <w:tab/>
        <w:t>0</w:t>
      </w:r>
    </w:p>
    <w:p w:rsidR="00476BF9" w:rsidRDefault="00476BF9" w:rsidP="0073704D">
      <w:r>
        <w:t>root;Bacteria;Actinobacteria;Actinobacteridae;Actinomycetales;Actinomycineae;Actinomycetaceae;Actinomyces;</w:t>
      </w:r>
      <w:r>
        <w:tab/>
        <w:t>1477</w:t>
      </w:r>
      <w:r>
        <w:tab/>
        <w:t>112</w:t>
      </w:r>
      <w:r>
        <w:tab/>
        <w:t>6</w:t>
      </w:r>
      <w:r>
        <w:tab/>
        <w:t>0</w:t>
      </w:r>
    </w:p>
    <w:p w:rsidR="00476BF9" w:rsidRDefault="00476BF9" w:rsidP="0073704D">
      <w:r>
        <w:t>root;Bacteria;Actinobacteria;Actinobacteridae;Actinomycetales;Actinomycineae;Actinomycetaceae;Actinomyces;Unclassified;</w:t>
      </w:r>
      <w:r>
        <w:tab/>
        <w:t>1477</w:t>
      </w:r>
      <w:r>
        <w:tab/>
        <w:t>112</w:t>
      </w:r>
      <w:r>
        <w:tab/>
        <w:t>6</w:t>
      </w:r>
      <w:r>
        <w:tab/>
        <w:t>0</w:t>
      </w:r>
    </w:p>
    <w:p w:rsidR="00476BF9" w:rsidRDefault="00476BF9" w:rsidP="0073704D">
      <w:r>
        <w:t>root;Bacteria;Actinobacteria;Actinobacteridae;Actinomycetales;Actinomycineae;Actinomycetaceae;Arcanobacterium;</w:t>
      </w:r>
      <w:r>
        <w:tab/>
        <w:t>286</w:t>
      </w:r>
      <w:r>
        <w:tab/>
        <w:t>38</w:t>
      </w:r>
      <w:r>
        <w:tab/>
        <w:t>3</w:t>
      </w:r>
      <w:r>
        <w:tab/>
        <w:t>0</w:t>
      </w:r>
    </w:p>
    <w:p w:rsidR="00476BF9" w:rsidRDefault="00476BF9" w:rsidP="0073704D">
      <w:r>
        <w:lastRenderedPageBreak/>
        <w:t>root;Bacteria;Actinobacteria;Actinobacteridae;Actinomycetales;Actinomycineae;Actinomycetaceae;Arcanobacterium;Unclassified;</w:t>
      </w:r>
      <w:r>
        <w:tab/>
        <w:t>286</w:t>
      </w:r>
      <w:r>
        <w:tab/>
        <w:t>38</w:t>
      </w:r>
      <w:r>
        <w:tab/>
        <w:t>3</w:t>
      </w:r>
      <w:r>
        <w:tab/>
        <w:t>0</w:t>
      </w:r>
    </w:p>
    <w:p w:rsidR="00476BF9" w:rsidRDefault="00476BF9" w:rsidP="0073704D">
      <w:r>
        <w:t>root;Bacteria;Actinobacteria;Actinobacteridae;Actinomycetales;Actinomycineae;Actinomycetaceae;group;</w:t>
      </w:r>
      <w:r>
        <w:tab/>
        <w:t>120</w:t>
      </w:r>
      <w:r>
        <w:tab/>
        <w:t>21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Actinomycineae;Actinomycetaceae;group;Mobiluncus;</w:t>
      </w:r>
      <w:r>
        <w:tab/>
        <w:t>120</w:t>
      </w:r>
      <w:r>
        <w:tab/>
        <w:t>21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Actinomycineae;Actinomycetaceae;group;Mobiluncus;Unclassified;</w:t>
      </w:r>
      <w:r>
        <w:tab/>
        <w:t>120</w:t>
      </w:r>
      <w:r>
        <w:tab/>
        <w:t>21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Streptomycineae;</w:t>
      </w:r>
      <w:r>
        <w:tab/>
        <w:t>139</w:t>
      </w:r>
      <w:r>
        <w:tab/>
        <w:t>40</w:t>
      </w:r>
      <w:r>
        <w:tab/>
        <w:t>5</w:t>
      </w:r>
      <w:r>
        <w:tab/>
        <w:t>7</w:t>
      </w:r>
    </w:p>
    <w:p w:rsidR="00476BF9" w:rsidRDefault="00476BF9" w:rsidP="0073704D">
      <w:r>
        <w:t>root;Bacteria;Actinobacteria;Actinobacteridae;Actinomycetales;Streptomycineae;Streptomycetaceae;</w:t>
      </w:r>
      <w:r>
        <w:tab/>
        <w:t>139</w:t>
      </w:r>
      <w:r>
        <w:tab/>
        <w:t>40</w:t>
      </w:r>
      <w:r>
        <w:tab/>
        <w:t>5</w:t>
      </w:r>
      <w:r>
        <w:tab/>
        <w:t>7</w:t>
      </w:r>
    </w:p>
    <w:p w:rsidR="00476BF9" w:rsidRDefault="00476BF9" w:rsidP="0073704D">
      <w:r>
        <w:t>root;Bacteria;Actinobacteria;Actinobacteridae;Actinomycetales;Streptomycineae;Streptomycetaceae;Streptomyces;</w:t>
      </w:r>
      <w:r>
        <w:tab/>
        <w:t>133</w:t>
      </w:r>
      <w:r>
        <w:tab/>
        <w:t>39</w:t>
      </w:r>
      <w:r>
        <w:tab/>
        <w:t>5</w:t>
      </w:r>
      <w:r>
        <w:tab/>
        <w:t>6</w:t>
      </w:r>
    </w:p>
    <w:p w:rsidR="00476BF9" w:rsidRDefault="00476BF9" w:rsidP="0073704D">
      <w:r>
        <w:t>root;Bacteria;Actinobacteria;Actinobacteridae;Actinomycetales;Streptomycineae;Streptomycetaceae;Streptomyces;Unclassified;</w:t>
      </w:r>
      <w:r>
        <w:tab/>
        <w:t>133</w:t>
      </w:r>
      <w:r>
        <w:tab/>
        <w:t>39</w:t>
      </w:r>
      <w:r>
        <w:tab/>
        <w:t>5</w:t>
      </w:r>
      <w:r>
        <w:tab/>
        <w:t>6</w:t>
      </w:r>
    </w:p>
    <w:p w:rsidR="00476BF9" w:rsidRDefault="00476BF9" w:rsidP="0073704D">
      <w:r>
        <w:t>root;Bacteria;Actinobacteria;Actinobacteridae;Actinomycetales;Streptomycineae;Streptomycetaceae;Parastreptomyces;</w:t>
      </w:r>
      <w:r>
        <w:tab/>
        <w:t>5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Streptomycineae;Streptomycetaceae;Streptacidiphilus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ropionibacterineae;</w:t>
      </w:r>
      <w:r>
        <w:tab/>
        <w:t>114</w:t>
      </w:r>
      <w:r>
        <w:tab/>
        <w:t>31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Propionibacterineae;Nocardioidaceae;</w:t>
      </w:r>
      <w:r>
        <w:tab/>
        <w:t>99</w:t>
      </w:r>
      <w:r>
        <w:tab/>
        <w:t>18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Propionibacterineae;Nocardioidaceae;Friedmanniella;</w:t>
      </w:r>
      <w:r>
        <w:tab/>
        <w:t>79</w:t>
      </w:r>
      <w:r>
        <w:tab/>
        <w:t>16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ropionibacterineae;Nocardioidaceae;Pimelobacter;</w:t>
      </w:r>
      <w:r>
        <w:tab/>
        <w:t>19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ropionibacterineae;Nocardioidaceae;Propionicimonas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Propionibacterineae;Propionibacteriaceae;</w:t>
      </w:r>
      <w:r>
        <w:tab/>
        <w:t>15</w:t>
      </w:r>
      <w:r>
        <w:tab/>
        <w:t>13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Propionibacterineae;Propionibacteriaceae;Propionibacterium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ropionibacterineae;Propionibacteriaceae;Propionibacterium;Unclassified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Propionibacterineae;Propionibacteriaceae;Brooklawnia;</w:t>
      </w:r>
      <w:r>
        <w:tab/>
        <w:t>6</w:t>
      </w:r>
      <w:r>
        <w:tab/>
        <w:t>4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Propionibacterineae;Propionibacteriaceae;Unclassified;</w:t>
      </w:r>
      <w:r>
        <w:tab/>
        <w:t>5</w:t>
      </w:r>
      <w:r>
        <w:tab/>
        <w:t>9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monosporineae;</w:t>
      </w:r>
      <w:r>
        <w:tab/>
        <w:t>48</w:t>
      </w:r>
      <w:r>
        <w:tab/>
        <w:t>5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Micromonosporineae;Micromonosporaceae;</w:t>
      </w:r>
      <w:r>
        <w:tab/>
        <w:t>48</w:t>
      </w:r>
      <w:r>
        <w:tab/>
        <w:t>5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Micromonosporineae;Micromonosporaceae;Salinispora;</w:t>
      </w:r>
      <w:r>
        <w:tab/>
        <w:t>43</w:t>
      </w:r>
      <w:r>
        <w:tab/>
        <w:t>5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monosporineae;Micromonosporace</w:t>
      </w:r>
      <w:r>
        <w:lastRenderedPageBreak/>
        <w:t>ae;Micromonospor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monosporineae;Micromonosporaceae;Micromonospor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Micromonosporineae;Micromonosporaceae;Longispora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Glycomycineae;</w:t>
      </w:r>
      <w:r>
        <w:tab/>
        <w:t>9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Glycomycineae;Glycomycetaceae;</w:t>
      </w:r>
      <w:r>
        <w:tab/>
        <w:t>9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Glycomycineae;Glycomycetaceae;Glycomyces;</w:t>
      </w:r>
      <w:r>
        <w:tab/>
        <w:t>9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Streptosporangineae;</w:t>
      </w:r>
      <w:r>
        <w:tab/>
        <w:t>23</w:t>
      </w:r>
      <w:r>
        <w:tab/>
        <w:t>7</w:t>
      </w:r>
      <w:r>
        <w:tab/>
        <w:t>2</w:t>
      </w:r>
      <w:r>
        <w:tab/>
        <w:t>0</w:t>
      </w:r>
    </w:p>
    <w:p w:rsidR="00476BF9" w:rsidRDefault="00476BF9" w:rsidP="0073704D">
      <w:r>
        <w:t>root;Bacteria;Actinobacteria;Actinobacteridae;Actinomycetales;Streptosporangineae;Thermomonosporaceae;</w:t>
      </w:r>
      <w:r>
        <w:tab/>
        <w:t>10</w:t>
      </w:r>
      <w:r>
        <w:tab/>
        <w:t>6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Streptosporangineae;Thermomonosporaceae;Thermomonospora;</w:t>
      </w:r>
      <w:r>
        <w:tab/>
        <w:t>8</w:t>
      </w:r>
      <w:r>
        <w:tab/>
        <w:t>5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Streptosporangineae;Thermomonosporaceae;Actinocorallia;</w:t>
      </w:r>
      <w:r>
        <w:tab/>
        <w:t>2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Streptosporangineae;Nocardiopsaceae;</w:t>
      </w:r>
      <w:r>
        <w:tab/>
        <w:t>13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Streptosporangineae;Nocardiopsaceae;Streptomonospora;</w:t>
      </w:r>
      <w:r>
        <w:tab/>
        <w:t>12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Streptosporangineae;Nocardiopsaceae;Nocardiopsi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Streptosporangineae;Nocardiopsaceae;Nocardiopsi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Streptosporangineae;Nocardiopsaceae;Unclassified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Actinobacteria;Actinobacteridae;Actinomycetales;Frankineae;</w:t>
      </w:r>
      <w:r>
        <w:tab/>
        <w:t>2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Frankineae;Acidothermaceae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Frankineae;Acidothermaceae;Acidothermus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Actinobacteridae;Actinomycetales;Frankineae;Frankiaceae;</w:t>
      </w:r>
      <w:r>
        <w:tab/>
        <w:t>0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Frankineae;Frankiaceae;Frankia;</w:t>
      </w:r>
      <w:r>
        <w:tab/>
        <w:t>0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Actinomycetales;Frankineae;Frankiaceae;Frankia;Unclassified;</w:t>
      </w:r>
      <w:r>
        <w:tab/>
        <w:t>0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Bifidobacteriales;</w:t>
      </w:r>
      <w:r>
        <w:tab/>
        <w:t>112</w:t>
      </w:r>
      <w:r>
        <w:tab/>
        <w:t>21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Bifidobacteriales;Bifidobacteriaceae;</w:t>
      </w:r>
      <w:r>
        <w:tab/>
        <w:t>112</w:t>
      </w:r>
      <w:r>
        <w:tab/>
        <w:t>21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Bifidobacteriales;Bifidobacteriaceae;Bifidobacterium;</w:t>
      </w:r>
      <w:r>
        <w:tab/>
        <w:t>112</w:t>
      </w:r>
      <w:r>
        <w:tab/>
        <w:t>21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Actinobacteridae;Bifidobacteriales;Bifidobacteriaceae;Bifidobacterium;Unclassified;</w:t>
      </w:r>
      <w:r>
        <w:tab/>
        <w:t>112</w:t>
      </w:r>
      <w:r>
        <w:tab/>
        <w:t>2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Actinobacteria;Coriobacteridae</w:t>
      </w:r>
      <w:proofErr w:type="spellEnd"/>
      <w:r>
        <w:t>;</w:t>
      </w:r>
      <w:r>
        <w:tab/>
        <w:t>168</w:t>
      </w:r>
      <w:r>
        <w:tab/>
        <w:t>101</w:t>
      </w:r>
      <w:r>
        <w:tab/>
        <w:t>7</w:t>
      </w:r>
      <w:r>
        <w:tab/>
        <w:t>4</w:t>
      </w:r>
    </w:p>
    <w:p w:rsidR="00476BF9" w:rsidRDefault="00476BF9" w:rsidP="0073704D">
      <w:proofErr w:type="spellStart"/>
      <w:r>
        <w:lastRenderedPageBreak/>
        <w:t>root;Bacteria;Actinobacteria;Coriobacteridae;Coriobacteriales</w:t>
      </w:r>
      <w:proofErr w:type="spellEnd"/>
      <w:r>
        <w:t>;</w:t>
      </w:r>
      <w:r>
        <w:tab/>
        <w:t>168</w:t>
      </w:r>
      <w:r>
        <w:tab/>
        <w:t>101</w:t>
      </w:r>
      <w:r>
        <w:tab/>
        <w:t>7</w:t>
      </w:r>
      <w:r>
        <w:tab/>
        <w:t>4</w:t>
      </w:r>
    </w:p>
    <w:p w:rsidR="00476BF9" w:rsidRDefault="00476BF9" w:rsidP="0073704D">
      <w:r>
        <w:t>root;Bacteria;Actinobacteria;Coriobacteridae;Coriobacteriales;Coriobacterineae;</w:t>
      </w:r>
      <w:r>
        <w:tab/>
        <w:t>168</w:t>
      </w:r>
      <w:r>
        <w:tab/>
        <w:t>101</w:t>
      </w:r>
      <w:r>
        <w:tab/>
        <w:t>7</w:t>
      </w:r>
      <w:r>
        <w:tab/>
        <w:t>4</w:t>
      </w:r>
    </w:p>
    <w:p w:rsidR="00476BF9" w:rsidRDefault="00476BF9" w:rsidP="0073704D">
      <w:r>
        <w:t>root;Bacteria;Actinobacteria;Coriobacteridae;Coriobacteriales;Coriobacterineae;Coriobacteriaceae;</w:t>
      </w:r>
      <w:r>
        <w:tab/>
        <w:t>168</w:t>
      </w:r>
      <w:r>
        <w:tab/>
        <w:t>101</w:t>
      </w:r>
      <w:r>
        <w:tab/>
        <w:t>7</w:t>
      </w:r>
      <w:r>
        <w:tab/>
        <w:t>4</w:t>
      </w:r>
    </w:p>
    <w:p w:rsidR="00476BF9" w:rsidRDefault="00476BF9" w:rsidP="0073704D">
      <w:r>
        <w:t>root;Bacteria;Actinobacteria;Coriobacteridae;Coriobacteriales;Coriobacterineae;Coriobacteriaceae;Denitrobacterium;</w:t>
      </w:r>
      <w:r>
        <w:tab/>
        <w:t>16</w:t>
      </w:r>
      <w:r>
        <w:tab/>
        <w:t>25</w:t>
      </w:r>
      <w:r>
        <w:tab/>
        <w:t>6</w:t>
      </w:r>
      <w:r>
        <w:tab/>
        <w:t>3</w:t>
      </w:r>
    </w:p>
    <w:p w:rsidR="00476BF9" w:rsidRDefault="00476BF9" w:rsidP="0073704D">
      <w:r>
        <w:t>root;Bacteria;Actinobacteria;Coriobacteridae;Coriobacteriales;Coriobacterineae;Coriobacteriaceae;Atopobium;</w:t>
      </w:r>
      <w:r>
        <w:tab/>
        <w:t>142</w:t>
      </w:r>
      <w:r>
        <w:tab/>
        <w:t>61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Coriobacteridae;Coriobacteriales;Coriobacterineae;Coriobacteriaceae;Atopobium;Unclassified;</w:t>
      </w:r>
      <w:r>
        <w:tab/>
        <w:t>142</w:t>
      </w:r>
      <w:r>
        <w:tab/>
        <w:t>61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Coriobacteridae;Coriobacteriales;Coriobacterineae;Coriobacteriaceae;Collinsella;</w:t>
      </w:r>
      <w:r>
        <w:tab/>
        <w:t>7</w:t>
      </w:r>
      <w:r>
        <w:tab/>
        <w:t>13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Coriobacteridae;Coriobacteriales;Coriobacterineae;Coriobacteriaceae;Eggerthella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Coriobacteridae;Coriobacteriales;Coriobacterineae;Coriobacteriaceae;Olsenell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Coriobacteridae;Coriobacteriales;Coriobacterineae;Coriobacteriaceae;Olsenell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Coriobacteridae;Coriobacteriales;Coriobacterineae;Coriobacteriaceae;Coriobacteri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ctinobacteria;Microthrix</w:t>
      </w:r>
      <w:proofErr w:type="spellEnd"/>
      <w:r>
        <w:t>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ctinobacteria;Microthrix;Unclassified</w:t>
      </w:r>
      <w:proofErr w:type="spellEnd"/>
      <w:r>
        <w:t>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ctinobacteria;Rubrobacteridae</w:t>
      </w:r>
      <w:proofErr w:type="spellEnd"/>
      <w:r>
        <w:t>;</w:t>
      </w:r>
      <w:r>
        <w:tab/>
        <w:t>36</w:t>
      </w:r>
      <w:r>
        <w:tab/>
        <w:t>19</w:t>
      </w:r>
      <w:r>
        <w:tab/>
        <w:t>4</w:t>
      </w:r>
      <w:r>
        <w:tab/>
        <w:t>2</w:t>
      </w:r>
    </w:p>
    <w:p w:rsidR="00476BF9" w:rsidRDefault="00476BF9" w:rsidP="0073704D">
      <w:proofErr w:type="spellStart"/>
      <w:r>
        <w:t>root;Bacteria;Actinobacteria;Rubrobacteridae;Unclassified</w:t>
      </w:r>
      <w:proofErr w:type="spellEnd"/>
      <w:r>
        <w:t>;</w:t>
      </w:r>
      <w:r>
        <w:tab/>
        <w:t>18</w:t>
      </w:r>
      <w:r>
        <w:tab/>
        <w:t>17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Actinobacteria;Rubrobacteridae;Rubrobacterales</w:t>
      </w:r>
      <w:proofErr w:type="spellEnd"/>
      <w:r>
        <w:t>;</w:t>
      </w:r>
      <w:r>
        <w:tab/>
        <w:t>18</w:t>
      </w:r>
      <w:r>
        <w:tab/>
        <w:t>2</w:t>
      </w:r>
      <w:r>
        <w:tab/>
        <w:t>3</w:t>
      </w:r>
      <w:r>
        <w:tab/>
        <w:t>2</w:t>
      </w:r>
    </w:p>
    <w:p w:rsidR="00476BF9" w:rsidRDefault="00476BF9" w:rsidP="0073704D">
      <w:r>
        <w:t>root;Bacteria;Actinobacteria;Rubrobacteridae;Rubrobacterales;Rubrobacterineae;</w:t>
      </w:r>
      <w:r>
        <w:tab/>
        <w:t>18</w:t>
      </w:r>
      <w:r>
        <w:tab/>
        <w:t>1</w:t>
      </w:r>
      <w:r>
        <w:tab/>
        <w:t>3</w:t>
      </w:r>
      <w:r>
        <w:tab/>
        <w:t>1</w:t>
      </w:r>
    </w:p>
    <w:p w:rsidR="00476BF9" w:rsidRDefault="00476BF9" w:rsidP="0073704D">
      <w:r>
        <w:t>root;Bacteria;Actinobacteria;Rubrobacteridae;Rubrobacterales;Rubrobacterineae;Rubrobacterineae;</w:t>
      </w:r>
      <w:r>
        <w:tab/>
        <w:t>17</w:t>
      </w:r>
      <w:r>
        <w:tab/>
        <w:t>1</w:t>
      </w:r>
      <w:r>
        <w:tab/>
        <w:t>2</w:t>
      </w:r>
      <w:r>
        <w:tab/>
        <w:t>1</w:t>
      </w:r>
    </w:p>
    <w:p w:rsidR="00476BF9" w:rsidRDefault="00476BF9" w:rsidP="0073704D">
      <w:r>
        <w:t>root;Bacteria;Actinobacteria;Rubrobacteridae;Rubrobacterales;Rubrobacterineae;Rubrobacter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Rubrobacteridae;Rubrobacterales;Rubrobacterineae;Rubrobacteraceae;Rubrobacter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Rubrobacteridae;Rubrobacterales;Rubrobacterineae;Rubrobacteraceae;Rubrobacter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tinobacteria;Rubrobacteridae;Rubrobacterales;Rubrobacterineae;Thermoleophilaceae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Rubrobacteridae;Rubrobacterales;Rubrobacterineae;Thermoleophilaceae;Thermoleophilum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Actinobacteria;Rubrobacteridae;Rubrobacterales;Rubrobacterales;</w:t>
      </w:r>
      <w:r>
        <w:tab/>
        <w:t>0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Actinobacteria;Acidimicrobidae</w:t>
      </w:r>
      <w:proofErr w:type="spellEnd"/>
      <w:r>
        <w:t>;</w:t>
      </w:r>
      <w:r>
        <w:tab/>
        <w:t>6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ctinobacteria;Acidimicrobidae;Unclassified</w:t>
      </w:r>
      <w:proofErr w:type="spellEnd"/>
      <w:r>
        <w:t>;</w:t>
      </w:r>
      <w:r>
        <w:tab/>
        <w:t>6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ctinobacteria;Unclassified</w:t>
      </w:r>
      <w:proofErr w:type="spellEnd"/>
      <w:r>
        <w:t>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ctinobacteria;Symbiobacterium</w:t>
      </w:r>
      <w:proofErr w:type="spellEnd"/>
      <w:r>
        <w:t>;</w:t>
      </w:r>
      <w:r>
        <w:tab/>
        <w:t>0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Bacteroidetes</w:t>
      </w:r>
      <w:proofErr w:type="spellEnd"/>
      <w:r>
        <w:t>;</w:t>
      </w:r>
      <w:r>
        <w:tab/>
        <w:t>2026</w:t>
      </w:r>
      <w:r>
        <w:tab/>
        <w:t>1370</w:t>
      </w:r>
      <w:r>
        <w:tab/>
        <w:t>104</w:t>
      </w:r>
      <w:r>
        <w:tab/>
        <w:t>389</w:t>
      </w:r>
    </w:p>
    <w:p w:rsidR="00476BF9" w:rsidRDefault="00476BF9" w:rsidP="0073704D">
      <w:proofErr w:type="spellStart"/>
      <w:r>
        <w:lastRenderedPageBreak/>
        <w:t>root;Bacteria;Bacteroidetes;Bacteroidia</w:t>
      </w:r>
      <w:proofErr w:type="spellEnd"/>
      <w:r>
        <w:t>;</w:t>
      </w:r>
      <w:r>
        <w:tab/>
        <w:t>405</w:t>
      </w:r>
      <w:r>
        <w:tab/>
        <w:t>337</w:t>
      </w:r>
      <w:r>
        <w:tab/>
        <w:t>31</w:t>
      </w:r>
      <w:r>
        <w:tab/>
        <w:t>82</w:t>
      </w:r>
    </w:p>
    <w:p w:rsidR="00476BF9" w:rsidRDefault="00476BF9" w:rsidP="0073704D">
      <w:proofErr w:type="spellStart"/>
      <w:r>
        <w:t>root;Bacteria;Bacteroidetes;Bacteroidia;Bacteroidales</w:t>
      </w:r>
      <w:proofErr w:type="spellEnd"/>
      <w:r>
        <w:t>;</w:t>
      </w:r>
      <w:r>
        <w:tab/>
        <w:t>405</w:t>
      </w:r>
      <w:r>
        <w:tab/>
        <w:t>337</w:t>
      </w:r>
      <w:r>
        <w:tab/>
        <w:t>31</w:t>
      </w:r>
      <w:r>
        <w:tab/>
        <w:t>82</w:t>
      </w:r>
    </w:p>
    <w:p w:rsidR="00476BF9" w:rsidRDefault="00476BF9" w:rsidP="0073704D">
      <w:r>
        <w:t>root;Bacteria;Bacteroidetes;Bacteroidia;Bacteroidales;Prevotellaceae;</w:t>
      </w:r>
      <w:r>
        <w:tab/>
        <w:t>229</w:t>
      </w:r>
      <w:r>
        <w:tab/>
        <w:t>8</w:t>
      </w:r>
      <w:r>
        <w:tab/>
        <w:t>29</w:t>
      </w:r>
      <w:r>
        <w:tab/>
        <w:t>0</w:t>
      </w:r>
    </w:p>
    <w:p w:rsidR="00476BF9" w:rsidRDefault="00476BF9" w:rsidP="0073704D">
      <w:r>
        <w:t>root;Bacteria;Bacteroidetes;Bacteroidia;Bacteroidales;Prevotellaceae;Unclassified;</w:t>
      </w:r>
      <w:r>
        <w:tab/>
        <w:t>215</w:t>
      </w:r>
      <w:r>
        <w:tab/>
        <w:t>9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ia;Bacteroidales;Prevotellaceae;Paraprevotella;</w:t>
      </w:r>
      <w:r>
        <w:tab/>
        <w:t>14</w:t>
      </w:r>
      <w:r>
        <w:tab/>
        <w:t>8</w:t>
      </w:r>
      <w:r>
        <w:tab/>
        <w:t>20</w:t>
      </w:r>
      <w:r>
        <w:tab/>
        <w:t>0</w:t>
      </w:r>
    </w:p>
    <w:p w:rsidR="00476BF9" w:rsidRDefault="00476BF9" w:rsidP="0073704D">
      <w:r>
        <w:t>root;Bacteria;Bacteroidetes;Bacteroidia;Bacteroidales;Porphyromonadaceae;</w:t>
      </w:r>
      <w:r>
        <w:tab/>
        <w:t>116</w:t>
      </w:r>
      <w:r>
        <w:tab/>
        <w:t>320</w:t>
      </w:r>
      <w:r>
        <w:tab/>
        <w:t>31</w:t>
      </w:r>
      <w:r>
        <w:tab/>
        <w:t>28</w:t>
      </w:r>
    </w:p>
    <w:p w:rsidR="00476BF9" w:rsidRDefault="00476BF9" w:rsidP="0073704D">
      <w:r>
        <w:t>root;Bacteria;Bacteroidetes;Bacteroidia;Bacteroidales;Porphyromonadaceae;Porphyromonadaceae;</w:t>
      </w:r>
      <w:r>
        <w:tab/>
        <w:t>114</w:t>
      </w:r>
      <w:r>
        <w:tab/>
        <w:t>320</w:t>
      </w:r>
      <w:r>
        <w:tab/>
        <w:t>31</w:t>
      </w:r>
      <w:r>
        <w:tab/>
        <w:t>28</w:t>
      </w:r>
    </w:p>
    <w:p w:rsidR="00476BF9" w:rsidRDefault="00476BF9" w:rsidP="0073704D">
      <w:r>
        <w:t>root;Bacteria;Bacteroidetes;Bacteroidia;Bacteroidales;Porphyromonadaceae;Parabacteroides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ia;Bacteroidales;Porphyromonadaceae;Parabacteroides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ia;Bacteroidales;Bacteroidaceae;</w:t>
      </w:r>
      <w:r>
        <w:tab/>
        <w:t>58</w:t>
      </w:r>
      <w:r>
        <w:tab/>
        <w:t>9</w:t>
      </w:r>
      <w:r>
        <w:tab/>
        <w:t>25</w:t>
      </w:r>
      <w:r>
        <w:tab/>
        <w:t>0</w:t>
      </w:r>
    </w:p>
    <w:p w:rsidR="00476BF9" w:rsidRDefault="00476BF9" w:rsidP="0073704D">
      <w:r>
        <w:t>root;Bacteria;Bacteroidetes;Bacteroidia;Bacteroidales;Bacteroidaceae;Bacteroides;</w:t>
      </w:r>
      <w:r>
        <w:tab/>
        <w:t>58</w:t>
      </w:r>
      <w:r>
        <w:tab/>
        <w:t>9</w:t>
      </w:r>
      <w:r>
        <w:tab/>
        <w:t>25</w:t>
      </w:r>
      <w:r>
        <w:tab/>
        <w:t>0</w:t>
      </w:r>
    </w:p>
    <w:p w:rsidR="00476BF9" w:rsidRDefault="00476BF9" w:rsidP="0073704D">
      <w:r>
        <w:t>root;Bacteria;Bacteroidetes;Bacteroidia;Bacteroidales;Bacteroidaceae;Bacteroides;Unclassified;</w:t>
      </w:r>
      <w:r>
        <w:tab/>
        <w:t>58</w:t>
      </w:r>
      <w:r>
        <w:tab/>
        <w:t>9</w:t>
      </w:r>
      <w:r>
        <w:tab/>
        <w:t>25</w:t>
      </w:r>
      <w:r>
        <w:tab/>
        <w:t>0</w:t>
      </w:r>
    </w:p>
    <w:p w:rsidR="00476BF9" w:rsidRDefault="00476BF9" w:rsidP="0073704D">
      <w:r>
        <w:t>root;Bacteria;Bacteroidetes;Bacteroidia;Bacteroidales;Rikenellaceae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ia;Bacteroidales;Rikenellaceae;Alistipes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ia;Bacteroidales;Rikenellaceae;Alistipes;Unclassified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Bacteroidetes;Flavobacteria</w:t>
      </w:r>
      <w:proofErr w:type="spellEnd"/>
      <w:r>
        <w:t>;</w:t>
      </w:r>
      <w:r>
        <w:tab/>
        <w:t>113</w:t>
      </w:r>
      <w:r>
        <w:tab/>
        <w:t>23</w:t>
      </w:r>
      <w:r>
        <w:tab/>
        <w:t>3</w:t>
      </w:r>
      <w:r>
        <w:tab/>
        <w:t>48</w:t>
      </w:r>
    </w:p>
    <w:p w:rsidR="00476BF9" w:rsidRDefault="00476BF9" w:rsidP="0073704D">
      <w:proofErr w:type="spellStart"/>
      <w:r>
        <w:t>root;Bacteria;Bacteroidetes;Flavobacteria;Unclassified</w:t>
      </w:r>
      <w:proofErr w:type="spellEnd"/>
      <w:r>
        <w:t>;</w:t>
      </w:r>
      <w:r>
        <w:tab/>
        <w:t>5</w:t>
      </w:r>
      <w:r>
        <w:tab/>
        <w:t>4</w:t>
      </w:r>
      <w:r>
        <w:tab/>
        <w:t>3</w:t>
      </w:r>
      <w:r>
        <w:tab/>
        <w:t>3</w:t>
      </w:r>
    </w:p>
    <w:p w:rsidR="00476BF9" w:rsidRDefault="00476BF9" w:rsidP="0073704D">
      <w:proofErr w:type="spellStart"/>
      <w:r>
        <w:t>root;Bacteria;Bacteroidetes;Flavobacteria;Flavobacteriales</w:t>
      </w:r>
      <w:proofErr w:type="spellEnd"/>
      <w:r>
        <w:t>;</w:t>
      </w:r>
      <w:r>
        <w:tab/>
        <w:t>108</w:t>
      </w:r>
      <w:r>
        <w:tab/>
        <w:t>19</w:t>
      </w:r>
      <w:r>
        <w:tab/>
        <w:t>45</w:t>
      </w:r>
      <w:r>
        <w:tab/>
        <w:t>0</w:t>
      </w:r>
    </w:p>
    <w:p w:rsidR="00476BF9" w:rsidRDefault="00476BF9" w:rsidP="0073704D">
      <w:r>
        <w:t>root;Bacteria;Bacteroidetes;Flavobacteria;Flavobacteriales;Flavobacteriaceae;</w:t>
      </w:r>
      <w:r>
        <w:tab/>
        <w:t>108</w:t>
      </w:r>
      <w:r>
        <w:tab/>
        <w:t>18</w:t>
      </w:r>
      <w:r>
        <w:tab/>
        <w:t>45</w:t>
      </w:r>
      <w:r>
        <w:tab/>
        <w:t>0</w:t>
      </w:r>
    </w:p>
    <w:p w:rsidR="00476BF9" w:rsidRDefault="00476BF9" w:rsidP="0073704D">
      <w:r>
        <w:t>root;Bacteria;Bacteroidetes;Flavobacteria;Flavobacteriales;Flavobacteriaceae;Polaribacter;</w:t>
      </w:r>
      <w:r>
        <w:tab/>
        <w:t>1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Polaribacter;Unclassified;</w:t>
      </w:r>
      <w:r>
        <w:tab/>
        <w:t>1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Flavobacterium;</w:t>
      </w:r>
      <w:r>
        <w:tab/>
        <w:t>11</w:t>
      </w:r>
      <w:r>
        <w:tab/>
        <w:t>4</w:t>
      </w:r>
      <w:r>
        <w:tab/>
        <w:t>6</w:t>
      </w:r>
      <w:r>
        <w:tab/>
        <w:t>0</w:t>
      </w:r>
    </w:p>
    <w:p w:rsidR="00476BF9" w:rsidRDefault="00476BF9" w:rsidP="0073704D">
      <w:r>
        <w:t>root;Bacteria;Bacteroidetes;Flavobacteria;Flavobacteriales;Flavobacteriaceae;Flavobacterium;Unclassified;</w:t>
      </w:r>
      <w:r>
        <w:tab/>
        <w:t>11</w:t>
      </w:r>
      <w:r>
        <w:tab/>
        <w:t>4</w:t>
      </w:r>
      <w:r>
        <w:tab/>
        <w:t>6</w:t>
      </w:r>
      <w:r>
        <w:tab/>
        <w:t>0</w:t>
      </w:r>
    </w:p>
    <w:p w:rsidR="00476BF9" w:rsidRDefault="00476BF9" w:rsidP="0073704D">
      <w:r>
        <w:t>root;Bacteria;Bacteroidetes;Flavobacteria;Flavobacteriales;Flavobacteriaceae;Capnocytophaga;</w:t>
      </w:r>
      <w:r>
        <w:tab/>
        <w:t>7</w:t>
      </w:r>
      <w:r>
        <w:tab/>
        <w:t>8</w:t>
      </w:r>
      <w:r>
        <w:tab/>
        <w:t>22</w:t>
      </w:r>
      <w:r>
        <w:tab/>
        <w:t>0</w:t>
      </w:r>
    </w:p>
    <w:p w:rsidR="00476BF9" w:rsidRDefault="00476BF9" w:rsidP="0073704D">
      <w:r>
        <w:t>root;Bacteria;Bacteroidetes;Flavobacteria;Flavobacteriales;Flavobacteriaceae;Capnocytophaga;Unclassified;</w:t>
      </w:r>
      <w:r>
        <w:tab/>
        <w:t>7</w:t>
      </w:r>
      <w:r>
        <w:tab/>
        <w:t>8</w:t>
      </w:r>
      <w:r>
        <w:tab/>
        <w:t>22</w:t>
      </w:r>
      <w:r>
        <w:tab/>
        <w:t>0</w:t>
      </w:r>
    </w:p>
    <w:p w:rsidR="00476BF9" w:rsidRDefault="00476BF9" w:rsidP="0073704D">
      <w:r>
        <w:t>root;Bacteria;Bacteroidetes;Flavobacteria;Flavobacteriales;Flavobacteriaceae;Chryseobacterium;</w:t>
      </w:r>
      <w:r>
        <w:tab/>
        <w:t>19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Bacteroidetes;Flavobacteria;Flavobacteriales;Flavobacteriaceae;Chryseobacterium;Unclassified;</w:t>
      </w:r>
      <w:r>
        <w:tab/>
        <w:t>19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Bacteroidetes;Flavobacteria;Flavobacteriales;Flavobacteriaceae;Empedobacter;</w:t>
      </w:r>
      <w:r>
        <w:tab/>
        <w:t>1</w:t>
      </w:r>
      <w:r>
        <w:tab/>
        <w:t>1</w:t>
      </w:r>
      <w:r>
        <w:tab/>
        <w:t>2</w:t>
      </w:r>
      <w:r>
        <w:tab/>
        <w:t>0</w:t>
      </w:r>
    </w:p>
    <w:p w:rsidR="00476BF9" w:rsidRDefault="00476BF9" w:rsidP="0073704D">
      <w:r>
        <w:t>root;Bacteria;Bacteroidetes;Flavobacteria;Flavobacteriales;Flavobacteriaceae;Unclassified;</w:t>
      </w:r>
      <w:r>
        <w:tab/>
        <w:t>22</w:t>
      </w:r>
      <w:r>
        <w:tab/>
        <w:t>4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Bacteria;Bacteroidetes;Flavobacteria;Flavobacteriales;Flavobacteriaceae;Wautersiella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Wautersiella;Unclassified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Leptobacterium;</w:t>
      </w:r>
      <w:r>
        <w:tab/>
        <w:t>17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Bacteroidetes;Flavobacteria;Flavobacteriales;Flavobacteriaceae;Pibocella;</w:t>
      </w:r>
      <w:r>
        <w:tab/>
        <w:t>3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Zobelli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Psychroserpens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Galbibacter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Tenacibacul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Tenacibaculum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Gelidibacter;</w:t>
      </w:r>
      <w:r>
        <w:tab/>
        <w:t>2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Gelidibacter;Unclassified;</w:t>
      </w:r>
      <w:r>
        <w:tab/>
        <w:t>2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Coccinistipes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Flavobacteriaceae;Cellulophaga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Bacteroidetes;Flavobacteria;Flavobacteriales;Flavobacteriaceae;Cellulophaga;Unclassified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Bacteroidetes;Flavobacteria;Flavobacteriales;Cryomorphaceae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Cryomorphaceae;Owenweeksia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Flavobacteria;Flavobacteriales;Cryomorphaceae;Owenweeksia;Unclassified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Bacteroidetes;Sphingobacteria</w:t>
      </w:r>
      <w:proofErr w:type="spellEnd"/>
      <w:r>
        <w:t>;</w:t>
      </w:r>
      <w:r>
        <w:tab/>
        <w:t>42</w:t>
      </w:r>
      <w:r>
        <w:tab/>
        <w:t>55</w:t>
      </w:r>
      <w:r>
        <w:tab/>
        <w:t>33</w:t>
      </w:r>
      <w:r>
        <w:tab/>
        <w:t>18</w:t>
      </w:r>
    </w:p>
    <w:p w:rsidR="00476BF9" w:rsidRDefault="00476BF9" w:rsidP="0073704D">
      <w:proofErr w:type="spellStart"/>
      <w:r>
        <w:t>root;Bacteria;Bacteroidetes;Sphingobacteria;Sphingobacteriales</w:t>
      </w:r>
      <w:proofErr w:type="spellEnd"/>
      <w:r>
        <w:t>;</w:t>
      </w:r>
      <w:r>
        <w:tab/>
        <w:t>42</w:t>
      </w:r>
      <w:r>
        <w:tab/>
        <w:t>54</w:t>
      </w:r>
      <w:r>
        <w:tab/>
        <w:t>33</w:t>
      </w:r>
      <w:r>
        <w:tab/>
        <w:t>18</w:t>
      </w:r>
    </w:p>
    <w:p w:rsidR="00476BF9" w:rsidRDefault="00476BF9" w:rsidP="0073704D">
      <w:r>
        <w:t>root;Bacteria;Bacteroidetes;Sphingobacteria;Sphingobacteriales;Flexibacteraceae;</w:t>
      </w:r>
      <w:r>
        <w:tab/>
        <w:t>21</w:t>
      </w:r>
      <w:r>
        <w:tab/>
        <w:t>34</w:t>
      </w:r>
      <w:r>
        <w:tab/>
        <w:t>29</w:t>
      </w:r>
      <w:r>
        <w:tab/>
        <w:t>15</w:t>
      </w:r>
    </w:p>
    <w:p w:rsidR="00476BF9" w:rsidRDefault="00476BF9" w:rsidP="0073704D">
      <w:r>
        <w:t>root;Bacteria;Bacteroidetes;Sphingobacteria;Sphingobacteriales;Flexibacteraceae;Cytophaga;</w:t>
      </w:r>
      <w:r>
        <w:tab/>
        <w:t>14</w:t>
      </w:r>
      <w:r>
        <w:tab/>
        <w:t>9</w:t>
      </w:r>
      <w:r>
        <w:tab/>
        <w:t>3</w:t>
      </w:r>
      <w:r>
        <w:tab/>
        <w:t>0</w:t>
      </w:r>
    </w:p>
    <w:p w:rsidR="00476BF9" w:rsidRDefault="00476BF9" w:rsidP="0073704D">
      <w:r>
        <w:t>root;Bacteria;Bacteroidetes;Sphingobacteria;Sphingobacteriales;Flexibacteraceae;Cytophaga;Unclassified;</w:t>
      </w:r>
      <w:r>
        <w:tab/>
        <w:t>14</w:t>
      </w:r>
      <w:r>
        <w:tab/>
        <w:t>9</w:t>
      </w:r>
      <w:r>
        <w:tab/>
        <w:t>3</w:t>
      </w:r>
      <w:r>
        <w:tab/>
        <w:t>0</w:t>
      </w:r>
    </w:p>
    <w:p w:rsidR="00476BF9" w:rsidRDefault="00476BF9" w:rsidP="0073704D">
      <w:r>
        <w:t>root;Bacteria;Bacteroidetes;Sphingobacteria;Sphingobacteriales;Flexibacteraceae;Marinicola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Flexibacteraceae;Flexibacter;</w:t>
      </w:r>
      <w:r>
        <w:tab/>
        <w:t>3</w:t>
      </w:r>
      <w:r>
        <w:tab/>
        <w:t>9</w:t>
      </w:r>
      <w:r>
        <w:tab/>
        <w:t>27</w:t>
      </w:r>
      <w:r>
        <w:tab/>
        <w:t>9</w:t>
      </w:r>
    </w:p>
    <w:p w:rsidR="00476BF9" w:rsidRDefault="00476BF9" w:rsidP="0073704D">
      <w:r>
        <w:t>root;Bacteria;Bacteroidetes;Sphingobacteria;Sphingobacteriales;Flexibacteraceae;Flexibacter;Unclassified;</w:t>
      </w:r>
      <w:r>
        <w:tab/>
        <w:t>3</w:t>
      </w:r>
      <w:r>
        <w:tab/>
        <w:t>9</w:t>
      </w:r>
      <w:r>
        <w:tab/>
        <w:t>27</w:t>
      </w:r>
      <w:r>
        <w:tab/>
        <w:t>9</w:t>
      </w:r>
    </w:p>
    <w:p w:rsidR="00476BF9" w:rsidRDefault="00476BF9" w:rsidP="0073704D">
      <w:r>
        <w:lastRenderedPageBreak/>
        <w:t>root;Bacteria;Bacteroidetes;Sphingobacteria;Sphingobacteriales;Flexibacteraceae;Hongiell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Flexibacteraceae;Hongiell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Flexibacteraceae;Sporocytophaga;</w:t>
      </w:r>
      <w:r>
        <w:tab/>
        <w:t>1</w:t>
      </w:r>
      <w:r>
        <w:tab/>
        <w:t>14</w:t>
      </w:r>
      <w:r>
        <w:tab/>
        <w:t>2</w:t>
      </w:r>
      <w:r>
        <w:tab/>
        <w:t>1</w:t>
      </w:r>
    </w:p>
    <w:p w:rsidR="00476BF9" w:rsidRDefault="00476BF9" w:rsidP="0073704D">
      <w:r>
        <w:t>root;Bacteria;Bacteroidetes;Sphingobacteria;Sphingobacteriales;Flexibacteraceae;Sporocytophaga;Unclassified;</w:t>
      </w:r>
      <w:r>
        <w:tab/>
        <w:t>1</w:t>
      </w:r>
      <w:r>
        <w:tab/>
        <w:t>14</w:t>
      </w:r>
      <w:r>
        <w:tab/>
        <w:t>2</w:t>
      </w:r>
      <w:r>
        <w:tab/>
        <w:t>1</w:t>
      </w:r>
    </w:p>
    <w:p w:rsidR="00476BF9" w:rsidRDefault="00476BF9" w:rsidP="0073704D">
      <w:r>
        <w:t>root;Bacteria;Bacteroidetes;Sphingobacteria;Sphingobacteriales;Flexibacteraceae;Unclassified;</w:t>
      </w:r>
      <w:r>
        <w:tab/>
        <w:t>0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Bacteroidetes;Sphingobacteria;Sphingobacteriales;Flexibacteraceae;Arcicella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Bacteroidetes;Sphingobacteria;Sphingobacteriales;Flexibacteraceae;Arcicella;Unclassified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Bacteria;Bacteroidetes;Sphingobacteria;Sphingobacteriales;Sphingobacteriaceae;</w:t>
      </w:r>
      <w:r>
        <w:tab/>
        <w:t>5</w:t>
      </w:r>
      <w:r>
        <w:tab/>
        <w:t>8</w:t>
      </w:r>
      <w:r>
        <w:tab/>
        <w:t>2</w:t>
      </w:r>
      <w:r>
        <w:tab/>
        <w:t>2</w:t>
      </w:r>
    </w:p>
    <w:p w:rsidR="00476BF9" w:rsidRDefault="00476BF9" w:rsidP="0073704D">
      <w:r>
        <w:t>root;Bacteria;Bacteroidetes;Sphingobacteria;Sphingobacteriales;Sphingobacteriaceae;Sphingobacterium;</w:t>
      </w:r>
      <w:r>
        <w:tab/>
        <w:t>3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Bacteroidetes;Sphingobacteria;Sphingobacteriales;Sphingobacteriaceae;Sphingobacterium;Unclassified;</w:t>
      </w:r>
      <w:r>
        <w:tab/>
        <w:t>3</w:t>
      </w:r>
      <w:r>
        <w:tab/>
        <w:t>2</w:t>
      </w:r>
      <w:r>
        <w:tab/>
        <w:t>2</w:t>
      </w:r>
      <w:r>
        <w:tab/>
        <w:t>0</w:t>
      </w:r>
    </w:p>
    <w:p w:rsidR="00476BF9" w:rsidRDefault="00476BF9" w:rsidP="0073704D">
      <w:r>
        <w:t>root;Bacteria;Bacteroidetes;Sphingobacteria;Sphingobacteriales;Sphingobacteriaceae;Pedobacter;</w:t>
      </w:r>
      <w:r>
        <w:tab/>
        <w:t>2</w:t>
      </w:r>
      <w:r>
        <w:tab/>
        <w:t>4</w:t>
      </w:r>
      <w:r>
        <w:tab/>
        <w:t>2</w:t>
      </w:r>
      <w:r>
        <w:tab/>
        <w:t>0</w:t>
      </w:r>
    </w:p>
    <w:p w:rsidR="00476BF9" w:rsidRDefault="00476BF9" w:rsidP="0073704D">
      <w:r>
        <w:t>root;Bacteria;Bacteroidetes;Sphingobacteria;Sphingobacteriales;Sphingobacteriaceae;Pedobacter;Unclassified;</w:t>
      </w:r>
      <w:r>
        <w:tab/>
        <w:t>2</w:t>
      </w:r>
      <w:r>
        <w:tab/>
        <w:t>4</w:t>
      </w:r>
      <w:r>
        <w:tab/>
        <w:t>2</w:t>
      </w:r>
      <w:r>
        <w:tab/>
        <w:t>0</w:t>
      </w:r>
    </w:p>
    <w:p w:rsidR="00476BF9" w:rsidRDefault="00476BF9" w:rsidP="0073704D">
      <w:r>
        <w:t>root;Bacteria;Bacteroidetes;Sphingobacteria;Sphingobacteriales;Sphingobacteriaceae;Sphingoterrabacterium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Sphingobacteriaceae;Sphingoterrabacterium;Unclassified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Saprospiraceae;</w:t>
      </w:r>
      <w:r>
        <w:tab/>
        <w:t>12</w:t>
      </w:r>
      <w:r>
        <w:tab/>
        <w:t>6</w:t>
      </w:r>
      <w:r>
        <w:tab/>
        <w:t>1</w:t>
      </w:r>
      <w:r>
        <w:tab/>
        <w:t>0</w:t>
      </w:r>
    </w:p>
    <w:p w:rsidR="00476BF9" w:rsidRDefault="00476BF9" w:rsidP="0073704D">
      <w:r>
        <w:t>root;Bacteria;Bacteroidetes;Sphingobacteria;Sphingobacteriales;Saprospiraceae;Lewinella;</w:t>
      </w:r>
      <w:r>
        <w:tab/>
        <w:t>7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Saprospiraceae;Lewinella;Unclassified;</w:t>
      </w:r>
      <w:r>
        <w:tab/>
        <w:t>7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Saprospiraceae;Saprospira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Saprospiraceae;Unclassified;</w:t>
      </w:r>
      <w:r>
        <w:tab/>
        <w:t>0</w:t>
      </w:r>
      <w:r>
        <w:tab/>
        <w:t>4</w:t>
      </w:r>
      <w:r>
        <w:tab/>
        <w:t>1</w:t>
      </w:r>
      <w:r>
        <w:tab/>
        <w:t>0</w:t>
      </w:r>
    </w:p>
    <w:p w:rsidR="00476BF9" w:rsidRDefault="00476BF9" w:rsidP="0073704D">
      <w:r>
        <w:t>root;Bacteria;Bacteroidetes;Sphingobacteria;Sphingobacteriale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Crenotrichaceae;</w:t>
      </w:r>
      <w:r>
        <w:tab/>
        <w:t>1</w:t>
      </w:r>
      <w:r>
        <w:tab/>
        <w:t>6</w:t>
      </w:r>
      <w:r>
        <w:tab/>
        <w:t>1</w:t>
      </w:r>
      <w:r>
        <w:tab/>
        <w:t>0</w:t>
      </w:r>
    </w:p>
    <w:p w:rsidR="00476BF9" w:rsidRDefault="00476BF9" w:rsidP="0073704D">
      <w:r>
        <w:t>root;Bacteria;Bacteroidetes;Sphingobacteria;Sphingobacteriales;Crenotrichaceae;Chitinophaga;</w:t>
      </w:r>
      <w:r>
        <w:tab/>
        <w:t>1</w:t>
      </w:r>
      <w:r>
        <w:tab/>
        <w:t>6</w:t>
      </w:r>
      <w:r>
        <w:tab/>
        <w:t>1</w:t>
      </w:r>
      <w:r>
        <w:tab/>
        <w:t>0</w:t>
      </w:r>
    </w:p>
    <w:p w:rsidR="00476BF9" w:rsidRDefault="00476BF9" w:rsidP="0073704D">
      <w:r>
        <w:t>root;Bacteria;Bacteroidetes;Sphingobacteria;Sphingobacteriales;Crenotrichaceae;Chitinophaga;Unclassified;</w:t>
      </w:r>
      <w:r>
        <w:tab/>
        <w:t>1</w:t>
      </w:r>
      <w:r>
        <w:tab/>
        <w:t>6</w:t>
      </w:r>
      <w:r>
        <w:tab/>
        <w:t>1</w:t>
      </w:r>
      <w:r>
        <w:tab/>
        <w:t>0</w:t>
      </w:r>
    </w:p>
    <w:p w:rsidR="00476BF9" w:rsidRDefault="00476BF9" w:rsidP="0073704D">
      <w:r>
        <w:t>root;Bacteria;Bacteroidetes;Sphingobacteria;Sphingobacteriales;Chitinophag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Chitinophagaceae;Sediminibacterium;</w:t>
      </w:r>
      <w:r>
        <w:tab/>
        <w:t>1</w:t>
      </w:r>
      <w:r>
        <w:lastRenderedPageBreak/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sedi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sedis;Rhodothermu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sedis;Rhodothermu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Sphingobacteria;Sphingobacteriales;Flammeovirgaceae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Bacteroidetes;Sphingobacteria;Sphingobacteriales;Flammeovirgaceae;Persicobacter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Bacteroidetes;Sphingobacteria;Unclassified</w:t>
      </w:r>
      <w:proofErr w:type="spellEnd"/>
      <w:r>
        <w:t>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Bacteroidetes;Bacteroidales</w:t>
      </w:r>
      <w:proofErr w:type="spellEnd"/>
      <w:r>
        <w:t>;</w:t>
      </w:r>
      <w:r>
        <w:tab/>
        <w:t>1442</w:t>
      </w:r>
      <w:r>
        <w:tab/>
        <w:t>914</w:t>
      </w:r>
      <w:r>
        <w:tab/>
        <w:t>37</w:t>
      </w:r>
      <w:r>
        <w:tab/>
        <w:t>231</w:t>
      </w:r>
    </w:p>
    <w:p w:rsidR="00476BF9" w:rsidRDefault="00476BF9" w:rsidP="0073704D">
      <w:proofErr w:type="spellStart"/>
      <w:r>
        <w:t>root;Bacteria;Bacteroidetes;Bacteroidales;Prevotellaceae</w:t>
      </w:r>
      <w:proofErr w:type="spellEnd"/>
      <w:r>
        <w:t>;</w:t>
      </w:r>
      <w:r>
        <w:tab/>
        <w:t>869</w:t>
      </w:r>
      <w:r>
        <w:tab/>
        <w:t>397</w:t>
      </w:r>
      <w:r>
        <w:tab/>
        <w:t>18</w:t>
      </w:r>
      <w:r>
        <w:tab/>
        <w:t>78</w:t>
      </w:r>
    </w:p>
    <w:p w:rsidR="00476BF9" w:rsidRDefault="00476BF9" w:rsidP="0073704D">
      <w:r>
        <w:t>root;Bacteria;Bacteroidetes;Bacteroidales;Prevotellaceae;Prevotella;</w:t>
      </w:r>
      <w:r>
        <w:tab/>
        <w:t>815</w:t>
      </w:r>
      <w:r>
        <w:tab/>
        <w:t>397</w:t>
      </w:r>
      <w:r>
        <w:tab/>
        <w:t>18</w:t>
      </w:r>
      <w:r>
        <w:tab/>
        <w:t>78</w:t>
      </w:r>
    </w:p>
    <w:p w:rsidR="00476BF9" w:rsidRDefault="00476BF9" w:rsidP="0073704D">
      <w:r>
        <w:t>root;Bacteria;Bacteroidetes;Bacteroidales;Prevotellaceae;Prevotella;Unclassified;</w:t>
      </w:r>
      <w:r>
        <w:tab/>
        <w:t>815</w:t>
      </w:r>
      <w:r>
        <w:tab/>
        <w:t>397</w:t>
      </w:r>
      <w:r>
        <w:tab/>
        <w:t>18</w:t>
      </w:r>
      <w:r>
        <w:tab/>
        <w:t>78</w:t>
      </w:r>
    </w:p>
    <w:p w:rsidR="00476BF9" w:rsidRDefault="00476BF9" w:rsidP="0073704D">
      <w:r>
        <w:t>root;Bacteria;Bacteroidetes;Bacteroidales;Prevotellaceae;Unclassified;</w:t>
      </w:r>
      <w:r>
        <w:tab/>
        <w:t>5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Bacteroidetes;Bacteroidales;Bacteroidaceae</w:t>
      </w:r>
      <w:proofErr w:type="spellEnd"/>
      <w:r>
        <w:t>;</w:t>
      </w:r>
      <w:r>
        <w:tab/>
        <w:t>489</w:t>
      </w:r>
      <w:r>
        <w:tab/>
        <w:t>402</w:t>
      </w:r>
      <w:r>
        <w:tab/>
        <w:t>98</w:t>
      </w:r>
      <w:r>
        <w:tab/>
        <w:t>0</w:t>
      </w:r>
    </w:p>
    <w:p w:rsidR="00476BF9" w:rsidRDefault="00476BF9" w:rsidP="0073704D">
      <w:r>
        <w:t>root;Bacteria;Bacteroidetes;Bacteroidales;Bacteroidaceae;Bacteroides;</w:t>
      </w:r>
      <w:r>
        <w:tab/>
        <w:t>489</w:t>
      </w:r>
      <w:r>
        <w:tab/>
        <w:t>402</w:t>
      </w:r>
      <w:r>
        <w:tab/>
        <w:t>98</w:t>
      </w:r>
      <w:r>
        <w:tab/>
        <w:t>0</w:t>
      </w:r>
    </w:p>
    <w:p w:rsidR="00476BF9" w:rsidRDefault="00476BF9" w:rsidP="0073704D">
      <w:r>
        <w:t>root;Bacteria;Bacteroidetes;Bacteroidales;Bacteroidaceae;Bacteroides;Unclassified;</w:t>
      </w:r>
      <w:r>
        <w:tab/>
        <w:t>489</w:t>
      </w:r>
      <w:r>
        <w:tab/>
        <w:t>402</w:t>
      </w:r>
      <w:r>
        <w:tab/>
        <w:t>98</w:t>
      </w:r>
      <w:r>
        <w:tab/>
        <w:t>0</w:t>
      </w:r>
    </w:p>
    <w:p w:rsidR="00476BF9" w:rsidRDefault="00476BF9" w:rsidP="0073704D">
      <w:proofErr w:type="spellStart"/>
      <w:r>
        <w:t>root;Bacteria;Bacteroidetes;Bacteroidales;Porphyromonadaceae</w:t>
      </w:r>
      <w:proofErr w:type="spellEnd"/>
      <w:r>
        <w:t>;</w:t>
      </w:r>
      <w:r>
        <w:tab/>
        <w:t>55</w:t>
      </w:r>
      <w:r>
        <w:tab/>
        <w:t>24</w:t>
      </w:r>
      <w:r>
        <w:tab/>
        <w:t>1</w:t>
      </w:r>
      <w:r>
        <w:tab/>
        <w:t>42</w:t>
      </w:r>
    </w:p>
    <w:p w:rsidR="00476BF9" w:rsidRDefault="00476BF9" w:rsidP="0073704D">
      <w:r>
        <w:t>root;Bacteria;Bacteroidetes;Bacteroidales;Porphyromonadaceae;Tannerella;</w:t>
      </w:r>
      <w:r>
        <w:tab/>
        <w:t>17</w:t>
      </w:r>
      <w:r>
        <w:tab/>
        <w:t>8</w:t>
      </w:r>
      <w:r>
        <w:tab/>
        <w:t>1</w:t>
      </w:r>
      <w:r>
        <w:tab/>
        <w:t>14</w:t>
      </w:r>
    </w:p>
    <w:p w:rsidR="00476BF9" w:rsidRDefault="00476BF9" w:rsidP="0073704D">
      <w:r>
        <w:t>root;Bacteria;Bacteroidetes;Bacteroidales;Porphyromonadaceae;Tannerella;Unclassified;</w:t>
      </w:r>
      <w:r>
        <w:tab/>
        <w:t>17</w:t>
      </w:r>
      <w:r>
        <w:tab/>
        <w:t>8</w:t>
      </w:r>
      <w:r>
        <w:tab/>
        <w:t>1</w:t>
      </w:r>
      <w:r>
        <w:tab/>
        <w:t>14</w:t>
      </w:r>
    </w:p>
    <w:p w:rsidR="00476BF9" w:rsidRDefault="00476BF9" w:rsidP="0073704D">
      <w:r>
        <w:t>root;Bacteria;Bacteroidetes;Bacteroidales;Porphyromonadaceae;Parabacteroides;</w:t>
      </w:r>
      <w:r>
        <w:tab/>
        <w:t>14</w:t>
      </w:r>
      <w:r>
        <w:tab/>
        <w:t>4</w:t>
      </w:r>
      <w:r>
        <w:tab/>
        <w:t>4</w:t>
      </w:r>
      <w:r>
        <w:tab/>
        <w:t>0</w:t>
      </w:r>
    </w:p>
    <w:p w:rsidR="00476BF9" w:rsidRDefault="00476BF9" w:rsidP="0073704D">
      <w:r>
        <w:t>root;Bacteria;Bacteroidetes;Bacteroidales;Porphyromonadaceae;Parabacteroides;Unclassified;</w:t>
      </w:r>
      <w:r>
        <w:tab/>
        <w:t>14</w:t>
      </w:r>
      <w:r>
        <w:tab/>
        <w:t>4</w:t>
      </w:r>
      <w:r>
        <w:tab/>
        <w:t>4</w:t>
      </w:r>
      <w:r>
        <w:tab/>
        <w:t>0</w:t>
      </w:r>
    </w:p>
    <w:p w:rsidR="00476BF9" w:rsidRDefault="00476BF9" w:rsidP="0073704D">
      <w:r>
        <w:t>root;Bacteria;Bacteroidetes;Bacteroidales;Porphyromonadaceae;Porphyromonas;</w:t>
      </w:r>
      <w:r>
        <w:tab/>
        <w:t>11</w:t>
      </w:r>
      <w:r>
        <w:tab/>
        <w:t>6</w:t>
      </w:r>
      <w:r>
        <w:tab/>
        <w:t>21</w:t>
      </w:r>
      <w:r>
        <w:tab/>
        <w:t>0</w:t>
      </w:r>
    </w:p>
    <w:p w:rsidR="00476BF9" w:rsidRDefault="00476BF9" w:rsidP="0073704D">
      <w:r>
        <w:t>root;Bacteria;Bacteroidetes;Bacteroidales;Porphyromonadaceae;Porphyromonas;Unclassified;</w:t>
      </w:r>
      <w:r>
        <w:tab/>
        <w:t>11</w:t>
      </w:r>
      <w:r>
        <w:tab/>
        <w:t>6</w:t>
      </w:r>
      <w:r>
        <w:tab/>
        <w:t>21</w:t>
      </w:r>
      <w:r>
        <w:tab/>
        <w:t>0</w:t>
      </w:r>
    </w:p>
    <w:p w:rsidR="00476BF9" w:rsidRDefault="00476BF9" w:rsidP="0073704D">
      <w:r>
        <w:t>root;Bacteria;Bacteroidetes;Bacteroidales;Porphyromonadaceae;Dysgonomonas;</w:t>
      </w:r>
      <w:r>
        <w:tab/>
        <w:t>9</w:t>
      </w:r>
      <w:r>
        <w:tab/>
        <w:t>6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ales;Porphyromonadaceae;Dysgonomonas;Unclassified;</w:t>
      </w:r>
      <w:r>
        <w:tab/>
        <w:t>9</w:t>
      </w:r>
      <w:r>
        <w:tab/>
        <w:t>6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ales;Porphyromonadaceae;Barnesiella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ales;Porphyromonadaceae;Paludibacter;</w:t>
      </w:r>
      <w:r>
        <w:tab/>
        <w:t>2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Bacteroidetes;Bacteroidales;Rikenellaceae</w:t>
      </w:r>
      <w:proofErr w:type="spellEnd"/>
      <w:r>
        <w:t>;</w:t>
      </w:r>
      <w:r>
        <w:tab/>
        <w:t>11</w:t>
      </w:r>
      <w:r>
        <w:tab/>
        <w:t>55</w:t>
      </w:r>
      <w:r>
        <w:tab/>
        <w:t>17</w:t>
      </w:r>
      <w:r>
        <w:tab/>
        <w:t>11</w:t>
      </w:r>
    </w:p>
    <w:p w:rsidR="00476BF9" w:rsidRDefault="00476BF9" w:rsidP="0073704D">
      <w:r>
        <w:t>root;Bacteria;Bacteroidetes;Bacteroidales;Rikenellaceae;Alistipes;</w:t>
      </w:r>
      <w:r>
        <w:tab/>
        <w:t>8</w:t>
      </w:r>
      <w:r>
        <w:tab/>
        <w:t>48</w:t>
      </w:r>
      <w:r>
        <w:tab/>
        <w:t>17</w:t>
      </w:r>
      <w:r>
        <w:tab/>
        <w:t>8</w:t>
      </w:r>
    </w:p>
    <w:p w:rsidR="00476BF9" w:rsidRDefault="00476BF9" w:rsidP="0073704D">
      <w:r>
        <w:t>root;Bacteria;Bacteroidetes;Bacteroidales;Rikenellaceae;Unclassified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Bacteroidetes;Bacteroidales;Rikenellaceae;Ruminofilibacter;</w:t>
      </w:r>
      <w:r>
        <w:tab/>
        <w:t>2</w:t>
      </w:r>
      <w:r>
        <w:tab/>
        <w:t>7</w:t>
      </w:r>
      <w:r>
        <w:tab/>
        <w:t>2</w:t>
      </w:r>
      <w:r>
        <w:tab/>
        <w:t>0</w:t>
      </w:r>
    </w:p>
    <w:p w:rsidR="00476BF9" w:rsidRDefault="00476BF9" w:rsidP="0073704D">
      <w:proofErr w:type="spellStart"/>
      <w:r>
        <w:t>root;Bacteria;Bacteroidetes;Bacteroidales;Unclassified</w:t>
      </w:r>
      <w:proofErr w:type="spellEnd"/>
      <w:r>
        <w:t>;</w:t>
      </w:r>
      <w:r>
        <w:tab/>
        <w:t>18</w:t>
      </w:r>
      <w:r>
        <w:tab/>
        <w:t>36</w:t>
      </w:r>
      <w:r>
        <w:tab/>
        <w:t>1</w:t>
      </w:r>
      <w:r>
        <w:tab/>
        <w:t>2</w:t>
      </w:r>
    </w:p>
    <w:p w:rsidR="00476BF9" w:rsidRDefault="00476BF9" w:rsidP="0073704D">
      <w:proofErr w:type="spellStart"/>
      <w:r>
        <w:t>root;Bacteria;Bacteroidetes;Unclassified</w:t>
      </w:r>
      <w:proofErr w:type="spellEnd"/>
      <w:r>
        <w:t>;</w:t>
      </w:r>
      <w:r>
        <w:tab/>
        <w:t>23</w:t>
      </w:r>
      <w:r>
        <w:tab/>
        <w:t>41</w:t>
      </w:r>
      <w:r>
        <w:tab/>
        <w:t>10</w:t>
      </w:r>
      <w:r>
        <w:tab/>
        <w:t>0</w:t>
      </w:r>
    </w:p>
    <w:p w:rsidR="00476BF9" w:rsidRDefault="00476BF9" w:rsidP="0073704D">
      <w:proofErr w:type="spellStart"/>
      <w:r>
        <w:t>root;Bacteria;Bacteroidetes;Niastella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usobacteria</w:t>
      </w:r>
      <w:proofErr w:type="spellEnd"/>
      <w:r>
        <w:t>;</w:t>
      </w:r>
      <w:r>
        <w:tab/>
        <w:t>752</w:t>
      </w:r>
      <w:r>
        <w:tab/>
        <w:t>139</w:t>
      </w:r>
      <w:r>
        <w:tab/>
        <w:t>10</w:t>
      </w:r>
      <w:r>
        <w:tab/>
        <w:t>64</w:t>
      </w:r>
    </w:p>
    <w:p w:rsidR="00476BF9" w:rsidRDefault="00476BF9" w:rsidP="0073704D">
      <w:proofErr w:type="spellStart"/>
      <w:r>
        <w:t>root;Bacteria;Fusobacteria;Fusobacterales</w:t>
      </w:r>
      <w:proofErr w:type="spellEnd"/>
      <w:r>
        <w:t>;</w:t>
      </w:r>
      <w:r>
        <w:tab/>
        <w:t>709</w:t>
      </w:r>
      <w:r>
        <w:tab/>
        <w:t>102</w:t>
      </w:r>
      <w:r>
        <w:tab/>
        <w:t>2</w:t>
      </w:r>
      <w:r>
        <w:tab/>
        <w:t>46</w:t>
      </w:r>
    </w:p>
    <w:p w:rsidR="00476BF9" w:rsidRDefault="00476BF9" w:rsidP="0073704D">
      <w:proofErr w:type="spellStart"/>
      <w:r>
        <w:t>root;Bacteria;Fusobacteria;Fusobacterales;Fusobacteriaceae</w:t>
      </w:r>
      <w:proofErr w:type="spellEnd"/>
      <w:r>
        <w:t>;</w:t>
      </w:r>
      <w:r>
        <w:tab/>
        <w:t>708</w:t>
      </w:r>
      <w:r>
        <w:tab/>
        <w:t>102</w:t>
      </w:r>
      <w:r>
        <w:tab/>
        <w:t>2</w:t>
      </w:r>
      <w:r>
        <w:tab/>
        <w:t>45</w:t>
      </w:r>
    </w:p>
    <w:p w:rsidR="00476BF9" w:rsidRDefault="00476BF9" w:rsidP="0073704D">
      <w:r>
        <w:t>root;Bacteria;Fusobacteria;Fusobacterales;Fusobacteriaceae;Leptotrichia;</w:t>
      </w:r>
      <w:r>
        <w:tab/>
        <w:t>392</w:t>
      </w:r>
      <w:r>
        <w:tab/>
        <w:t>34</w:t>
      </w:r>
      <w:r>
        <w:tab/>
        <w:t>14</w:t>
      </w:r>
      <w:r>
        <w:tab/>
        <w:t>0</w:t>
      </w:r>
    </w:p>
    <w:p w:rsidR="00476BF9" w:rsidRDefault="00476BF9" w:rsidP="0073704D">
      <w:r>
        <w:t>root;Bacteria;Fusobacteria;Fusobacterales;Fusobacteriaceae;Leptotrichia;Unclassified;</w:t>
      </w:r>
      <w:r>
        <w:tab/>
        <w:t>392</w:t>
      </w:r>
      <w:r>
        <w:tab/>
        <w:t>34</w:t>
      </w:r>
      <w:r>
        <w:tab/>
        <w:t>14</w:t>
      </w:r>
      <w:r>
        <w:tab/>
        <w:t>0</w:t>
      </w:r>
    </w:p>
    <w:p w:rsidR="00476BF9" w:rsidRDefault="00476BF9" w:rsidP="0073704D">
      <w:r>
        <w:lastRenderedPageBreak/>
        <w:t>root;Bacteria;Fusobacteria;Fusobacterales;Fusobacteriaceae;Streptobacillus;</w:t>
      </w:r>
      <w:r>
        <w:tab/>
        <w:t>86</w:t>
      </w:r>
      <w:r>
        <w:tab/>
        <w:t>18</w:t>
      </w:r>
      <w:r>
        <w:tab/>
        <w:t>2</w:t>
      </w:r>
      <w:r>
        <w:tab/>
        <w:t>1</w:t>
      </w:r>
    </w:p>
    <w:p w:rsidR="00476BF9" w:rsidRDefault="00476BF9" w:rsidP="0073704D">
      <w:r>
        <w:t>root;Bacteria;Fusobacteria;Fusobacterales;Fusobacteriaceae;Fusobacterium;</w:t>
      </w:r>
      <w:r>
        <w:tab/>
        <w:t>106</w:t>
      </w:r>
      <w:r>
        <w:tab/>
        <w:t>24</w:t>
      </w:r>
      <w:r>
        <w:tab/>
        <w:t>19</w:t>
      </w:r>
      <w:r>
        <w:tab/>
        <w:t>0</w:t>
      </w:r>
    </w:p>
    <w:p w:rsidR="00476BF9" w:rsidRDefault="00476BF9" w:rsidP="0073704D">
      <w:r>
        <w:t>root;Bacteria;Fusobacteria;Fusobacterales;Fusobacteriaceae;Fusobacterium;Unclassified;</w:t>
      </w:r>
      <w:r>
        <w:tab/>
        <w:t>106</w:t>
      </w:r>
      <w:r>
        <w:tab/>
        <w:t>24</w:t>
      </w:r>
      <w:r>
        <w:tab/>
        <w:t>19</w:t>
      </w:r>
      <w:r>
        <w:tab/>
        <w:t>0</w:t>
      </w:r>
    </w:p>
    <w:p w:rsidR="00476BF9" w:rsidRDefault="00476BF9" w:rsidP="0073704D">
      <w:r>
        <w:t>root;Bacteria;Fusobacteria;Fusobacterales;Fusobacteriaceae;Ilyobacter;</w:t>
      </w:r>
      <w:r>
        <w:tab/>
        <w:t>124</w:t>
      </w:r>
      <w:r>
        <w:tab/>
        <w:t>26</w:t>
      </w:r>
      <w:r>
        <w:tab/>
        <w:t>11</w:t>
      </w:r>
      <w:r>
        <w:tab/>
        <w:t>0</w:t>
      </w:r>
    </w:p>
    <w:p w:rsidR="00476BF9" w:rsidRDefault="00476BF9" w:rsidP="0073704D">
      <w:proofErr w:type="spellStart"/>
      <w:r>
        <w:t>root;Bacteria;Fusobacteria;Fusobacterales;sedis</w:t>
      </w:r>
      <w:proofErr w:type="spellEnd"/>
      <w:r>
        <w:t>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usobacteria;Fusobacterales;sedis;Cetobacterium</w:t>
      </w:r>
      <w:proofErr w:type="spellEnd"/>
      <w:r>
        <w:t>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usobacteria;Fusobacteriales</w:t>
      </w:r>
      <w:proofErr w:type="spellEnd"/>
      <w:r>
        <w:t>;</w:t>
      </w:r>
      <w:r>
        <w:tab/>
        <w:t>43</w:t>
      </w:r>
      <w:r>
        <w:tab/>
        <w:t>37</w:t>
      </w:r>
      <w:r>
        <w:tab/>
        <w:t>8</w:t>
      </w:r>
      <w:r>
        <w:tab/>
        <w:t>18</w:t>
      </w:r>
    </w:p>
    <w:p w:rsidR="00476BF9" w:rsidRDefault="00476BF9" w:rsidP="0073704D">
      <w:proofErr w:type="spellStart"/>
      <w:r>
        <w:t>root;Bacteria;Fusobacteria;Fusobacteriales;Fusobacteriaceae</w:t>
      </w:r>
      <w:proofErr w:type="spellEnd"/>
      <w:r>
        <w:t>;</w:t>
      </w:r>
      <w:r>
        <w:tab/>
        <w:t>43</w:t>
      </w:r>
      <w:r>
        <w:tab/>
        <w:t>37</w:t>
      </w:r>
      <w:r>
        <w:tab/>
        <w:t>8</w:t>
      </w:r>
      <w:r>
        <w:tab/>
        <w:t>18</w:t>
      </w:r>
    </w:p>
    <w:p w:rsidR="00476BF9" w:rsidRDefault="00476BF9" w:rsidP="0073704D">
      <w:r>
        <w:t>root;Bacteria;Fusobacteria;Fusobacteriales;Fusobacteriaceae;Fusobacterium;</w:t>
      </w:r>
      <w:r>
        <w:tab/>
        <w:t>43</w:t>
      </w:r>
      <w:r>
        <w:tab/>
        <w:t>37</w:t>
      </w:r>
      <w:r>
        <w:tab/>
        <w:t>8</w:t>
      </w:r>
      <w:r>
        <w:tab/>
        <w:t>18</w:t>
      </w:r>
    </w:p>
    <w:p w:rsidR="00476BF9" w:rsidRDefault="00476BF9" w:rsidP="0073704D">
      <w:r>
        <w:t>root;Bacteria;Fusobacteria;Fusobacteriales;Fusobacteriaceae;Fusobacterium;Unclassified;</w:t>
      </w:r>
      <w:r>
        <w:tab/>
        <w:t>43</w:t>
      </w:r>
      <w:r>
        <w:tab/>
        <w:t>37</w:t>
      </w:r>
      <w:r>
        <w:tab/>
        <w:t>8</w:t>
      </w:r>
      <w:r>
        <w:tab/>
        <w:t>18</w:t>
      </w:r>
    </w:p>
    <w:p w:rsidR="00476BF9" w:rsidRDefault="00476BF9" w:rsidP="0073704D">
      <w:proofErr w:type="spellStart"/>
      <w:r>
        <w:t>root;Bacteria;Acidobacteria</w:t>
      </w:r>
      <w:proofErr w:type="spellEnd"/>
      <w:r>
        <w:t>;</w:t>
      </w:r>
      <w:r>
        <w:tab/>
        <w:t>59</w:t>
      </w:r>
      <w:r>
        <w:tab/>
        <w:t>36</w:t>
      </w:r>
      <w:r>
        <w:tab/>
        <w:t>10</w:t>
      </w:r>
      <w:r>
        <w:tab/>
        <w:t>6</w:t>
      </w:r>
    </w:p>
    <w:p w:rsidR="00476BF9" w:rsidRDefault="00476BF9" w:rsidP="0073704D">
      <w:proofErr w:type="spellStart"/>
      <w:r>
        <w:t>root;Bacteria;Acidobacteria;Acidobacteriales</w:t>
      </w:r>
      <w:proofErr w:type="spellEnd"/>
      <w:r>
        <w:t>;</w:t>
      </w:r>
      <w:r>
        <w:tab/>
        <w:t>51</w:t>
      </w:r>
      <w:r>
        <w:tab/>
        <w:t>32</w:t>
      </w:r>
      <w:r>
        <w:tab/>
        <w:t>6</w:t>
      </w:r>
      <w:r>
        <w:tab/>
        <w:t>2</w:t>
      </w:r>
    </w:p>
    <w:p w:rsidR="00476BF9" w:rsidRDefault="00476BF9" w:rsidP="0073704D">
      <w:proofErr w:type="spellStart"/>
      <w:r>
        <w:t>root;Bacteria;Acidobacteria;Acidobacteriales;Acidobacteriaceae</w:t>
      </w:r>
      <w:proofErr w:type="spellEnd"/>
      <w:r>
        <w:t>;</w:t>
      </w:r>
      <w:r>
        <w:tab/>
        <w:t>51</w:t>
      </w:r>
      <w:r>
        <w:tab/>
        <w:t>32</w:t>
      </w:r>
      <w:r>
        <w:tab/>
        <w:t>6</w:t>
      </w:r>
      <w:r>
        <w:tab/>
        <w:t>2</w:t>
      </w:r>
    </w:p>
    <w:p w:rsidR="00476BF9" w:rsidRDefault="00476BF9" w:rsidP="0073704D">
      <w:r>
        <w:t>root;Bacteria;Acidobacteria;Acidobacteriales;Acidobacteriaceae;Unclassified;</w:t>
      </w:r>
      <w:r>
        <w:tab/>
        <w:t>47</w:t>
      </w:r>
      <w:r>
        <w:tab/>
        <w:t>31</w:t>
      </w:r>
      <w:r>
        <w:tab/>
        <w:t>6</w:t>
      </w:r>
      <w:r>
        <w:tab/>
        <w:t>2</w:t>
      </w:r>
    </w:p>
    <w:p w:rsidR="00476BF9" w:rsidRDefault="00476BF9" w:rsidP="0073704D">
      <w:r>
        <w:t>root;Bacteria;Acidobacteria;Acidobacteriales;Acidobacteriaceae;Holophaga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Acidobacteria;Acidobacteriales;Acidobacteriaceae;Holophaga;Unclassified;</w:t>
      </w:r>
      <w:r>
        <w:tab/>
        <w:t>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cidobacteria;Unclassified</w:t>
      </w:r>
      <w:proofErr w:type="spellEnd"/>
      <w:r>
        <w:t>;</w:t>
      </w:r>
      <w:r>
        <w:tab/>
        <w:t>6</w:t>
      </w:r>
      <w:r>
        <w:tab/>
        <w:t>4</w:t>
      </w:r>
      <w:r>
        <w:tab/>
        <w:t>4</w:t>
      </w:r>
      <w:r>
        <w:tab/>
        <w:t>4</w:t>
      </w:r>
    </w:p>
    <w:p w:rsidR="00476BF9" w:rsidRDefault="00476BF9" w:rsidP="0073704D">
      <w:proofErr w:type="spellStart"/>
      <w:r>
        <w:t>root;Bacteria;Acidobacteria;Solibacteres</w:t>
      </w:r>
      <w:proofErr w:type="spellEnd"/>
      <w:r>
        <w:t>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cidobacteria;Solibacteres;Solibacterales</w:t>
      </w:r>
      <w:proofErr w:type="spellEnd"/>
      <w:r>
        <w:t>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idobacteria;Solibacteres;Solibacterales;Solibacteraceae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Acidobacteria;Solibacteres;Solibacterales;Solibacteraceae;Solibacter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</w:t>
      </w:r>
      <w:proofErr w:type="spellEnd"/>
      <w:r>
        <w:t>;</w:t>
      </w:r>
      <w:r>
        <w:tab/>
        <w:t>36</w:t>
      </w:r>
      <w:r>
        <w:tab/>
        <w:t>6</w:t>
      </w:r>
      <w:r>
        <w:tab/>
        <w:t>2</w:t>
      </w:r>
      <w:r>
        <w:tab/>
        <w:t>0</w:t>
      </w:r>
    </w:p>
    <w:p w:rsidR="00476BF9" w:rsidRDefault="00476BF9" w:rsidP="0073704D">
      <w:proofErr w:type="spellStart"/>
      <w:r>
        <w:t>root;Bacteria;Cyanobacteria;Nostocales</w:t>
      </w:r>
      <w:proofErr w:type="spellEnd"/>
      <w:r>
        <w:t>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Nostocales;Nostocaceae</w:t>
      </w:r>
      <w:proofErr w:type="spellEnd"/>
      <w:r>
        <w:t>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Nostocales;Nostocaceae;Anabaena</w:t>
      </w:r>
      <w:proofErr w:type="spellEnd"/>
      <w:r>
        <w:t>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Cyanobacteria;Nostocales;Nostocaceae;Anabaena;Unclassified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Chroococcales</w:t>
      </w:r>
      <w:proofErr w:type="spellEnd"/>
      <w:r>
        <w:t>;</w:t>
      </w:r>
      <w:r>
        <w:tab/>
        <w:t>18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Chroococcales;Synechococcus</w:t>
      </w:r>
      <w:proofErr w:type="spellEnd"/>
      <w:r>
        <w:t>;</w:t>
      </w:r>
      <w:r>
        <w:tab/>
        <w:t>8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Cyanobacteria;Chroococcales;Synechococcus;Unclassified;</w:t>
      </w:r>
      <w:r>
        <w:tab/>
        <w:t>8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Chroococcales;Cyanobium</w:t>
      </w:r>
      <w:proofErr w:type="spellEnd"/>
      <w:r>
        <w:t>;</w:t>
      </w:r>
      <w:r>
        <w:tab/>
        <w:t>10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Cyanobacteria;Chroococcales;Cyanobium;Unclassified;</w:t>
      </w:r>
      <w:r>
        <w:tab/>
        <w:t>10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Prochlorales</w:t>
      </w:r>
      <w:proofErr w:type="spellEnd"/>
      <w:r>
        <w:t>;</w:t>
      </w:r>
      <w:r>
        <w:tab/>
        <w:t>3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Cyanobacteria;Prochlorales;Prochlorococcaceae</w:t>
      </w:r>
      <w:proofErr w:type="spellEnd"/>
      <w:r>
        <w:t>;</w:t>
      </w:r>
      <w:r>
        <w:tab/>
        <w:t>3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Cyanobacteria;Prochlorales;Prochlorococcaceae;Prochlorococcus;</w:t>
      </w:r>
      <w:r>
        <w:tab/>
        <w:t>3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r>
        <w:t>root;Bacteria;Cyanobacteria;Prochlorales;Prochlorococcaceae;Prochlorococcus;Unclassified;</w:t>
      </w:r>
      <w:r>
        <w:tab/>
        <w:t>3</w:t>
      </w:r>
      <w:r>
        <w:tab/>
        <w:t>2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Cyanobacteria;Oscillatoriales</w:t>
      </w:r>
      <w:proofErr w:type="spellEnd"/>
      <w:r>
        <w:t>;</w:t>
      </w:r>
      <w:r>
        <w:tab/>
        <w:t>1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Oscillatoriales;Limnothrix</w:t>
      </w:r>
      <w:proofErr w:type="spellEnd"/>
      <w:r>
        <w:t>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Cyanobacteria;Oscillatoriales;Limnothrix;Unclassified;</w:t>
      </w:r>
      <w:r>
        <w:tab/>
        <w:t>9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Oscillatoriales;Unclassified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Oscillatoriales;Leptolyngbya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Cyanobacteria;Oscillatoriales;Leptolyngby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lastRenderedPageBreak/>
        <w:t>root;Bacteria;Cyanobacteria;Oscillatoriales;Microcoleus</w:t>
      </w:r>
      <w:proofErr w:type="spellEnd"/>
      <w:r>
        <w:t>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Cyanobacteria;Oscillatoriales;Microcoleus;Unclassified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yanobacteria;Unclassified</w:t>
      </w:r>
      <w:proofErr w:type="spellEnd"/>
      <w:r>
        <w:t>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Spirochaetes</w:t>
      </w:r>
      <w:proofErr w:type="spellEnd"/>
      <w:r>
        <w:t>;</w:t>
      </w:r>
      <w:r>
        <w:tab/>
        <w:t>106</w:t>
      </w:r>
      <w:r>
        <w:tab/>
        <w:t>11</w:t>
      </w:r>
      <w:r>
        <w:tab/>
        <w:t>4</w:t>
      </w:r>
      <w:r>
        <w:tab/>
        <w:t>8</w:t>
      </w:r>
    </w:p>
    <w:p w:rsidR="00476BF9" w:rsidRDefault="00476BF9" w:rsidP="0073704D">
      <w:proofErr w:type="spellStart"/>
      <w:r>
        <w:t>root;Bacteria;Spirochaetes;Spirochaetales</w:t>
      </w:r>
      <w:proofErr w:type="spellEnd"/>
      <w:r>
        <w:t>;</w:t>
      </w:r>
      <w:r>
        <w:tab/>
        <w:t>106</w:t>
      </w:r>
      <w:r>
        <w:tab/>
        <w:t>11</w:t>
      </w:r>
      <w:r>
        <w:tab/>
        <w:t>4</w:t>
      </w:r>
      <w:r>
        <w:tab/>
        <w:t>8</w:t>
      </w:r>
    </w:p>
    <w:p w:rsidR="00476BF9" w:rsidRDefault="00476BF9" w:rsidP="0073704D">
      <w:proofErr w:type="spellStart"/>
      <w:r>
        <w:t>root;Bacteria;Spirochaetes;Spirochaetales;Spirochaetaceae</w:t>
      </w:r>
      <w:proofErr w:type="spellEnd"/>
      <w:r>
        <w:t>;</w:t>
      </w:r>
      <w:r>
        <w:tab/>
        <w:t>99</w:t>
      </w:r>
      <w:r>
        <w:tab/>
        <w:t>10</w:t>
      </w:r>
      <w:r>
        <w:tab/>
        <w:t>4</w:t>
      </w:r>
      <w:r>
        <w:tab/>
        <w:t>7</w:t>
      </w:r>
    </w:p>
    <w:p w:rsidR="00476BF9" w:rsidRDefault="00476BF9" w:rsidP="0073704D">
      <w:r>
        <w:t>root;Bacteria;Spirochaetes;Spirochaetales;Spirochaetaceae;Spirochaeta;</w:t>
      </w:r>
      <w:r>
        <w:tab/>
        <w:t>16</w:t>
      </w:r>
      <w:r>
        <w:tab/>
        <w:t>3</w:t>
      </w:r>
      <w:r>
        <w:tab/>
        <w:t>3</w:t>
      </w:r>
      <w:r>
        <w:tab/>
        <w:t>2</w:t>
      </w:r>
    </w:p>
    <w:p w:rsidR="00476BF9" w:rsidRDefault="00476BF9" w:rsidP="0073704D">
      <w:r>
        <w:t>root;Bacteria;Spirochaetes;Spirochaetales;Spirochaetaceae;Spirochaeta;Unclassified;</w:t>
      </w:r>
      <w:r>
        <w:tab/>
        <w:t>16</w:t>
      </w:r>
      <w:r>
        <w:tab/>
        <w:t>3</w:t>
      </w:r>
      <w:r>
        <w:tab/>
        <w:t>3</w:t>
      </w:r>
      <w:r>
        <w:tab/>
        <w:t>2</w:t>
      </w:r>
    </w:p>
    <w:p w:rsidR="00476BF9" w:rsidRDefault="00476BF9" w:rsidP="0073704D">
      <w:r>
        <w:t>root;Bacteria;Spirochaetes;Spirochaetales;Spirochaetaceae;Treponema;</w:t>
      </w:r>
      <w:r>
        <w:tab/>
        <w:t>80</w:t>
      </w:r>
      <w:r>
        <w:tab/>
        <w:t>7</w:t>
      </w:r>
      <w:r>
        <w:tab/>
        <w:t>1</w:t>
      </w:r>
      <w:r>
        <w:tab/>
        <w:t>4</w:t>
      </w:r>
    </w:p>
    <w:p w:rsidR="00476BF9" w:rsidRDefault="00476BF9" w:rsidP="0073704D">
      <w:r>
        <w:t>root;Bacteria;Spirochaetes;Spirochaetales;Spirochaetaceae;Treponema;Unclassified;</w:t>
      </w:r>
      <w:r>
        <w:tab/>
        <w:t>80</w:t>
      </w:r>
      <w:r>
        <w:tab/>
        <w:t>7</w:t>
      </w:r>
      <w:r>
        <w:tab/>
        <w:t>1</w:t>
      </w:r>
      <w:r>
        <w:tab/>
        <w:t>4</w:t>
      </w:r>
    </w:p>
    <w:p w:rsidR="00476BF9" w:rsidRDefault="00476BF9" w:rsidP="0073704D">
      <w:r>
        <w:t>root;Bacteria;Spirochaetes;Spirochaetales;Spirochaetaceae;Unclassified;</w:t>
      </w:r>
      <w:r>
        <w:tab/>
        <w:t>3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Spirochaetes;Spirochaetales;Sphaerochaeta</w:t>
      </w:r>
      <w:proofErr w:type="spellEnd"/>
      <w:r>
        <w:t>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Spirochaetes;Spirochaetales;Leptospiraceae</w:t>
      </w:r>
      <w:proofErr w:type="spellEnd"/>
      <w:r>
        <w:t>;</w:t>
      </w:r>
      <w:r>
        <w:tab/>
        <w:t>3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Spirochaetes;Spirochaetales;Leptospiraceae;Leptospira;</w:t>
      </w:r>
      <w:r>
        <w:tab/>
        <w:t>3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r>
        <w:t>root;Bacteria;Spirochaetes;Spirochaetales;Leptospiraceae;Leptospira;Unclassified;</w:t>
      </w:r>
      <w:r>
        <w:tab/>
        <w:t>3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Chlorobi</w:t>
      </w:r>
      <w:proofErr w:type="spellEnd"/>
      <w:r>
        <w:t>;</w:t>
      </w:r>
      <w:r>
        <w:tab/>
        <w:t>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hlorobi;Chlorobia</w:t>
      </w:r>
      <w:proofErr w:type="spellEnd"/>
      <w:r>
        <w:t>;</w:t>
      </w:r>
      <w:r>
        <w:tab/>
        <w:t>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hlorobi;Chlorobia;Chlorobiales</w:t>
      </w:r>
      <w:proofErr w:type="spellEnd"/>
      <w:r>
        <w:t>;</w:t>
      </w:r>
      <w:r>
        <w:tab/>
        <w:t>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hlorobi;Chlorobia;Chlorobiales;Chlorobiaceae</w:t>
      </w:r>
      <w:proofErr w:type="spellEnd"/>
      <w:r>
        <w:t>;</w:t>
      </w:r>
      <w:r>
        <w:tab/>
        <w:t>3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Chlorobi;Chlorobia;Chlorobiales;Chlorobiaceae;Chlorobaculum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Chlorobi;Chlorobia;Chlorobiales;Chlorobiaceae;Chlorobaculum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Chlorobi;Chlorobia;Chlorobiales;Chlorobiaceae;group;</w:t>
      </w:r>
      <w:r>
        <w:tab/>
        <w:t>2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Chlorobi;Chlorobia;Chlorobiales;Chlorobiaceae;group;Pelodictyon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Chlorobi;Chlorobia;Chlorobiales;Chlorobiaceae;group;Chlorobium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Chlorobi;Chlorobia;Chlorobiales;Chlorobiaceae;group;Chlorobium;Unclassified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hloroflexi</w:t>
      </w:r>
      <w:proofErr w:type="spellEnd"/>
      <w:r>
        <w:t>;</w:t>
      </w:r>
      <w:r>
        <w:tab/>
        <w:t>40</w:t>
      </w:r>
      <w:r>
        <w:tab/>
        <w:t>23</w:t>
      </w:r>
      <w:r>
        <w:tab/>
        <w:t>9</w:t>
      </w:r>
      <w:r>
        <w:tab/>
        <w:t>3</w:t>
      </w:r>
    </w:p>
    <w:p w:rsidR="00476BF9" w:rsidRDefault="00476BF9" w:rsidP="0073704D">
      <w:proofErr w:type="spellStart"/>
      <w:r>
        <w:t>root;Bacteria;Chloroflexi;Unclassified</w:t>
      </w:r>
      <w:proofErr w:type="spellEnd"/>
      <w:r>
        <w:t>;</w:t>
      </w:r>
      <w:r>
        <w:tab/>
        <w:t>11</w:t>
      </w:r>
      <w:r>
        <w:tab/>
        <w:t>6</w:t>
      </w:r>
      <w:r>
        <w:tab/>
        <w:t>2</w:t>
      </w:r>
      <w:r>
        <w:tab/>
        <w:t>1</w:t>
      </w:r>
    </w:p>
    <w:p w:rsidR="00476BF9" w:rsidRDefault="00476BF9" w:rsidP="0073704D">
      <w:proofErr w:type="spellStart"/>
      <w:r>
        <w:t>root;Bacteria;Chloroflexi;Chloroflexales</w:t>
      </w:r>
      <w:proofErr w:type="spellEnd"/>
      <w:r>
        <w:t>;</w:t>
      </w:r>
      <w:r>
        <w:tab/>
        <w:t>24</w:t>
      </w:r>
      <w:r>
        <w:tab/>
        <w:t>11</w:t>
      </w:r>
      <w:r>
        <w:tab/>
        <w:t>7</w:t>
      </w:r>
      <w:r>
        <w:tab/>
        <w:t>1</w:t>
      </w:r>
    </w:p>
    <w:p w:rsidR="00476BF9" w:rsidRDefault="00476BF9" w:rsidP="0073704D">
      <w:proofErr w:type="spellStart"/>
      <w:r>
        <w:t>root;Bacteria;Chloroflexi;Chloroflexales;Chloroflexaceae</w:t>
      </w:r>
      <w:proofErr w:type="spellEnd"/>
      <w:r>
        <w:t>;</w:t>
      </w:r>
      <w:r>
        <w:tab/>
        <w:t>24</w:t>
      </w:r>
      <w:r>
        <w:tab/>
        <w:t>11</w:t>
      </w:r>
      <w:r>
        <w:tab/>
        <w:t>7</w:t>
      </w:r>
      <w:r>
        <w:tab/>
        <w:t>1</w:t>
      </w:r>
    </w:p>
    <w:p w:rsidR="00476BF9" w:rsidRDefault="00476BF9" w:rsidP="0073704D">
      <w:r>
        <w:t>root;Bacteria;Chloroflexi;Chloroflexales;Chloroflexaceae;Roseiflexus;</w:t>
      </w:r>
      <w:r>
        <w:tab/>
        <w:t>7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Chloroflexi;Chloroflexales;Chloroflexaceae;Roseiflexus;Unclassified;</w:t>
      </w:r>
      <w:r>
        <w:tab/>
        <w:t>7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Chloroflexi;Chloroflexales;Chloroflexaceae;Chloroflexus;</w:t>
      </w:r>
      <w:r>
        <w:tab/>
        <w:t>17</w:t>
      </w:r>
      <w:r>
        <w:tab/>
        <w:t>9</w:t>
      </w:r>
      <w:r>
        <w:tab/>
        <w:t>7</w:t>
      </w:r>
      <w:r>
        <w:tab/>
        <w:t>1</w:t>
      </w:r>
    </w:p>
    <w:p w:rsidR="00476BF9" w:rsidRDefault="00476BF9" w:rsidP="0073704D">
      <w:r>
        <w:t>root;Bacteria;Chloroflexi;Chloroflexales;Chloroflexaceae;Chloroflexus;Unclassified;</w:t>
      </w:r>
      <w:r>
        <w:tab/>
        <w:t>17</w:t>
      </w:r>
      <w:r>
        <w:tab/>
        <w:t>9</w:t>
      </w:r>
      <w:r>
        <w:tab/>
        <w:t>7</w:t>
      </w:r>
      <w:r>
        <w:tab/>
        <w:t>1</w:t>
      </w:r>
    </w:p>
    <w:p w:rsidR="00476BF9" w:rsidRDefault="00476BF9" w:rsidP="0073704D">
      <w:proofErr w:type="spellStart"/>
      <w:r>
        <w:t>root;Bacteria;Chloroflexi;Dehalococcoidetes</w:t>
      </w:r>
      <w:proofErr w:type="spellEnd"/>
      <w:r>
        <w:t>;</w:t>
      </w:r>
      <w:r>
        <w:tab/>
        <w:t>4</w:t>
      </w:r>
      <w:r>
        <w:tab/>
        <w:t>6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Chloroflexi;Dehalococcoidetes;Dehalococcoides</w:t>
      </w:r>
      <w:proofErr w:type="spellEnd"/>
      <w:r>
        <w:t>;</w:t>
      </w:r>
      <w:r>
        <w:tab/>
        <w:t>4</w:t>
      </w:r>
      <w:r>
        <w:tab/>
        <w:t>6</w:t>
      </w:r>
      <w:r>
        <w:tab/>
        <w:t>1</w:t>
      </w:r>
      <w:r>
        <w:tab/>
        <w:t>0</w:t>
      </w:r>
    </w:p>
    <w:p w:rsidR="00476BF9" w:rsidRDefault="00476BF9" w:rsidP="0073704D">
      <w:r>
        <w:t>root;Bacteria;Chloroflexi;Dehalococcoidetes;Dehalococcoides;Unclassified;</w:t>
      </w:r>
      <w:r>
        <w:tab/>
        <w:t>4</w:t>
      </w:r>
      <w:r>
        <w:tab/>
        <w:t>6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Chloroflexi;Herpetosiphonale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Chloroflexi;Herpetosiphonales;Herpetosiphonaceae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Chloroflexi;Herpetosiphonales;Herpetosiphonaceae;Herpetosiphon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Ferribacter</w:t>
      </w:r>
      <w:proofErr w:type="spellEnd"/>
      <w:r>
        <w:t>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Gulbenkianus</w:t>
      </w:r>
      <w:proofErr w:type="spellEnd"/>
      <w:r>
        <w:t>;</w:t>
      </w:r>
      <w:r>
        <w:tab/>
        <w:t>1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hermu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lastRenderedPageBreak/>
        <w:t>root;Bacteria;Thermus;Deinococci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hermus;Deinococci;Thermale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hermus;Deinococci;Thermales;Thermaceae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Thermus;Deinococci;Thermales;Thermaceae;Meiothermu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Thermus;Deinococci;Thermales;Thermaceae;Meiothermus;Meiothermu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quificae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quificae;Aquificale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quificae;Aquificales;Desulfurobacterium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Planctomycetes</w:t>
      </w:r>
      <w:proofErr w:type="spellEnd"/>
      <w:r>
        <w:t>;</w:t>
      </w:r>
      <w:r>
        <w:tab/>
        <w:t>7</w:t>
      </w:r>
      <w:r>
        <w:tab/>
        <w:t>12</w:t>
      </w:r>
      <w:r>
        <w:tab/>
        <w:t>18</w:t>
      </w:r>
      <w:r>
        <w:tab/>
        <w:t>1</w:t>
      </w:r>
    </w:p>
    <w:p w:rsidR="00476BF9" w:rsidRDefault="00476BF9" w:rsidP="0073704D">
      <w:proofErr w:type="spellStart"/>
      <w:r>
        <w:t>root;Bacteria;Planctomycetes;Planctomycetacia</w:t>
      </w:r>
      <w:proofErr w:type="spellEnd"/>
      <w:r>
        <w:t>;</w:t>
      </w:r>
      <w:r>
        <w:tab/>
        <w:t>7</w:t>
      </w:r>
      <w:r>
        <w:tab/>
        <w:t>12</w:t>
      </w:r>
      <w:r>
        <w:tab/>
        <w:t>18</w:t>
      </w:r>
      <w:r>
        <w:tab/>
        <w:t>1</w:t>
      </w:r>
    </w:p>
    <w:p w:rsidR="00476BF9" w:rsidRDefault="00476BF9" w:rsidP="0073704D">
      <w:proofErr w:type="spellStart"/>
      <w:r>
        <w:t>root;Bacteria;Planctomycetes;Planctomycetacia;Planctomycetales</w:t>
      </w:r>
      <w:proofErr w:type="spellEnd"/>
      <w:r>
        <w:t>;</w:t>
      </w:r>
      <w:r>
        <w:tab/>
        <w:t>7</w:t>
      </w:r>
      <w:r>
        <w:tab/>
        <w:t>9</w:t>
      </w:r>
      <w:r>
        <w:tab/>
        <w:t>18</w:t>
      </w:r>
      <w:r>
        <w:tab/>
        <w:t>1</w:t>
      </w:r>
    </w:p>
    <w:p w:rsidR="00476BF9" w:rsidRDefault="00476BF9" w:rsidP="0073704D">
      <w:r>
        <w:t>root;Bacteria;Planctomycetes;Planctomycetacia;Planctomycetales;Planctomycetaceae;</w:t>
      </w:r>
      <w:r>
        <w:tab/>
        <w:t>7</w:t>
      </w:r>
      <w:r>
        <w:tab/>
        <w:t>5</w:t>
      </w:r>
      <w:r>
        <w:tab/>
        <w:t>13</w:t>
      </w:r>
      <w:r>
        <w:tab/>
        <w:t>1</w:t>
      </w:r>
    </w:p>
    <w:p w:rsidR="00476BF9" w:rsidRDefault="00476BF9" w:rsidP="0073704D">
      <w:r>
        <w:t>root;Bacteria;Planctomycetes;Planctomycetacia;Planctomycetales;Planctomycetaceae;Pirellula;</w:t>
      </w:r>
      <w:r>
        <w:tab/>
        <w:t>4</w:t>
      </w:r>
      <w:r>
        <w:tab/>
        <w:t>1</w:t>
      </w:r>
      <w:r>
        <w:tab/>
        <w:t>13</w:t>
      </w:r>
      <w:r>
        <w:tab/>
        <w:t>1</w:t>
      </w:r>
    </w:p>
    <w:p w:rsidR="00476BF9" w:rsidRDefault="00476BF9" w:rsidP="0073704D">
      <w:r>
        <w:t>root;Bacteria;Planctomycetes;Planctomycetacia;Planctomycetales;Planctomycetaceae;Pirellula;Unclassified;</w:t>
      </w:r>
      <w:r>
        <w:tab/>
        <w:t>4</w:t>
      </w:r>
      <w:r>
        <w:tab/>
        <w:t>1</w:t>
      </w:r>
      <w:r>
        <w:tab/>
        <w:t>13</w:t>
      </w:r>
      <w:r>
        <w:tab/>
        <w:t>1</w:t>
      </w:r>
    </w:p>
    <w:p w:rsidR="00476BF9" w:rsidRDefault="00476BF9" w:rsidP="0073704D">
      <w:r>
        <w:t>root;Bacteria;Planctomycetes;Planctomycetacia;Planctomycetales;Planctomycetaceae;Unclassified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lanctomycetes;Planctomycetacia;Planctomycetales;Planctomycetaceae;Isosphaer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lanctomycetes;Planctomycetacia;Planctomycetales;Planctomycetaceae;Isosphaera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Planctomycetes;Planctomycetacia;Planctomycetales;Planctomycetaceae;Rhodopirellula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Planctomycetes;Planctomycetacia;Planctomycetales;Brocadia;</w:t>
      </w:r>
      <w:r>
        <w:tab/>
        <w:t>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Planctomycetes;Planctomycetacia;Planctomycetales;Unclassified;</w:t>
      </w:r>
      <w:r>
        <w:tab/>
        <w:t>0</w:t>
      </w:r>
      <w:r>
        <w:tab/>
        <w:t>1</w:t>
      </w:r>
      <w:r>
        <w:tab/>
        <w:t>5</w:t>
      </w:r>
      <w:r>
        <w:tab/>
        <w:t>0</w:t>
      </w:r>
    </w:p>
    <w:p w:rsidR="00476BF9" w:rsidRDefault="00476BF9" w:rsidP="0073704D">
      <w:proofErr w:type="spellStart"/>
      <w:r>
        <w:t>root;Bacteria;Planctomycetes;Planctomycetacia;Planctomycetacia</w:t>
      </w:r>
      <w:proofErr w:type="spellEnd"/>
      <w:r>
        <w:t>;</w:t>
      </w:r>
      <w:r>
        <w:tab/>
        <w:t>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Gemmatimonadete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Gemmatimonadetes;Gemmatimonadale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Gemmatimonadetes;Gemmatimonadales;Gemmatimonad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Gemmatimonadetes;Gemmatimonadales;Gemmatimonadaceae;Gemmatimona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Bacteria;Gemmatimonadetes;Gemmatimonadales;Gemmatimonadaceae;Gemmatimonas;Unclassified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Deferribacteres</w:t>
      </w:r>
      <w:proofErr w:type="spellEnd"/>
      <w:r>
        <w:t>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Deferribacteres;Deferribacterales</w:t>
      </w:r>
      <w:proofErr w:type="spellEnd"/>
      <w:r>
        <w:t>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Deferribacteres;Deferribacterales;Deferribacteraceae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Deferribacteres;Deferribacterales;Deferribacteraceae;Mucispirillum;</w:t>
      </w:r>
      <w:r>
        <w:tab/>
        <w:t>1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Verrucomicrobia</w:t>
      </w:r>
      <w:proofErr w:type="spellEnd"/>
      <w:r>
        <w:t>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Verrucomicrobia;Spartobacteria</w:t>
      </w:r>
      <w:proofErr w:type="spellEnd"/>
      <w:r>
        <w:t>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Verrucomicrobia;Spartobacteria;Unclassified</w:t>
      </w:r>
      <w:proofErr w:type="spellEnd"/>
      <w:r>
        <w:t>;</w:t>
      </w:r>
      <w:r>
        <w:tab/>
        <w:t>1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Thermolithobacter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Antarctic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Nitrospirae</w:t>
      </w:r>
      <w:proofErr w:type="spellEnd"/>
      <w:r>
        <w:t>;</w:t>
      </w:r>
      <w:r>
        <w:tab/>
        <w:t>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lastRenderedPageBreak/>
        <w:t>root;Bacteria;Nitrospirae;Nitrospirales</w:t>
      </w:r>
      <w:proofErr w:type="spellEnd"/>
      <w:r>
        <w:t>;</w:t>
      </w:r>
      <w:r>
        <w:tab/>
        <w:t>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Nitrospirae;Nitrospirales;Nitrospiraceae</w:t>
      </w:r>
      <w:proofErr w:type="spellEnd"/>
      <w:r>
        <w:t>;</w:t>
      </w:r>
      <w:r>
        <w:tab/>
        <w:t>0</w:t>
      </w:r>
      <w:r>
        <w:tab/>
        <w:t>3</w:t>
      </w:r>
      <w:r>
        <w:tab/>
        <w:t>0</w:t>
      </w:r>
      <w:r>
        <w:tab/>
        <w:t>0</w:t>
      </w:r>
    </w:p>
    <w:p w:rsidR="00476BF9" w:rsidRDefault="00476BF9" w:rsidP="0073704D">
      <w:r>
        <w:t>root;Bacteria;Nitrospirae;Nitrospirales;Nitrospiraceae;Thermodesulfovibrio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Nitrospirae;Nitrospirales;Nitrospiraceae;Thermodesulfovibrio;Unclassified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Nitrospirae;Nitrospirales;Nitrospiraceae;Nitrospira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r>
        <w:t>root;Bacteria;Nitrospirae;Nitrospirales;Nitrospiraceae;Nitrospira;Unclassified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hermotogae</w:t>
      </w:r>
      <w:proofErr w:type="spellEnd"/>
      <w:r>
        <w:t>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hermotogae;Thermotogales</w:t>
      </w:r>
      <w:proofErr w:type="spellEnd"/>
      <w:r>
        <w:t>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hermotogae;Thermotogales;Thermotogaceae</w:t>
      </w:r>
      <w:proofErr w:type="spellEnd"/>
      <w:r>
        <w:t>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Thermotogae;Thermotogales;Thermotogaceae;Thermotoga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Thermotogae;Thermotogales;Thermotogaceae;Thermotoga;Unclassified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enericutes</w:t>
      </w:r>
      <w:proofErr w:type="spellEnd"/>
      <w:r>
        <w:t>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enericutes;Mollicutes</w:t>
      </w:r>
      <w:proofErr w:type="spellEnd"/>
      <w:r>
        <w:t>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enericutes;Mollicutes;Acholeplasmatales</w:t>
      </w:r>
      <w:proofErr w:type="spellEnd"/>
      <w:r>
        <w:t>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Tenericutes;Mollicutes;Acholeplasmatales;Acholeplasmataceae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Bacteria;Tenericutes;Mollicutes;Acholeplasmatales;Acholeplasmataceae;Phytoplasma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Ktedobacteria</w:t>
      </w:r>
      <w:proofErr w:type="spellEnd"/>
      <w:r>
        <w:t>;</w:t>
      </w:r>
      <w:r>
        <w:tab/>
        <w:t>0</w:t>
      </w:r>
      <w:r>
        <w:tab/>
        <w:t>9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Ktedobacteria;Ktedobacterales</w:t>
      </w:r>
      <w:proofErr w:type="spellEnd"/>
      <w:r>
        <w:t>;</w:t>
      </w:r>
      <w:r>
        <w:tab/>
        <w:t>0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Ktedobacteria;Ktedobacterales;Ktedobacteraceae</w:t>
      </w:r>
      <w:proofErr w:type="spellEnd"/>
      <w:r>
        <w:t>;</w:t>
      </w:r>
      <w:r>
        <w:tab/>
        <w:t>0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r>
        <w:t>root;Bacteria;Ktedobacteria;Ktedobacterales;Ktedobacteraceae;Ktedobacter;</w:t>
      </w:r>
      <w:r>
        <w:tab/>
        <w:t>0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r>
        <w:t>root;Bacteria;Ktedobacteria;Ktedobacterales;Ktedobacteraceae;Ktedobacter;Ktedobacter;</w:t>
      </w:r>
      <w:r>
        <w:tab/>
        <w:t>0</w:t>
      </w:r>
      <w:r>
        <w:tab/>
        <w:t>7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Ktedobacteria;Ktedobacteria</w:t>
      </w:r>
      <w:proofErr w:type="spellEnd"/>
      <w:r>
        <w:t>;</w:t>
      </w:r>
      <w:r>
        <w:tab/>
        <w:t>0</w:t>
      </w:r>
      <w:r>
        <w:tab/>
        <w:t>2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Bacteria;Tammella</w:t>
      </w:r>
      <w:proofErr w:type="spellEnd"/>
      <w:r>
        <w:t>;</w:t>
      </w:r>
      <w:r>
        <w:tab/>
        <w:t>0</w:t>
      </w:r>
      <w:r>
        <w:tab/>
        <w:t>1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Fervidomicrobium</w:t>
      </w:r>
      <w:proofErr w:type="spellEnd"/>
      <w:r>
        <w:t>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Thermodesulfobacteria</w:t>
      </w:r>
      <w:proofErr w:type="spellEnd"/>
      <w:r>
        <w:t>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Bacteria;Thermodesulfobacteria;Thermodesulfobacteriales</w:t>
      </w:r>
      <w:proofErr w:type="spellEnd"/>
      <w:r>
        <w:t>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Thermodesulfobacteria;Thermodesulfobacteriales;Thermodesulfobacteriaceae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r>
        <w:t>root;Bacteria;Thermodesulfobacteria;Thermodesulfobacteriales;Thermodesulfobacteriaceae;Thermodesulfatator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Eukaryota</w:t>
      </w:r>
      <w:proofErr w:type="spellEnd"/>
      <w:r>
        <w:t>;</w:t>
      </w:r>
      <w:r>
        <w:tab/>
        <w:t>89</w:t>
      </w:r>
      <w:r>
        <w:tab/>
        <w:t>30</w:t>
      </w:r>
      <w:r>
        <w:tab/>
        <w:t>51</w:t>
      </w:r>
      <w:r>
        <w:tab/>
        <w:t>21</w:t>
      </w:r>
    </w:p>
    <w:p w:rsidR="00476BF9" w:rsidRDefault="00476BF9" w:rsidP="0073704D">
      <w:proofErr w:type="spellStart"/>
      <w:r>
        <w:t>root;Eukaryota;Cryptophyta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Cryptophyta;Cryptomonadaceae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Cryptophyta;Cryptomonadaceae;Pyrenomona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Metazoa</w:t>
      </w:r>
      <w:proofErr w:type="spellEnd"/>
      <w:r>
        <w:t>;</w:t>
      </w:r>
      <w:r>
        <w:tab/>
        <w:t>22</w:t>
      </w:r>
      <w:r>
        <w:tab/>
        <w:t>11</w:t>
      </w:r>
      <w:r>
        <w:tab/>
        <w:t>47</w:t>
      </w:r>
      <w:r>
        <w:tab/>
        <w:t>18</w:t>
      </w:r>
    </w:p>
    <w:p w:rsidR="00476BF9" w:rsidRDefault="00476BF9" w:rsidP="0073704D">
      <w:proofErr w:type="spellStart"/>
      <w:r>
        <w:t>root;Eukaryota;Metazoa;Mollusca</w:t>
      </w:r>
      <w:proofErr w:type="spellEnd"/>
      <w:r>
        <w:t>;</w:t>
      </w:r>
      <w:r>
        <w:tab/>
        <w:t>22</w:t>
      </w:r>
      <w:r>
        <w:tab/>
        <w:t>11</w:t>
      </w:r>
      <w:r>
        <w:tab/>
        <w:t>47</w:t>
      </w:r>
      <w:r>
        <w:tab/>
        <w:t>18</w:t>
      </w:r>
    </w:p>
    <w:p w:rsidR="00476BF9" w:rsidRDefault="00476BF9" w:rsidP="0073704D">
      <w:proofErr w:type="spellStart"/>
      <w:r>
        <w:t>root;Eukaryota;Metazoa;Mollusca;Bivalvia</w:t>
      </w:r>
      <w:proofErr w:type="spellEnd"/>
      <w:r>
        <w:t>;</w:t>
      </w:r>
      <w:r>
        <w:tab/>
        <w:t>22</w:t>
      </w:r>
      <w:r>
        <w:tab/>
        <w:t>11</w:t>
      </w:r>
      <w:r>
        <w:tab/>
        <w:t>47</w:t>
      </w:r>
      <w:r>
        <w:tab/>
        <w:t>18</w:t>
      </w:r>
    </w:p>
    <w:p w:rsidR="00476BF9" w:rsidRDefault="00476BF9" w:rsidP="0073704D">
      <w:proofErr w:type="spellStart"/>
      <w:r>
        <w:t>root;Eukaryota;Metazoa;Mollusca;Bivalvia;Heteroconchia</w:t>
      </w:r>
      <w:proofErr w:type="spellEnd"/>
      <w:r>
        <w:t>;</w:t>
      </w:r>
      <w:r>
        <w:tab/>
        <w:t>22</w:t>
      </w:r>
      <w:r>
        <w:tab/>
        <w:t>11</w:t>
      </w:r>
      <w:r>
        <w:tab/>
        <w:t>47</w:t>
      </w:r>
      <w:r>
        <w:tab/>
        <w:t>18</w:t>
      </w:r>
    </w:p>
    <w:p w:rsidR="00476BF9" w:rsidRDefault="00476BF9" w:rsidP="0073704D">
      <w:r>
        <w:t>root;Eukaryota;Metazoa;Mollusca;Bivalvia;Heteroconchia;Veneroida;</w:t>
      </w:r>
      <w:r>
        <w:tab/>
        <w:t>22</w:t>
      </w:r>
      <w:r>
        <w:tab/>
        <w:t>11</w:t>
      </w:r>
      <w:r>
        <w:tab/>
        <w:t>47</w:t>
      </w:r>
      <w:r>
        <w:tab/>
        <w:t>18</w:t>
      </w:r>
    </w:p>
    <w:p w:rsidR="00476BF9" w:rsidRDefault="00476BF9" w:rsidP="0073704D">
      <w:r>
        <w:t>root;Eukaryota;Metazoa;Mollusca;Bivalvia;Heteroconchia;Veneroida;Glossoidea;</w:t>
      </w:r>
      <w:r>
        <w:tab/>
        <w:t>22</w:t>
      </w:r>
      <w:r>
        <w:tab/>
        <w:t>11</w:t>
      </w:r>
      <w:r>
        <w:tab/>
        <w:t>47</w:t>
      </w:r>
      <w:r>
        <w:tab/>
        <w:t>18</w:t>
      </w:r>
    </w:p>
    <w:p w:rsidR="00476BF9" w:rsidRDefault="00476BF9" w:rsidP="0073704D">
      <w:r>
        <w:t>root;Eukaryota;Metazoa;Mollusca;Bivalvia;Heteroconchia;Veneroida;Glossoidea;Vesicomyidae;</w:t>
      </w:r>
      <w:r>
        <w:tab/>
        <w:t>22</w:t>
      </w:r>
      <w:r>
        <w:tab/>
        <w:t>11</w:t>
      </w:r>
      <w:r>
        <w:tab/>
        <w:t>47</w:t>
      </w:r>
      <w:r>
        <w:tab/>
        <w:t>18</w:t>
      </w:r>
    </w:p>
    <w:p w:rsidR="00476BF9" w:rsidRDefault="00476BF9" w:rsidP="0073704D">
      <w:r>
        <w:lastRenderedPageBreak/>
        <w:t>root;Eukaryota;Metazoa;Mollusca;Bivalvia;Heteroconchia;Veneroida;Glossoidea;Vesicomyidae;Calyptogena;</w:t>
      </w:r>
      <w:r>
        <w:tab/>
        <w:t>22</w:t>
      </w:r>
      <w:r>
        <w:tab/>
        <w:t>11</w:t>
      </w:r>
      <w:r>
        <w:tab/>
        <w:t>47</w:t>
      </w:r>
      <w:r>
        <w:tab/>
        <w:t>18</w:t>
      </w:r>
    </w:p>
    <w:p w:rsidR="00476BF9" w:rsidRDefault="00476BF9" w:rsidP="0073704D">
      <w:proofErr w:type="spellStart"/>
      <w:r>
        <w:t>root;Eukaryota;Viridiplantae</w:t>
      </w:r>
      <w:proofErr w:type="spellEnd"/>
      <w:r>
        <w:t>;</w:t>
      </w:r>
      <w:r>
        <w:tab/>
        <w:t>5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Viridiplantae;Streptophyta</w:t>
      </w:r>
      <w:proofErr w:type="spellEnd"/>
      <w:r>
        <w:t>;</w:t>
      </w:r>
      <w:r>
        <w:tab/>
        <w:t>30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Viridiplantae;Streptophyta;Embryophyta</w:t>
      </w:r>
      <w:proofErr w:type="spellEnd"/>
      <w:r>
        <w:t>;</w:t>
      </w:r>
      <w:r>
        <w:tab/>
        <w:t>30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Polytrichopsida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Polytrichopsida;Polytrichales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Polytrichopsida;Polytrichales;Polytrichaceae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Polytrichopsida;Polytrichales;Polytrichaceae;Polytrichum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Bryopsid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Bryopsida;Funariid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Bryopsida;Funariidae;Funariale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Bryopsida;Funariidae;Funariales;Funari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Bryophyta;Bryopsida;Funariidae;Funariales;Funariaceae;Physcomitrell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</w:t>
      </w:r>
      <w:r>
        <w:tab/>
        <w:t>2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</w:t>
      </w:r>
      <w:r>
        <w:tab/>
        <w:t>1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</w:t>
      </w:r>
      <w:r>
        <w:tab/>
        <w:t>1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</w:t>
      </w:r>
      <w:r>
        <w:tab/>
        <w:t>1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</w:t>
      </w:r>
      <w:r>
        <w:tab/>
        <w:t>10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</w:t>
      </w:r>
      <w:r>
        <w:tab/>
        <w:t>10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lamiids;</w:t>
      </w:r>
      <w:r>
        <w:tab/>
        <w:t>6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lamiids;Solanales;</w:t>
      </w:r>
      <w:r>
        <w:tab/>
        <w:t>6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lamiids;Solanales;Convolvulaceae;</w:t>
      </w:r>
      <w:r>
        <w:tab/>
        <w:t>6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lamiids;Solanales;Convolvulaceae;Cuscuteae;</w:t>
      </w:r>
      <w:r>
        <w:tab/>
        <w:t>6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lamiids;Solanales;Convolvulaceae;Cuscuteae;Cuscuta;</w:t>
      </w:r>
      <w:r>
        <w:tab/>
        <w:t>6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</w:t>
      </w:r>
      <w:r>
        <w:lastRenderedPageBreak/>
        <w:t>dicotyledons;eudicotyledons;asterids;campanulids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campanulids;Asterales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campanulids;Asterales;Asteraceae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campanulids;Asterales;Asteraceae;Cichorioideae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campanulids;Asterales;Asteraceae;Cichorioideae;Cichorieae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eudicotyledons;asterids;campanulids;Asterales;Asteraceae;Cichorioideae;Cichorieae;Lactuca;</w:t>
      </w:r>
      <w:r>
        <w:tab/>
        <w:t>4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Proteales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Proteales;Platanaceae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Spermatophyta;Magnoliophyta;eudicotyledons;Proteales;Platanaceae;Platanus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</w:t>
      </w:r>
      <w:r>
        <w:tab/>
        <w:t>1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Filicophyta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Filicophyta;Marattiopsida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Filicophyta;Marattiopsida;Marattiales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Filicophyta;Marattiopsida;Marattiales;Marattiaceae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Filicophyta;Marattiopsida;Marattiales;Marattiaceae;Angiopteris;</w:t>
      </w:r>
      <w:r>
        <w:tab/>
        <w:t>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Equisetophyta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Equisetophyta;Sphenopsida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Equisetophyta;Sphenopsida;Equisetales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Equisetophyta;Sphenopsida;Equisetales;Equisetaceae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Streptophyta;Embryophyta;Tracheophyta;Moniliformopses;Equisetophyta;Sphenopsida;Equisetales;Equisetaceae;Equisetum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Viridiplantae;Chlorophyta</w:t>
      </w:r>
      <w:proofErr w:type="spellEnd"/>
      <w:r>
        <w:t>;</w:t>
      </w:r>
      <w:r>
        <w:tab/>
        <w:t>2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Viridiplantae;Chlorophyta;Trebouxiophyceae</w:t>
      </w:r>
      <w:proofErr w:type="spellEnd"/>
      <w:r>
        <w:t>;</w:t>
      </w:r>
      <w:r>
        <w:tab/>
        <w:t>2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Chlorophyta;Trebouxiophyceae;Chlorellales;</w:t>
      </w:r>
      <w:r>
        <w:tab/>
        <w:t>2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Chlorophyta;Trebouxiophyceae;Chlorellales;Chlorellaceae;</w:t>
      </w:r>
      <w:r>
        <w:tab/>
        <w:t>2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lastRenderedPageBreak/>
        <w:t>root;Eukaryota;Viridiplantae;Chlorophyta;Trebouxiophyceae;Chlorellales;Chlorellaceae;Auxenochlorella;</w:t>
      </w:r>
      <w:r>
        <w:tab/>
        <w:t>24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r>
        <w:t>root;Eukaryota;Viridiplantae;Chlorophyta;Trebouxiophyceae;Chlorellales;Chlorellaceae;Chlorella;</w:t>
      </w:r>
      <w:r>
        <w:tab/>
        <w:t>2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Rhodophyta</w:t>
      </w:r>
      <w:proofErr w:type="spellEnd"/>
      <w:r>
        <w:t>;</w:t>
      </w:r>
      <w:r>
        <w:tab/>
        <w:t>7</w:t>
      </w:r>
      <w:r>
        <w:tab/>
        <w:t>17</w:t>
      </w:r>
      <w:r>
        <w:tab/>
        <w:t>3</w:t>
      </w:r>
      <w:r>
        <w:tab/>
        <w:t>0</w:t>
      </w:r>
    </w:p>
    <w:p w:rsidR="00476BF9" w:rsidRDefault="00476BF9" w:rsidP="0073704D">
      <w:proofErr w:type="spellStart"/>
      <w:r>
        <w:t>root;Eukaryota;Rhodophyta;Florideophyceae</w:t>
      </w:r>
      <w:proofErr w:type="spellEnd"/>
      <w:r>
        <w:t>;</w:t>
      </w:r>
      <w:r>
        <w:tab/>
        <w:t>7</w:t>
      </w:r>
      <w:r>
        <w:tab/>
        <w:t>17</w:t>
      </w:r>
      <w:r>
        <w:tab/>
        <w:t>3</w:t>
      </w:r>
      <w:r>
        <w:tab/>
        <w:t>0</w:t>
      </w:r>
    </w:p>
    <w:p w:rsidR="00476BF9" w:rsidRDefault="00476BF9" w:rsidP="0073704D">
      <w:proofErr w:type="spellStart"/>
      <w:r>
        <w:t>root;Eukaryota;Rhodophyta;Florideophyceae;Palmariales</w:t>
      </w:r>
      <w:proofErr w:type="spellEnd"/>
      <w:r>
        <w:t>;</w:t>
      </w:r>
      <w:r>
        <w:tab/>
        <w:t>3</w:t>
      </w:r>
      <w:r>
        <w:tab/>
        <w:t>17</w:t>
      </w:r>
      <w:r>
        <w:tab/>
        <w:t>3</w:t>
      </w:r>
      <w:r>
        <w:tab/>
        <w:t>0</w:t>
      </w:r>
    </w:p>
    <w:p w:rsidR="00476BF9" w:rsidRDefault="00476BF9" w:rsidP="0073704D">
      <w:r>
        <w:t>root;Eukaryota;Rhodophyta;Florideophyceae;Palmariales;Palmariaceae;</w:t>
      </w:r>
      <w:r>
        <w:tab/>
        <w:t>3</w:t>
      </w:r>
      <w:r>
        <w:tab/>
        <w:t>17</w:t>
      </w:r>
      <w:r>
        <w:tab/>
        <w:t>3</w:t>
      </w:r>
      <w:r>
        <w:tab/>
        <w:t>0</w:t>
      </w:r>
    </w:p>
    <w:p w:rsidR="00476BF9" w:rsidRDefault="00476BF9" w:rsidP="0073704D">
      <w:r>
        <w:t>root;Eukaryota;Rhodophyta;Florideophyceae;Palmariales;Palmariaceae;Palmaria;</w:t>
      </w:r>
      <w:r>
        <w:tab/>
        <w:t>3</w:t>
      </w:r>
      <w:r>
        <w:tab/>
        <w:t>17</w:t>
      </w:r>
      <w:r>
        <w:tab/>
        <w:t>3</w:t>
      </w:r>
      <w:r>
        <w:tab/>
        <w:t>0</w:t>
      </w:r>
    </w:p>
    <w:p w:rsidR="00476BF9" w:rsidRDefault="00476BF9" w:rsidP="0073704D">
      <w:proofErr w:type="spellStart"/>
      <w:r>
        <w:t>root;Eukaryota;Rhodophyta;Florideophyceae;Ceramiales</w:t>
      </w:r>
      <w:proofErr w:type="spellEnd"/>
      <w:r>
        <w:t>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Rhodophyta;Florideophyceae;Ceramiales;Ceramiaceae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Rhodophyta;Florideophyceae;Ceramiales;Ceramiaceae;Ceramium;</w:t>
      </w:r>
      <w:r>
        <w:tab/>
        <w:t>3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Rhodophyta;Florideophyceae;Batrachospermale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Rhodophyta;Florideophyceae;Batrachospermales;Lemane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Rhodophyta;Florideophyceae;Batrachospermales;Lemaneaceae;Paralemanea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Euglenozoa</w:t>
      </w:r>
      <w:proofErr w:type="spellEnd"/>
      <w:r>
        <w:t>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Euglenozoa;Euglenida</w:t>
      </w:r>
      <w:proofErr w:type="spellEnd"/>
      <w:r>
        <w:t>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Euglenozoa;Euglenida;Euglenales</w:t>
      </w:r>
      <w:proofErr w:type="spellEnd"/>
      <w:r>
        <w:t>;</w:t>
      </w:r>
      <w:r>
        <w:tab/>
        <w:t>1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Euglenozoa;Euglenida;Euglenales;Lepocinclis</w:t>
      </w:r>
      <w:proofErr w:type="spellEnd"/>
      <w:r>
        <w:t>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Eukaryota;Euglenozoa;Euglenida;Euglenales;Monomorphina</w:t>
      </w:r>
      <w:proofErr w:type="spellEnd"/>
      <w:r>
        <w:t>;</w:t>
      </w:r>
      <w:r>
        <w:tab/>
        <w:t>0</w:t>
      </w:r>
      <w:r>
        <w:tab/>
        <w:t>0</w:t>
      </w:r>
      <w:r>
        <w:tab/>
        <w:t>1</w:t>
      </w:r>
      <w:r>
        <w:tab/>
        <w:t>0</w:t>
      </w:r>
    </w:p>
    <w:p w:rsidR="00476BF9" w:rsidRDefault="00476BF9" w:rsidP="0073704D">
      <w:proofErr w:type="spellStart"/>
      <w:r>
        <w:t>root;Eukaryota;stramenopiles</w:t>
      </w:r>
      <w:proofErr w:type="spellEnd"/>
      <w:r>
        <w:t>;</w:t>
      </w:r>
      <w:r>
        <w:tab/>
        <w:t>2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proofErr w:type="spellStart"/>
      <w:r>
        <w:t>root;Eukaryota;stramenopiles;Bacillariophyta</w:t>
      </w:r>
      <w:proofErr w:type="spellEnd"/>
      <w:r>
        <w:t>;</w:t>
      </w:r>
      <w:r>
        <w:tab/>
        <w:t>2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Eukaryota;stramenopiles;Bacillariophyta;Coscinodiscophyceae;</w:t>
      </w:r>
      <w:r>
        <w:tab/>
        <w:t>2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Eukaryota;stramenopiles;Bacillariophyta;Coscinodiscophyceae;Thalassiosirophycidae;</w:t>
      </w:r>
      <w:r>
        <w:tab/>
        <w:t>1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Eukaryota;stramenopiles;Bacillariophyta;Coscinodiscophyceae;Thalassiosirophycidae;Thalassiosirales;</w:t>
      </w:r>
      <w:r>
        <w:tab/>
        <w:t>1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Eukaryota;stramenopiles;Bacillariophyta;Coscinodiscophyceae;Thalassiosirophycidae;Thalassiosirales;Thalassiosiraceae;</w:t>
      </w:r>
      <w:r>
        <w:tab/>
        <w:t>1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Eukaryota;stramenopiles;Bacillariophyta;Coscinodiscophyceae;Thalassiosirophycidae;Thalassiosirales;Thalassiosiraceae;Thalassiosira;</w:t>
      </w:r>
      <w:r>
        <w:tab/>
        <w:t>1</w:t>
      </w:r>
      <w:r>
        <w:tab/>
        <w:t>1</w:t>
      </w:r>
      <w:r>
        <w:tab/>
        <w:t>3</w:t>
      </w:r>
      <w:r>
        <w:tab/>
        <w:t>0</w:t>
      </w:r>
    </w:p>
    <w:p w:rsidR="00476BF9" w:rsidRDefault="00476BF9" w:rsidP="0073704D">
      <w:r>
        <w:t>root;Eukaryota;stramenopiles;Bacillariophyta;Coscinodiscophyceae;Chaetocerotophycid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stramenopiles;Bacillariophyta;Coscinodiscophyceae;Chaetocerotophycidae;Chaetocerotale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stramenopiles;Bacillariophyta;Coscinodiscophyceae;Chaetocerotophycidae;Chaetocerotales;Chaetocerotaceae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Eukaryota;stramenopiles;Bacillariophyta;Coscinodiscophyceae;Chaetocerotophycidae;Chaetocerotales;Chaetocerotaceae;Chaetoceros;</w:t>
      </w:r>
      <w:r>
        <w:tab/>
        <w:t>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sequences</w:t>
      </w:r>
      <w:proofErr w:type="spellEnd"/>
      <w:r>
        <w:t>;</w:t>
      </w:r>
      <w:r>
        <w:tab/>
        <w:t>457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sequences;sequences</w:t>
      </w:r>
      <w:proofErr w:type="spellEnd"/>
      <w:r>
        <w:t>;</w:t>
      </w:r>
      <w:r>
        <w:tab/>
        <w:t>45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sequences;sequences;vectors</w:t>
      </w:r>
      <w:proofErr w:type="spellEnd"/>
      <w:r>
        <w:t>;</w:t>
      </w:r>
      <w:r>
        <w:tab/>
        <w:t>457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sequences;Unclassified</w:t>
      </w:r>
      <w:proofErr w:type="spellEnd"/>
      <w:r>
        <w:t>;</w:t>
      </w:r>
      <w:r>
        <w:tab/>
        <w:t>0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lastRenderedPageBreak/>
        <w:t>root;Archaea</w:t>
      </w:r>
      <w:proofErr w:type="spellEnd"/>
      <w:r>
        <w:t>;</w:t>
      </w:r>
      <w:r>
        <w:tab/>
        <w:t>1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Archaea;Euryarchaeota</w:t>
      </w:r>
      <w:proofErr w:type="spellEnd"/>
      <w:r>
        <w:t>;</w:t>
      </w:r>
      <w:r>
        <w:tab/>
        <w:t>16</w:t>
      </w:r>
      <w:r>
        <w:tab/>
        <w:t>1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Archaea;Euryarchaeota;Thermoplasmata</w:t>
      </w:r>
      <w:proofErr w:type="spellEnd"/>
      <w:r>
        <w:t>;</w:t>
      </w:r>
      <w:r>
        <w:tab/>
        <w:t>1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Archaea;Euryarchaeota;Thermoplasmata;Thermoplasmatales</w:t>
      </w:r>
      <w:proofErr w:type="spellEnd"/>
      <w:r>
        <w:t>;</w:t>
      </w:r>
      <w:r>
        <w:tab/>
        <w:t>1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Archaea;Euryarchaeota;Thermoplasmata;Thermoplasmatales;Picrophilaceae;</w:t>
      </w:r>
      <w:r>
        <w:tab/>
        <w:t>1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Archaea;Euryarchaeota;Thermoplasmata;Thermoplasmatales;Picrophilaceae;Picrophilus;</w:t>
      </w:r>
      <w:r>
        <w:tab/>
        <w:t>11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Archaea;Euryarchaeota;Archaeoglobi</w:t>
      </w:r>
      <w:proofErr w:type="spellEnd"/>
      <w:r>
        <w:t>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Archaea;Euryarchaeota;Archaeoglobi;Archaeoglobales</w:t>
      </w:r>
      <w:proofErr w:type="spellEnd"/>
      <w:r>
        <w:t>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Archaea;Euryarchaeota;Archaeoglobi;Archaeoglobales;Archaeoglobaceae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r>
        <w:t>root;Archaea;Euryarchaeota;Archaeoglobi;Archaeoglobales;Archaeoglobaceae;Archaeoglobus;</w:t>
      </w:r>
      <w:r>
        <w:tab/>
        <w:t>5</w:t>
      </w:r>
      <w:r>
        <w:tab/>
        <w:t>0</w:t>
      </w:r>
      <w:r>
        <w:tab/>
        <w:t>0</w:t>
      </w:r>
      <w:r>
        <w:tab/>
        <w:t>0</w:t>
      </w:r>
    </w:p>
    <w:p w:rsidR="00476BF9" w:rsidRDefault="00476BF9" w:rsidP="0073704D">
      <w:proofErr w:type="spellStart"/>
      <w:r>
        <w:t>root;Archaea;Euryarchaeota;Methanopyri</w:t>
      </w:r>
      <w:proofErr w:type="spellEnd"/>
      <w:r>
        <w:t>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proofErr w:type="spellStart"/>
      <w:r>
        <w:t>root;Archaea;Euryarchaeota;Methanopyri;Methanopyrales</w:t>
      </w:r>
      <w:proofErr w:type="spellEnd"/>
      <w:r>
        <w:t>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Archaea;Euryarchaeota;Methanopyri;Methanopyrales;Methanopyraceae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Archaea;Euryarchaeota;Methanopyri;Methanopyrales;Methanopyraceae;Methanopyrus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73704D">
      <w:r>
        <w:t>root;Archaea;Euryarchaeota;Methanopyri;Methanopyrales;Methanopyraceae;Methanopyrus;Unclassified;</w:t>
      </w:r>
      <w:r>
        <w:tab/>
        <w:t>0</w:t>
      </w:r>
      <w:r>
        <w:tab/>
        <w:t>0</w:t>
      </w:r>
      <w:r>
        <w:tab/>
        <w:t>0</w:t>
      </w:r>
      <w:r>
        <w:tab/>
        <w:t>1</w:t>
      </w:r>
    </w:p>
    <w:p w:rsidR="00476BF9" w:rsidRDefault="00476BF9" w:rsidP="0045227E">
      <w:pPr>
        <w:pStyle w:val="1"/>
      </w:pPr>
      <w:bookmarkStart w:id="23" w:name="_Toc337630766"/>
      <w:r>
        <w:t>Reference</w:t>
      </w:r>
      <w:bookmarkEnd w:id="23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4" w:name="_ENREF_1"/>
      <w:r w:rsidRPr="0076092F">
        <w:rPr>
          <w:rFonts w:cs="Calibri"/>
          <w:sz w:val="20"/>
        </w:rPr>
        <w:t>1. Yang F, Zeng XW, Ning K, Liu KL, Lo CC, et al. (2012) Saliva microbiomes distinguish caries-active from healthy human populations. Isme Journal 6: 1-10.</w:t>
      </w:r>
      <w:bookmarkEnd w:id="24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bookmarkStart w:id="25" w:name="_ENREF_2"/>
      <w:r w:rsidRPr="0076092F">
        <w:rPr>
          <w:rFonts w:cs="Calibri"/>
          <w:sz w:val="20"/>
        </w:rPr>
        <w:t>2. Eppley JM, Tyson GW, Getz WM, Banfield JF (2007) Strainer: software for analysis of population variation in community genomic datasets. BMC Bioinformatics 8.</w:t>
      </w:r>
      <w:bookmarkEnd w:id="25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bookmarkStart w:id="26" w:name="_ENREF_3"/>
      <w:r w:rsidRPr="0076092F">
        <w:rPr>
          <w:rFonts w:cs="Calibri"/>
          <w:sz w:val="20"/>
        </w:rPr>
        <w:t>3. Hallin PF, Binnewies TT, Ussery DW (2008) The genome BLASTatlas - a GeneWiz extension for visualization of whole-genome homology. Molecular Biosystems 4: 363-371.</w:t>
      </w:r>
      <w:bookmarkEnd w:id="26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bookmarkStart w:id="27" w:name="_ENREF_4"/>
      <w:r w:rsidRPr="0076092F">
        <w:rPr>
          <w:rFonts w:cs="Calibri"/>
          <w:sz w:val="20"/>
        </w:rPr>
        <w:t>4. Markowitz VM, Chen IMA, Chu K, Szeto E, Palaniappan K, et al. (2012) IMG/M: the integrated metagenome data management and comparative analysis system. Nucleic Acids Research 40: D123-D129.</w:t>
      </w:r>
      <w:bookmarkEnd w:id="27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bookmarkStart w:id="28" w:name="_ENREF_5"/>
      <w:r w:rsidRPr="0076092F">
        <w:rPr>
          <w:rFonts w:cs="Calibri"/>
          <w:sz w:val="20"/>
        </w:rPr>
        <w:t>5. Su Xiaoquan XJ, Ning Kang (2011) Parallel-META: A High-Performance Computational Pipeline for Metagenomic Data Analysis. IEEE ISB: 173 - 178.</w:t>
      </w:r>
      <w:bookmarkEnd w:id="28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bookmarkStart w:id="29" w:name="_ENREF_6"/>
      <w:r w:rsidRPr="0076092F">
        <w:rPr>
          <w:rFonts w:cs="Calibri"/>
          <w:sz w:val="20"/>
        </w:rPr>
        <w:t>6. Ondov B, Bergman N, Phillippy A (2011) Interactive metagenomic visualization in a Web browser. BMC Bioinformatics 12: 385.</w:t>
      </w:r>
      <w:bookmarkEnd w:id="29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bookmarkStart w:id="30" w:name="_ENREF_7"/>
      <w:r w:rsidRPr="0076092F">
        <w:rPr>
          <w:rFonts w:cs="Calibri"/>
          <w:sz w:val="20"/>
        </w:rPr>
        <w:t>7. Letunic I, Bork P (2011) Interactive Tree Of Life v2: online annotation and display of phylogenetic trees made easy. Nucleic Acids Research 39: W475-W478.</w:t>
      </w:r>
      <w:bookmarkEnd w:id="30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bookmarkStart w:id="31" w:name="_ENREF_8"/>
      <w:r w:rsidRPr="0076092F">
        <w:rPr>
          <w:rFonts w:cs="Calibri"/>
          <w:sz w:val="20"/>
        </w:rPr>
        <w:t>8. Huson DH, Auch AF, Qi J, Schuster SC (2007) MEGAN analysis of metagenomic data. Genome Research 17: 377-386.</w:t>
      </w:r>
      <w:bookmarkEnd w:id="31"/>
    </w:p>
    <w:p w:rsidR="00476BF9" w:rsidRPr="0076092F" w:rsidRDefault="00476BF9" w:rsidP="0076092F">
      <w:pPr>
        <w:ind w:left="720" w:hanging="720"/>
        <w:rPr>
          <w:rFonts w:cs="Calibri"/>
          <w:sz w:val="20"/>
        </w:rPr>
      </w:pPr>
      <w:bookmarkStart w:id="32" w:name="_ENREF_9"/>
      <w:r w:rsidRPr="0076092F">
        <w:rPr>
          <w:rFonts w:cs="Calibri"/>
          <w:sz w:val="20"/>
        </w:rPr>
        <w:t>9. DeSantis TZ, Hugenholtz P, Larsen N, Rojas M, Brodie EL, et al. (2006) Greengenes, a chimera-checked 16S rRNA gene database and workbench compatible with ARB. Applied and Environmental Microbiology 72: 5069-5072.</w:t>
      </w:r>
      <w:bookmarkEnd w:id="32"/>
    </w:p>
    <w:p w:rsidR="00476BF9" w:rsidRDefault="00476BF9" w:rsidP="0076092F">
      <w:pPr>
        <w:rPr>
          <w:rFonts w:cs="Calibri"/>
          <w:sz w:val="20"/>
        </w:rPr>
      </w:pPr>
    </w:p>
    <w:p w:rsidR="00476BF9" w:rsidRPr="00CD3460" w:rsidRDefault="00476BF9" w:rsidP="004F03A6">
      <w:r>
        <w:fldChar w:fldCharType="end"/>
      </w:r>
    </w:p>
    <w:sectPr w:rsidR="00476BF9" w:rsidRPr="00CD3460" w:rsidSect="00C303EC">
      <w:footerReference w:type="default" r:id="rId18"/>
      <w:pgSz w:w="11906" w:h="16838"/>
      <w:pgMar w:top="1418" w:right="1418" w:bottom="1418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06FF8" w:rsidRDefault="00406FF8" w:rsidP="007052A3">
      <w:r>
        <w:separator/>
      </w:r>
    </w:p>
  </w:endnote>
  <w:endnote w:type="continuationSeparator" w:id="0">
    <w:p w:rsidR="00406FF8" w:rsidRDefault="00406FF8" w:rsidP="007052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76BF9" w:rsidRDefault="00046845">
    <w:pPr>
      <w:pStyle w:val="a8"/>
    </w:pPr>
    <w:r>
      <w:fldChar w:fldCharType="begin"/>
    </w:r>
    <w:r>
      <w:instrText>PAGE   \* MERGEFORMAT</w:instrText>
    </w:r>
    <w:r>
      <w:fldChar w:fldCharType="separate"/>
    </w:r>
    <w:r w:rsidR="00D61E0E" w:rsidRPr="00D61E0E">
      <w:rPr>
        <w:noProof/>
        <w:lang w:val="zh-CN"/>
      </w:rPr>
      <w:t>4</w:t>
    </w:r>
    <w:r>
      <w:rPr>
        <w:noProof/>
        <w:lang w:val="zh-CN"/>
      </w:rPr>
      <w:fldChar w:fldCharType="end"/>
    </w:r>
  </w:p>
  <w:p w:rsidR="00476BF9" w:rsidRDefault="00476BF9">
    <w:pPr>
      <w:pStyle w:val="a8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06FF8" w:rsidRDefault="00406FF8" w:rsidP="007052A3">
      <w:r>
        <w:separator/>
      </w:r>
    </w:p>
  </w:footnote>
  <w:footnote w:type="continuationSeparator" w:id="0">
    <w:p w:rsidR="00406FF8" w:rsidRDefault="00406FF8" w:rsidP="007052A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5w0evda7pp5w7ezzvzvds5aeswxfr0r2sp2&quot;&gt;MetaSeeLibrary&lt;record-ids&gt;&lt;item&gt;9&lt;/item&gt;&lt;item&gt;99&lt;/item&gt;&lt;item&gt;104&lt;/item&gt;&lt;item&gt;109&lt;/item&gt;&lt;item&gt;110&lt;/item&gt;&lt;item&gt;111&lt;/item&gt;&lt;item&gt;112&lt;/item&gt;&lt;item&gt;113&lt;/item&gt;&lt;item&gt;115&lt;/item&gt;&lt;/record-ids&gt;&lt;/item&gt;&lt;/Libraries&gt;"/>
  </w:docVars>
  <w:rsids>
    <w:rsidRoot w:val="006B0417"/>
    <w:rsid w:val="00010383"/>
    <w:rsid w:val="00014CE0"/>
    <w:rsid w:val="00022C79"/>
    <w:rsid w:val="000367BB"/>
    <w:rsid w:val="00036C7D"/>
    <w:rsid w:val="00042884"/>
    <w:rsid w:val="00044B64"/>
    <w:rsid w:val="00044CF2"/>
    <w:rsid w:val="00046845"/>
    <w:rsid w:val="00051670"/>
    <w:rsid w:val="000549DC"/>
    <w:rsid w:val="00076B9A"/>
    <w:rsid w:val="00082808"/>
    <w:rsid w:val="00092C67"/>
    <w:rsid w:val="000942C0"/>
    <w:rsid w:val="00097BD7"/>
    <w:rsid w:val="000A0A93"/>
    <w:rsid w:val="000B244F"/>
    <w:rsid w:val="000C2F6A"/>
    <w:rsid w:val="000D5832"/>
    <w:rsid w:val="000D6210"/>
    <w:rsid w:val="000E5025"/>
    <w:rsid w:val="000F1D45"/>
    <w:rsid w:val="00106D29"/>
    <w:rsid w:val="00111EB6"/>
    <w:rsid w:val="001128F4"/>
    <w:rsid w:val="00125BC4"/>
    <w:rsid w:val="00130C28"/>
    <w:rsid w:val="0013294C"/>
    <w:rsid w:val="00132FB1"/>
    <w:rsid w:val="00157AFC"/>
    <w:rsid w:val="00160D83"/>
    <w:rsid w:val="001715F0"/>
    <w:rsid w:val="0017494A"/>
    <w:rsid w:val="00175519"/>
    <w:rsid w:val="00192722"/>
    <w:rsid w:val="00193058"/>
    <w:rsid w:val="001A59F7"/>
    <w:rsid w:val="001D1B14"/>
    <w:rsid w:val="00211A23"/>
    <w:rsid w:val="00237B46"/>
    <w:rsid w:val="002418B5"/>
    <w:rsid w:val="00244CE4"/>
    <w:rsid w:val="00251FDA"/>
    <w:rsid w:val="00254861"/>
    <w:rsid w:val="002561E9"/>
    <w:rsid w:val="002577F2"/>
    <w:rsid w:val="00261112"/>
    <w:rsid w:val="00292F27"/>
    <w:rsid w:val="002A6A1D"/>
    <w:rsid w:val="002A7427"/>
    <w:rsid w:val="002B0CBA"/>
    <w:rsid w:val="002C0F52"/>
    <w:rsid w:val="002C233D"/>
    <w:rsid w:val="002C2966"/>
    <w:rsid w:val="002C31DC"/>
    <w:rsid w:val="002D47DC"/>
    <w:rsid w:val="002E0D3F"/>
    <w:rsid w:val="002E4E53"/>
    <w:rsid w:val="002E5186"/>
    <w:rsid w:val="002F746A"/>
    <w:rsid w:val="003025B2"/>
    <w:rsid w:val="00304198"/>
    <w:rsid w:val="00307FEA"/>
    <w:rsid w:val="00314DED"/>
    <w:rsid w:val="00320C06"/>
    <w:rsid w:val="0034464A"/>
    <w:rsid w:val="00356B5F"/>
    <w:rsid w:val="00360ECB"/>
    <w:rsid w:val="00366C6D"/>
    <w:rsid w:val="0037110B"/>
    <w:rsid w:val="0037200A"/>
    <w:rsid w:val="00394E57"/>
    <w:rsid w:val="00394EB4"/>
    <w:rsid w:val="003971CA"/>
    <w:rsid w:val="00397A78"/>
    <w:rsid w:val="003B2C4D"/>
    <w:rsid w:val="003B5E99"/>
    <w:rsid w:val="003B66F3"/>
    <w:rsid w:val="003C142A"/>
    <w:rsid w:val="003D3FA3"/>
    <w:rsid w:val="003E28DE"/>
    <w:rsid w:val="003F70D4"/>
    <w:rsid w:val="00404A2F"/>
    <w:rsid w:val="00405E8B"/>
    <w:rsid w:val="00406FF8"/>
    <w:rsid w:val="0040710E"/>
    <w:rsid w:val="0040717E"/>
    <w:rsid w:val="004146D4"/>
    <w:rsid w:val="00420555"/>
    <w:rsid w:val="00422047"/>
    <w:rsid w:val="00425019"/>
    <w:rsid w:val="00436041"/>
    <w:rsid w:val="00444940"/>
    <w:rsid w:val="0045227E"/>
    <w:rsid w:val="00461085"/>
    <w:rsid w:val="00461A04"/>
    <w:rsid w:val="00471272"/>
    <w:rsid w:val="00476BF9"/>
    <w:rsid w:val="00482ED8"/>
    <w:rsid w:val="0048461D"/>
    <w:rsid w:val="00484AA4"/>
    <w:rsid w:val="004A721C"/>
    <w:rsid w:val="004B39AB"/>
    <w:rsid w:val="004C6B91"/>
    <w:rsid w:val="004C7926"/>
    <w:rsid w:val="004D6401"/>
    <w:rsid w:val="004E0794"/>
    <w:rsid w:val="004E3AA5"/>
    <w:rsid w:val="004F03A6"/>
    <w:rsid w:val="005019F5"/>
    <w:rsid w:val="00523269"/>
    <w:rsid w:val="00530055"/>
    <w:rsid w:val="00540A5A"/>
    <w:rsid w:val="00552AB9"/>
    <w:rsid w:val="0056165E"/>
    <w:rsid w:val="005712DB"/>
    <w:rsid w:val="00573DD5"/>
    <w:rsid w:val="00575DE4"/>
    <w:rsid w:val="005766DF"/>
    <w:rsid w:val="00580FE6"/>
    <w:rsid w:val="00592D86"/>
    <w:rsid w:val="00594A13"/>
    <w:rsid w:val="005A3A78"/>
    <w:rsid w:val="005C134E"/>
    <w:rsid w:val="005C5775"/>
    <w:rsid w:val="005C7A63"/>
    <w:rsid w:val="005F1035"/>
    <w:rsid w:val="005F4622"/>
    <w:rsid w:val="00600F41"/>
    <w:rsid w:val="006044AB"/>
    <w:rsid w:val="00634DD4"/>
    <w:rsid w:val="00647AA1"/>
    <w:rsid w:val="006515EB"/>
    <w:rsid w:val="00653399"/>
    <w:rsid w:val="0066013E"/>
    <w:rsid w:val="00661551"/>
    <w:rsid w:val="006776A4"/>
    <w:rsid w:val="00686508"/>
    <w:rsid w:val="006A20D0"/>
    <w:rsid w:val="006A4D93"/>
    <w:rsid w:val="006A5BC5"/>
    <w:rsid w:val="006A7568"/>
    <w:rsid w:val="006B0417"/>
    <w:rsid w:val="006B1496"/>
    <w:rsid w:val="006B398B"/>
    <w:rsid w:val="006B3C09"/>
    <w:rsid w:val="006C3285"/>
    <w:rsid w:val="006C5332"/>
    <w:rsid w:val="006D0B2A"/>
    <w:rsid w:val="006D6411"/>
    <w:rsid w:val="006F6DF5"/>
    <w:rsid w:val="00700FA7"/>
    <w:rsid w:val="007024CF"/>
    <w:rsid w:val="0070447E"/>
    <w:rsid w:val="007052A3"/>
    <w:rsid w:val="007073FE"/>
    <w:rsid w:val="00707A03"/>
    <w:rsid w:val="00711BB3"/>
    <w:rsid w:val="0071382C"/>
    <w:rsid w:val="007256C0"/>
    <w:rsid w:val="0073704D"/>
    <w:rsid w:val="0073756A"/>
    <w:rsid w:val="0074326F"/>
    <w:rsid w:val="00750CBA"/>
    <w:rsid w:val="007551A7"/>
    <w:rsid w:val="0075714A"/>
    <w:rsid w:val="0076092F"/>
    <w:rsid w:val="00770BA8"/>
    <w:rsid w:val="00783787"/>
    <w:rsid w:val="007870C9"/>
    <w:rsid w:val="007905D9"/>
    <w:rsid w:val="00792295"/>
    <w:rsid w:val="007D5BB6"/>
    <w:rsid w:val="007E06D6"/>
    <w:rsid w:val="007E1312"/>
    <w:rsid w:val="007E178B"/>
    <w:rsid w:val="007E20A8"/>
    <w:rsid w:val="007E4D9F"/>
    <w:rsid w:val="00806BC7"/>
    <w:rsid w:val="00810F26"/>
    <w:rsid w:val="008160A1"/>
    <w:rsid w:val="00822013"/>
    <w:rsid w:val="00823346"/>
    <w:rsid w:val="0083258D"/>
    <w:rsid w:val="00835476"/>
    <w:rsid w:val="00844B75"/>
    <w:rsid w:val="00853A20"/>
    <w:rsid w:val="00855F1D"/>
    <w:rsid w:val="008638D1"/>
    <w:rsid w:val="00867B84"/>
    <w:rsid w:val="008810EE"/>
    <w:rsid w:val="00895860"/>
    <w:rsid w:val="008A1085"/>
    <w:rsid w:val="008A74E9"/>
    <w:rsid w:val="008B110C"/>
    <w:rsid w:val="008B3721"/>
    <w:rsid w:val="008B3A20"/>
    <w:rsid w:val="008C2D75"/>
    <w:rsid w:val="008C3EB3"/>
    <w:rsid w:val="008E1BC0"/>
    <w:rsid w:val="008F2CFF"/>
    <w:rsid w:val="009008DC"/>
    <w:rsid w:val="009014DE"/>
    <w:rsid w:val="00901B19"/>
    <w:rsid w:val="00902817"/>
    <w:rsid w:val="009072DB"/>
    <w:rsid w:val="0092724C"/>
    <w:rsid w:val="00927D8F"/>
    <w:rsid w:val="00935C9D"/>
    <w:rsid w:val="00942CD4"/>
    <w:rsid w:val="0094401A"/>
    <w:rsid w:val="00946FE9"/>
    <w:rsid w:val="00951BA9"/>
    <w:rsid w:val="00952EED"/>
    <w:rsid w:val="0095303C"/>
    <w:rsid w:val="0095492A"/>
    <w:rsid w:val="00964729"/>
    <w:rsid w:val="00966CB8"/>
    <w:rsid w:val="00977984"/>
    <w:rsid w:val="009811C7"/>
    <w:rsid w:val="009A1B49"/>
    <w:rsid w:val="009B7054"/>
    <w:rsid w:val="009B77EE"/>
    <w:rsid w:val="009C12CD"/>
    <w:rsid w:val="009C156C"/>
    <w:rsid w:val="009C6397"/>
    <w:rsid w:val="009C6800"/>
    <w:rsid w:val="009D099F"/>
    <w:rsid w:val="009E09D2"/>
    <w:rsid w:val="00A03CBB"/>
    <w:rsid w:val="00A04B4F"/>
    <w:rsid w:val="00A11CF8"/>
    <w:rsid w:val="00A14782"/>
    <w:rsid w:val="00A14960"/>
    <w:rsid w:val="00A20D2D"/>
    <w:rsid w:val="00A21980"/>
    <w:rsid w:val="00A22EE1"/>
    <w:rsid w:val="00A23A4B"/>
    <w:rsid w:val="00A24132"/>
    <w:rsid w:val="00A3432C"/>
    <w:rsid w:val="00A352A1"/>
    <w:rsid w:val="00A36375"/>
    <w:rsid w:val="00A42999"/>
    <w:rsid w:val="00A45825"/>
    <w:rsid w:val="00A526BA"/>
    <w:rsid w:val="00A629DC"/>
    <w:rsid w:val="00A66D26"/>
    <w:rsid w:val="00A73085"/>
    <w:rsid w:val="00A77CB8"/>
    <w:rsid w:val="00A816C7"/>
    <w:rsid w:val="00A92036"/>
    <w:rsid w:val="00A97358"/>
    <w:rsid w:val="00AA6840"/>
    <w:rsid w:val="00AB1E05"/>
    <w:rsid w:val="00AB286C"/>
    <w:rsid w:val="00AB339A"/>
    <w:rsid w:val="00AE38E8"/>
    <w:rsid w:val="00AE4C9F"/>
    <w:rsid w:val="00AF6EF7"/>
    <w:rsid w:val="00B103F2"/>
    <w:rsid w:val="00B32CE8"/>
    <w:rsid w:val="00B32E68"/>
    <w:rsid w:val="00B46A08"/>
    <w:rsid w:val="00B5467E"/>
    <w:rsid w:val="00B70539"/>
    <w:rsid w:val="00B73B55"/>
    <w:rsid w:val="00B75AB8"/>
    <w:rsid w:val="00B95A81"/>
    <w:rsid w:val="00BA20D2"/>
    <w:rsid w:val="00BA3051"/>
    <w:rsid w:val="00BA42E5"/>
    <w:rsid w:val="00BA6649"/>
    <w:rsid w:val="00BD6342"/>
    <w:rsid w:val="00BD7D55"/>
    <w:rsid w:val="00BE151F"/>
    <w:rsid w:val="00BE31C1"/>
    <w:rsid w:val="00BE6DC2"/>
    <w:rsid w:val="00C00F66"/>
    <w:rsid w:val="00C06088"/>
    <w:rsid w:val="00C126B5"/>
    <w:rsid w:val="00C161ED"/>
    <w:rsid w:val="00C30102"/>
    <w:rsid w:val="00C303EC"/>
    <w:rsid w:val="00C31318"/>
    <w:rsid w:val="00C56078"/>
    <w:rsid w:val="00C6420C"/>
    <w:rsid w:val="00C65B9F"/>
    <w:rsid w:val="00C93C09"/>
    <w:rsid w:val="00CA07F4"/>
    <w:rsid w:val="00CB193A"/>
    <w:rsid w:val="00CB28DB"/>
    <w:rsid w:val="00CB6C49"/>
    <w:rsid w:val="00CD291E"/>
    <w:rsid w:val="00CD3460"/>
    <w:rsid w:val="00CD4CB4"/>
    <w:rsid w:val="00CE1CB3"/>
    <w:rsid w:val="00CE28A2"/>
    <w:rsid w:val="00CF19B6"/>
    <w:rsid w:val="00CF7AEE"/>
    <w:rsid w:val="00D06881"/>
    <w:rsid w:val="00D25D3D"/>
    <w:rsid w:val="00D40255"/>
    <w:rsid w:val="00D5665A"/>
    <w:rsid w:val="00D57F1F"/>
    <w:rsid w:val="00D61E0E"/>
    <w:rsid w:val="00D63CD2"/>
    <w:rsid w:val="00D75CFB"/>
    <w:rsid w:val="00D76BF9"/>
    <w:rsid w:val="00DA2617"/>
    <w:rsid w:val="00DA784A"/>
    <w:rsid w:val="00DB650A"/>
    <w:rsid w:val="00DE3C38"/>
    <w:rsid w:val="00DF7ECC"/>
    <w:rsid w:val="00E10D9F"/>
    <w:rsid w:val="00E20603"/>
    <w:rsid w:val="00E20C7B"/>
    <w:rsid w:val="00E23B57"/>
    <w:rsid w:val="00E37E2F"/>
    <w:rsid w:val="00E54051"/>
    <w:rsid w:val="00E8335A"/>
    <w:rsid w:val="00E9450D"/>
    <w:rsid w:val="00E94753"/>
    <w:rsid w:val="00EA0E4D"/>
    <w:rsid w:val="00EA0ED7"/>
    <w:rsid w:val="00EB1840"/>
    <w:rsid w:val="00EB66AB"/>
    <w:rsid w:val="00EC3D39"/>
    <w:rsid w:val="00EC4A71"/>
    <w:rsid w:val="00EC786B"/>
    <w:rsid w:val="00ED2A4B"/>
    <w:rsid w:val="00ED300D"/>
    <w:rsid w:val="00ED5343"/>
    <w:rsid w:val="00EE508C"/>
    <w:rsid w:val="00EF20BB"/>
    <w:rsid w:val="00EF4970"/>
    <w:rsid w:val="00F002E9"/>
    <w:rsid w:val="00F00355"/>
    <w:rsid w:val="00F313A2"/>
    <w:rsid w:val="00F53056"/>
    <w:rsid w:val="00F57FC5"/>
    <w:rsid w:val="00F60864"/>
    <w:rsid w:val="00F60A53"/>
    <w:rsid w:val="00F62DDD"/>
    <w:rsid w:val="00F6471D"/>
    <w:rsid w:val="00F7166B"/>
    <w:rsid w:val="00F90944"/>
    <w:rsid w:val="00FA2937"/>
    <w:rsid w:val="00FA29B7"/>
    <w:rsid w:val="00FB0CFB"/>
    <w:rsid w:val="00FD210C"/>
    <w:rsid w:val="00FE2649"/>
    <w:rsid w:val="00FE4559"/>
    <w:rsid w:val="00FF35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39" w:unhideWhenUsed="0"/>
    <w:lsdException w:name="toc 2" w:locked="1" w:semiHidden="0" w:uiPriority="39" w:unhideWhenUsed="0"/>
    <w:lsdException w:name="toc 3" w:locked="1" w:semiHidden="0" w:uiPriority="39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166B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9"/>
    <w:qFormat/>
    <w:rsid w:val="00A9203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9"/>
    <w:qFormat/>
    <w:rsid w:val="00ED5343"/>
    <w:pPr>
      <w:keepNext/>
      <w:keepLines/>
      <w:spacing w:before="260" w:after="260" w:line="416" w:lineRule="auto"/>
      <w:outlineLvl w:val="1"/>
    </w:pPr>
    <w:rPr>
      <w:rFonts w:ascii="Cambria" w:hAnsi="Cambria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9"/>
    <w:qFormat/>
    <w:rsid w:val="00CD346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9"/>
    <w:locked/>
    <w:rsid w:val="00A92036"/>
    <w:rPr>
      <w:rFonts w:ascii="Calibri" w:eastAsia="宋体" w:hAnsi="Calibri" w:cs="Times New Roman"/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9"/>
    <w:locked/>
    <w:rsid w:val="00ED5343"/>
    <w:rPr>
      <w:rFonts w:ascii="Cambria" w:eastAsia="宋体" w:hAnsi="Cambria" w:cs="Times New Roman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9"/>
    <w:locked/>
    <w:rsid w:val="00CD3460"/>
    <w:rPr>
      <w:rFonts w:ascii="Calibri" w:eastAsia="宋体" w:hAnsi="Calibri" w:cs="Times New Roman"/>
      <w:b/>
      <w:bCs/>
      <w:sz w:val="32"/>
      <w:szCs w:val="32"/>
    </w:rPr>
  </w:style>
  <w:style w:type="character" w:styleId="a3">
    <w:name w:val="annotation reference"/>
    <w:basedOn w:val="a0"/>
    <w:uiPriority w:val="99"/>
    <w:semiHidden/>
    <w:rsid w:val="00F7166B"/>
    <w:rPr>
      <w:rFonts w:cs="Times New Roman"/>
      <w:sz w:val="21"/>
    </w:rPr>
  </w:style>
  <w:style w:type="paragraph" w:styleId="a4">
    <w:name w:val="annotation text"/>
    <w:basedOn w:val="a"/>
    <w:link w:val="Char"/>
    <w:uiPriority w:val="99"/>
    <w:semiHidden/>
    <w:rsid w:val="00F7166B"/>
    <w:pPr>
      <w:jc w:val="left"/>
    </w:pPr>
    <w:rPr>
      <w:kern w:val="0"/>
      <w:sz w:val="20"/>
      <w:szCs w:val="20"/>
    </w:rPr>
  </w:style>
  <w:style w:type="character" w:customStyle="1" w:styleId="Char">
    <w:name w:val="批注文字 Char"/>
    <w:basedOn w:val="a0"/>
    <w:link w:val="a4"/>
    <w:uiPriority w:val="99"/>
    <w:semiHidden/>
    <w:locked/>
    <w:rsid w:val="00F7166B"/>
    <w:rPr>
      <w:rFonts w:ascii="Calibri" w:eastAsia="宋体" w:hAnsi="Calibri" w:cs="Times New Roman"/>
      <w:kern w:val="0"/>
      <w:sz w:val="20"/>
      <w:szCs w:val="20"/>
    </w:rPr>
  </w:style>
  <w:style w:type="paragraph" w:styleId="a5">
    <w:name w:val="Balloon Text"/>
    <w:basedOn w:val="a"/>
    <w:link w:val="Char0"/>
    <w:uiPriority w:val="99"/>
    <w:semiHidden/>
    <w:rsid w:val="00F7166B"/>
    <w:rPr>
      <w:sz w:val="18"/>
      <w:szCs w:val="18"/>
    </w:rPr>
  </w:style>
  <w:style w:type="character" w:customStyle="1" w:styleId="Char0">
    <w:name w:val="批注框文本 Char"/>
    <w:basedOn w:val="a0"/>
    <w:link w:val="a5"/>
    <w:uiPriority w:val="99"/>
    <w:semiHidden/>
    <w:locked/>
    <w:rsid w:val="00F7166B"/>
    <w:rPr>
      <w:rFonts w:ascii="Calibri" w:eastAsia="宋体" w:hAnsi="Calibri" w:cs="Times New Roman"/>
      <w:sz w:val="18"/>
      <w:szCs w:val="18"/>
    </w:rPr>
  </w:style>
  <w:style w:type="paragraph" w:styleId="10">
    <w:name w:val="toc 1"/>
    <w:basedOn w:val="a"/>
    <w:next w:val="a"/>
    <w:autoRedefine/>
    <w:uiPriority w:val="39"/>
    <w:rsid w:val="0040717E"/>
  </w:style>
  <w:style w:type="paragraph" w:styleId="20">
    <w:name w:val="toc 2"/>
    <w:basedOn w:val="a"/>
    <w:next w:val="a"/>
    <w:autoRedefine/>
    <w:uiPriority w:val="39"/>
    <w:rsid w:val="0040717E"/>
    <w:pPr>
      <w:ind w:leftChars="200" w:left="420"/>
    </w:pPr>
  </w:style>
  <w:style w:type="paragraph" w:styleId="30">
    <w:name w:val="toc 3"/>
    <w:basedOn w:val="a"/>
    <w:next w:val="a"/>
    <w:autoRedefine/>
    <w:uiPriority w:val="39"/>
    <w:rsid w:val="0040717E"/>
    <w:pPr>
      <w:ind w:leftChars="400" w:left="840"/>
    </w:pPr>
  </w:style>
  <w:style w:type="character" w:styleId="a6">
    <w:name w:val="Hyperlink"/>
    <w:basedOn w:val="a0"/>
    <w:uiPriority w:val="99"/>
    <w:rsid w:val="0040717E"/>
    <w:rPr>
      <w:rFonts w:cs="Times New Roman"/>
      <w:color w:val="0000FF"/>
      <w:u w:val="single"/>
    </w:rPr>
  </w:style>
  <w:style w:type="paragraph" w:styleId="a7">
    <w:name w:val="header"/>
    <w:basedOn w:val="a"/>
    <w:link w:val="Char1"/>
    <w:uiPriority w:val="99"/>
    <w:rsid w:val="007052A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7"/>
    <w:uiPriority w:val="99"/>
    <w:locked/>
    <w:rsid w:val="007052A3"/>
    <w:rPr>
      <w:rFonts w:ascii="Calibri" w:eastAsia="宋体" w:hAnsi="Calibri" w:cs="Times New Roman"/>
      <w:sz w:val="18"/>
      <w:szCs w:val="18"/>
    </w:rPr>
  </w:style>
  <w:style w:type="paragraph" w:styleId="a8">
    <w:name w:val="footer"/>
    <w:basedOn w:val="a"/>
    <w:link w:val="Char2"/>
    <w:uiPriority w:val="99"/>
    <w:rsid w:val="007052A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8"/>
    <w:uiPriority w:val="99"/>
    <w:locked/>
    <w:rsid w:val="007052A3"/>
    <w:rPr>
      <w:rFonts w:ascii="Calibri" w:eastAsia="宋体" w:hAnsi="Calibri" w:cs="Times New Roman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39" w:unhideWhenUsed="0"/>
    <w:lsdException w:name="toc 2" w:locked="1" w:semiHidden="0" w:uiPriority="39" w:unhideWhenUsed="0"/>
    <w:lsdException w:name="toc 3" w:locked="1" w:semiHidden="0" w:uiPriority="39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166B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9"/>
    <w:qFormat/>
    <w:rsid w:val="00A9203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9"/>
    <w:qFormat/>
    <w:rsid w:val="00ED5343"/>
    <w:pPr>
      <w:keepNext/>
      <w:keepLines/>
      <w:spacing w:before="260" w:after="260" w:line="416" w:lineRule="auto"/>
      <w:outlineLvl w:val="1"/>
    </w:pPr>
    <w:rPr>
      <w:rFonts w:ascii="Cambria" w:hAnsi="Cambria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9"/>
    <w:qFormat/>
    <w:rsid w:val="00CD346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9"/>
    <w:locked/>
    <w:rsid w:val="00A92036"/>
    <w:rPr>
      <w:rFonts w:ascii="Calibri" w:eastAsia="宋体" w:hAnsi="Calibri" w:cs="Times New Roman"/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9"/>
    <w:locked/>
    <w:rsid w:val="00ED5343"/>
    <w:rPr>
      <w:rFonts w:ascii="Cambria" w:eastAsia="宋体" w:hAnsi="Cambria" w:cs="Times New Roman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9"/>
    <w:locked/>
    <w:rsid w:val="00CD3460"/>
    <w:rPr>
      <w:rFonts w:ascii="Calibri" w:eastAsia="宋体" w:hAnsi="Calibri" w:cs="Times New Roman"/>
      <w:b/>
      <w:bCs/>
      <w:sz w:val="32"/>
      <w:szCs w:val="32"/>
    </w:rPr>
  </w:style>
  <w:style w:type="character" w:styleId="a3">
    <w:name w:val="annotation reference"/>
    <w:basedOn w:val="a0"/>
    <w:uiPriority w:val="99"/>
    <w:semiHidden/>
    <w:rsid w:val="00F7166B"/>
    <w:rPr>
      <w:rFonts w:cs="Times New Roman"/>
      <w:sz w:val="21"/>
    </w:rPr>
  </w:style>
  <w:style w:type="paragraph" w:styleId="a4">
    <w:name w:val="annotation text"/>
    <w:basedOn w:val="a"/>
    <w:link w:val="Char"/>
    <w:uiPriority w:val="99"/>
    <w:semiHidden/>
    <w:rsid w:val="00F7166B"/>
    <w:pPr>
      <w:jc w:val="left"/>
    </w:pPr>
    <w:rPr>
      <w:kern w:val="0"/>
      <w:sz w:val="20"/>
      <w:szCs w:val="20"/>
    </w:rPr>
  </w:style>
  <w:style w:type="character" w:customStyle="1" w:styleId="Char">
    <w:name w:val="批注文字 Char"/>
    <w:basedOn w:val="a0"/>
    <w:link w:val="a4"/>
    <w:uiPriority w:val="99"/>
    <w:semiHidden/>
    <w:locked/>
    <w:rsid w:val="00F7166B"/>
    <w:rPr>
      <w:rFonts w:ascii="Calibri" w:eastAsia="宋体" w:hAnsi="Calibri" w:cs="Times New Roman"/>
      <w:kern w:val="0"/>
      <w:sz w:val="20"/>
      <w:szCs w:val="20"/>
    </w:rPr>
  </w:style>
  <w:style w:type="paragraph" w:styleId="a5">
    <w:name w:val="Balloon Text"/>
    <w:basedOn w:val="a"/>
    <w:link w:val="Char0"/>
    <w:uiPriority w:val="99"/>
    <w:semiHidden/>
    <w:rsid w:val="00F7166B"/>
    <w:rPr>
      <w:sz w:val="18"/>
      <w:szCs w:val="18"/>
    </w:rPr>
  </w:style>
  <w:style w:type="character" w:customStyle="1" w:styleId="Char0">
    <w:name w:val="批注框文本 Char"/>
    <w:basedOn w:val="a0"/>
    <w:link w:val="a5"/>
    <w:uiPriority w:val="99"/>
    <w:semiHidden/>
    <w:locked/>
    <w:rsid w:val="00F7166B"/>
    <w:rPr>
      <w:rFonts w:ascii="Calibri" w:eastAsia="宋体" w:hAnsi="Calibri" w:cs="Times New Roman"/>
      <w:sz w:val="18"/>
      <w:szCs w:val="18"/>
    </w:rPr>
  </w:style>
  <w:style w:type="paragraph" w:styleId="10">
    <w:name w:val="toc 1"/>
    <w:basedOn w:val="a"/>
    <w:next w:val="a"/>
    <w:autoRedefine/>
    <w:uiPriority w:val="39"/>
    <w:rsid w:val="0040717E"/>
  </w:style>
  <w:style w:type="paragraph" w:styleId="20">
    <w:name w:val="toc 2"/>
    <w:basedOn w:val="a"/>
    <w:next w:val="a"/>
    <w:autoRedefine/>
    <w:uiPriority w:val="39"/>
    <w:rsid w:val="0040717E"/>
    <w:pPr>
      <w:ind w:leftChars="200" w:left="420"/>
    </w:pPr>
  </w:style>
  <w:style w:type="paragraph" w:styleId="30">
    <w:name w:val="toc 3"/>
    <w:basedOn w:val="a"/>
    <w:next w:val="a"/>
    <w:autoRedefine/>
    <w:uiPriority w:val="39"/>
    <w:rsid w:val="0040717E"/>
    <w:pPr>
      <w:ind w:leftChars="400" w:left="840"/>
    </w:pPr>
  </w:style>
  <w:style w:type="character" w:styleId="a6">
    <w:name w:val="Hyperlink"/>
    <w:basedOn w:val="a0"/>
    <w:uiPriority w:val="99"/>
    <w:rsid w:val="0040717E"/>
    <w:rPr>
      <w:rFonts w:cs="Times New Roman"/>
      <w:color w:val="0000FF"/>
      <w:u w:val="single"/>
    </w:rPr>
  </w:style>
  <w:style w:type="paragraph" w:styleId="a7">
    <w:name w:val="header"/>
    <w:basedOn w:val="a"/>
    <w:link w:val="Char1"/>
    <w:uiPriority w:val="99"/>
    <w:rsid w:val="007052A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7"/>
    <w:uiPriority w:val="99"/>
    <w:locked/>
    <w:rsid w:val="007052A3"/>
    <w:rPr>
      <w:rFonts w:ascii="Calibri" w:eastAsia="宋体" w:hAnsi="Calibri" w:cs="Times New Roman"/>
      <w:sz w:val="18"/>
      <w:szCs w:val="18"/>
    </w:rPr>
  </w:style>
  <w:style w:type="paragraph" w:styleId="a8">
    <w:name w:val="footer"/>
    <w:basedOn w:val="a"/>
    <w:link w:val="Char2"/>
    <w:uiPriority w:val="99"/>
    <w:rsid w:val="007052A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8"/>
    <w:uiPriority w:val="99"/>
    <w:locked/>
    <w:rsid w:val="007052A3"/>
    <w:rPr>
      <w:rFonts w:ascii="Calibri" w:eastAsia="宋体" w:hAnsi="Calibri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820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" Type="http://schemas.microsoft.com/office/2007/relationships/stylesWithEffects" Target="stylesWithEffects.xml"/><Relationship Id="rId16" Type="http://schemas.openxmlformats.org/officeDocument/2006/relationships/image" Target="media/image10.jpeg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10" Type="http://schemas.openxmlformats.org/officeDocument/2006/relationships/image" Target="media/image4.pn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66</Pages>
  <Words>22651</Words>
  <Characters>129112</Characters>
  <Application>Microsoft Office Word</Application>
  <DocSecurity>0</DocSecurity>
  <Lines>1075</Lines>
  <Paragraphs>302</Paragraphs>
  <ScaleCrop>false</ScaleCrop>
  <Company/>
  <LinksUpToDate>false</LinksUpToDate>
  <CharactersWithSpaces>1514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ngBaoxing</dc:creator>
  <cp:lastModifiedBy>Windows 用户</cp:lastModifiedBy>
  <cp:revision>32</cp:revision>
  <cp:lastPrinted>2012-04-13T08:25:00Z</cp:lastPrinted>
  <dcterms:created xsi:type="dcterms:W3CDTF">2012-06-27T05:16:00Z</dcterms:created>
  <dcterms:modified xsi:type="dcterms:W3CDTF">2012-10-10T03:13:00Z</dcterms:modified>
</cp:coreProperties>
</file>